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A332" w14:textId="77777777" w:rsidR="00B5222B" w:rsidRPr="00112EF1" w:rsidRDefault="00B5222B" w:rsidP="00F10A17">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F10A17">
      <w:pPr>
        <w:pStyle w:val="Subttol"/>
      </w:pPr>
    </w:p>
    <w:p w14:paraId="3BF302E3" w14:textId="77777777" w:rsidR="00B5222B" w:rsidRPr="00112EF1" w:rsidRDefault="00B5222B" w:rsidP="00F10A17">
      <w:pPr>
        <w:pStyle w:val="Subttol"/>
      </w:pPr>
    </w:p>
    <w:p w14:paraId="74C2A0C5" w14:textId="77777777" w:rsidR="00B5222B" w:rsidRPr="00112EF1" w:rsidRDefault="00B5222B" w:rsidP="00F10A17">
      <w:pPr>
        <w:pStyle w:val="Subttol"/>
      </w:pPr>
    </w:p>
    <w:p w14:paraId="699E8B64" w14:textId="77777777" w:rsidR="00B5222B" w:rsidRPr="00112EF1" w:rsidRDefault="00B5222B" w:rsidP="00F10A17">
      <w:pPr>
        <w:pStyle w:val="Subttol"/>
      </w:pPr>
    </w:p>
    <w:p w14:paraId="025675D7" w14:textId="77777777" w:rsidR="00B5222B" w:rsidRPr="00112EF1" w:rsidRDefault="00B5222B" w:rsidP="00F10A17">
      <w:pPr>
        <w:pStyle w:val="Subttol"/>
      </w:pPr>
    </w:p>
    <w:p w14:paraId="1A7F82F8" w14:textId="487C1E14" w:rsidR="00B5222B" w:rsidRPr="00112EF1" w:rsidRDefault="0031455F" w:rsidP="00F10A17">
      <w:pPr>
        <w:pStyle w:val="Subttol"/>
      </w:pPr>
      <w:r w:rsidRPr="00112EF1">
        <w:t>GRADO EN DISEÑO Y PRODUCCIÓN DE VIDEOJUEGOS</w:t>
      </w:r>
    </w:p>
    <w:p w14:paraId="28D02CDA" w14:textId="77777777" w:rsidR="00B5222B" w:rsidRPr="00112EF1" w:rsidRDefault="00B5222B" w:rsidP="00F10A17">
      <w:pPr>
        <w:pStyle w:val="Subttol"/>
      </w:pPr>
    </w:p>
    <w:p w14:paraId="555568FB" w14:textId="77777777" w:rsidR="00B5222B" w:rsidRPr="00112EF1" w:rsidRDefault="00B5222B" w:rsidP="00F10A17">
      <w:pPr>
        <w:pStyle w:val="Subttol"/>
      </w:pPr>
    </w:p>
    <w:p w14:paraId="48A95174" w14:textId="77777777" w:rsidR="00B5222B" w:rsidRPr="00112EF1" w:rsidRDefault="00B5222B" w:rsidP="00F10A17">
      <w:pPr>
        <w:pStyle w:val="Subttol"/>
      </w:pPr>
    </w:p>
    <w:p w14:paraId="22A6BB0A" w14:textId="77777777" w:rsidR="00B5222B" w:rsidRPr="00112EF1" w:rsidRDefault="00B5222B" w:rsidP="00F10A17">
      <w:pPr>
        <w:pStyle w:val="Subttol"/>
      </w:pPr>
    </w:p>
    <w:p w14:paraId="716237AF" w14:textId="77777777" w:rsidR="00B5222B" w:rsidRPr="00112EF1" w:rsidRDefault="00B5222B" w:rsidP="00F10A17">
      <w:pPr>
        <w:pStyle w:val="Subttol"/>
      </w:pPr>
    </w:p>
    <w:p w14:paraId="5FFF3899" w14:textId="77777777" w:rsidR="00B5222B" w:rsidRPr="00112EF1" w:rsidRDefault="00B5222B" w:rsidP="00F10A17">
      <w:pPr>
        <w:pStyle w:val="Subttol"/>
      </w:pPr>
    </w:p>
    <w:p w14:paraId="702A899B" w14:textId="5912CB99" w:rsidR="00B5222B" w:rsidRDefault="00B5222B" w:rsidP="00F10A17">
      <w:pPr>
        <w:pStyle w:val="Subttol"/>
      </w:pPr>
      <w:r w:rsidRPr="00112EF1">
        <w:t>DESARROLLO DE UN PROTOTIPO DE JUEGO EN RED</w:t>
      </w:r>
    </w:p>
    <w:p w14:paraId="41199BDA" w14:textId="77777777" w:rsidR="004B0EDC" w:rsidRPr="004B0EDC" w:rsidRDefault="004B0EDC" w:rsidP="00F10A17"/>
    <w:p w14:paraId="0744F835" w14:textId="54F6C65E" w:rsidR="00B5222B" w:rsidRPr="00112EF1" w:rsidRDefault="00B90BD6" w:rsidP="00F10A17">
      <w:pPr>
        <w:pStyle w:val="Subttol"/>
      </w:pPr>
      <w:r>
        <w:t>Memoria Intermedia</w:t>
      </w:r>
    </w:p>
    <w:p w14:paraId="7BF2AD5E" w14:textId="77777777" w:rsidR="00B5222B" w:rsidRPr="00112EF1" w:rsidRDefault="00B5222B" w:rsidP="00F10A17">
      <w:pPr>
        <w:pStyle w:val="Subttol"/>
      </w:pPr>
    </w:p>
    <w:p w14:paraId="27F1DE1E" w14:textId="77777777" w:rsidR="00B5222B" w:rsidRPr="00112EF1" w:rsidRDefault="00B5222B" w:rsidP="00F10A17">
      <w:pPr>
        <w:pStyle w:val="Subttol"/>
      </w:pPr>
    </w:p>
    <w:p w14:paraId="04E2FF31" w14:textId="77777777" w:rsidR="00B5222B" w:rsidRPr="00112EF1" w:rsidRDefault="00B5222B" w:rsidP="00F10A17">
      <w:pPr>
        <w:pStyle w:val="Subttol"/>
      </w:pPr>
    </w:p>
    <w:p w14:paraId="1364A98F" w14:textId="77777777" w:rsidR="00B5222B" w:rsidRPr="00112EF1" w:rsidRDefault="00B5222B" w:rsidP="00F10A17">
      <w:pPr>
        <w:pStyle w:val="Subttol"/>
      </w:pPr>
    </w:p>
    <w:p w14:paraId="17C9939D" w14:textId="77777777" w:rsidR="00B5222B" w:rsidRPr="00112EF1" w:rsidRDefault="00B5222B" w:rsidP="00F10A17">
      <w:pPr>
        <w:pStyle w:val="Subttol"/>
      </w:pPr>
    </w:p>
    <w:p w14:paraId="3B292ABD" w14:textId="6AD6387A" w:rsidR="00B5222B" w:rsidRPr="00112EF1" w:rsidRDefault="00B5222B" w:rsidP="00F10A17"/>
    <w:p w14:paraId="5B1A6E78" w14:textId="200CC717" w:rsidR="00B5222B" w:rsidRPr="00112EF1" w:rsidRDefault="00B5222B" w:rsidP="00F10A17"/>
    <w:p w14:paraId="253E7A80" w14:textId="68EE3C5E" w:rsidR="00B5222B" w:rsidRPr="00112EF1" w:rsidRDefault="00B5222B" w:rsidP="00F10A17"/>
    <w:p w14:paraId="7BE0A631" w14:textId="77777777" w:rsidR="00B5222B" w:rsidRPr="00112EF1" w:rsidRDefault="00B5222B" w:rsidP="00F10A17"/>
    <w:p w14:paraId="41E2C254" w14:textId="3345EDA7" w:rsidR="00B5222B" w:rsidRPr="00112EF1" w:rsidRDefault="00B5222B" w:rsidP="00F10A17"/>
    <w:p w14:paraId="7E775E88" w14:textId="77777777" w:rsidR="00B5222B" w:rsidRPr="00112EF1" w:rsidRDefault="00B5222B" w:rsidP="00F10A17"/>
    <w:p w14:paraId="08095E37" w14:textId="77777777" w:rsidR="00B5222B" w:rsidRPr="00112EF1" w:rsidRDefault="00B5222B" w:rsidP="00F10A17">
      <w:pPr>
        <w:pStyle w:val="Subttol"/>
        <w:jc w:val="right"/>
      </w:pPr>
      <w:r w:rsidRPr="00112EF1">
        <w:t>ERIK ESPUÑES JUBERÓ</w:t>
      </w:r>
    </w:p>
    <w:p w14:paraId="6A70276A" w14:textId="61DB5923" w:rsidR="00B5222B" w:rsidRPr="00112EF1" w:rsidRDefault="00B5222B" w:rsidP="00F10A17">
      <w:pPr>
        <w:pStyle w:val="Subttol"/>
        <w:jc w:val="right"/>
      </w:pPr>
      <w:r w:rsidRPr="00112EF1">
        <w:t>TUTOR: JORDI ARNAL MONTOYA</w:t>
      </w:r>
      <w:r w:rsidRPr="00112EF1">
        <w:cr/>
      </w:r>
    </w:p>
    <w:p w14:paraId="6BA4F9A1" w14:textId="36F78BC0" w:rsidR="00B5222B" w:rsidRPr="00112EF1" w:rsidRDefault="00B5222B" w:rsidP="00F10A17">
      <w:pPr>
        <w:pStyle w:val="Subttol"/>
        <w:jc w:val="right"/>
      </w:pPr>
      <w:r w:rsidRPr="00112EF1">
        <w:t>CURSO 2020-2021</w:t>
      </w:r>
    </w:p>
    <w:p w14:paraId="33097373" w14:textId="77777777" w:rsidR="00B5222B" w:rsidRPr="00112EF1" w:rsidRDefault="00B5222B" w:rsidP="00F10A17">
      <w:pPr>
        <w:pStyle w:val="Subttol"/>
      </w:pPr>
    </w:p>
    <w:p w14:paraId="0C9ED43A" w14:textId="77777777" w:rsidR="00B5222B" w:rsidRPr="00112EF1" w:rsidRDefault="00B5222B" w:rsidP="00F10A17">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F10A17">
      <w:pPr>
        <w:sectPr w:rsidR="00207459" w:rsidRPr="00112EF1" w:rsidSect="00DF2B1D">
          <w:pgSz w:w="11906" w:h="16838" w:code="9"/>
          <w:pgMar w:top="1701" w:right="1418" w:bottom="1418" w:left="1418" w:header="709" w:footer="709" w:gutter="284"/>
          <w:cols w:space="708"/>
          <w:docGrid w:linePitch="360"/>
        </w:sectPr>
      </w:pPr>
    </w:p>
    <w:p w14:paraId="611B47BB" w14:textId="5E3DB260" w:rsidR="008D7455" w:rsidRPr="00112EF1" w:rsidRDefault="0031455F" w:rsidP="00F10A17">
      <w:pPr>
        <w:pStyle w:val="Ttol"/>
      </w:pPr>
      <w:bookmarkStart w:id="1" w:name="_Hlk60053503"/>
      <w:r w:rsidRPr="00112EF1">
        <w:lastRenderedPageBreak/>
        <w:t>ABSTRACT</w:t>
      </w:r>
    </w:p>
    <w:p w14:paraId="061AE609" w14:textId="1FA108A1" w:rsidR="009E2A0E" w:rsidRDefault="004553F0" w:rsidP="00F10A17">
      <w:pPr>
        <w:rPr>
          <w:lang w:val="en-GB"/>
        </w:rPr>
      </w:pPr>
      <w:r w:rsidRPr="00112EF1">
        <w:rPr>
          <w:lang w:val="en-GB"/>
        </w:rPr>
        <w:t>This project will focus on creating a prototype</w:t>
      </w:r>
      <w:r w:rsidR="009E2A0E">
        <w:rPr>
          <w:lang w:val="en-GB"/>
        </w:rPr>
        <w:t xml:space="preserve"> of an arcade racing </w:t>
      </w:r>
      <w:r w:rsidR="00303213">
        <w:rPr>
          <w:lang w:val="en-GB"/>
        </w:rPr>
        <w:t>video game</w:t>
      </w:r>
      <w:r w:rsidRPr="00112EF1">
        <w:rPr>
          <w:lang w:val="en-GB"/>
        </w:rPr>
        <w:t xml:space="preserve"> with online multiplayer. </w:t>
      </w:r>
    </w:p>
    <w:p w14:paraId="57F17981" w14:textId="20443882" w:rsidR="004553F0" w:rsidRPr="00112EF1" w:rsidRDefault="004553F0" w:rsidP="00F10A17">
      <w:pPr>
        <w:rPr>
          <w:lang w:val="en-GB"/>
        </w:rPr>
      </w:pPr>
      <w:r w:rsidRPr="00112EF1">
        <w:rPr>
          <w:lang w:val="en-GB"/>
        </w:rPr>
        <w:t xml:space="preserve">The prototype will consist of </w:t>
      </w:r>
      <w:r w:rsidR="00BF4FD4" w:rsidRPr="00112EF1">
        <w:rPr>
          <w:lang w:val="en-GB"/>
        </w:rPr>
        <w:t xml:space="preserve">two game modes. The first one will be a </w:t>
      </w:r>
      <w:r w:rsidR="00303213">
        <w:rPr>
          <w:lang w:val="en-GB"/>
        </w:rPr>
        <w:t>single player</w:t>
      </w:r>
      <w:r w:rsidR="00BF4FD4" w:rsidRPr="00112EF1">
        <w:rPr>
          <w:lang w:val="en-GB"/>
        </w:rPr>
        <w:t xml:space="preserve"> game mode. And the second one will be multiplayer, that will be the focus of this project.</w:t>
      </w:r>
    </w:p>
    <w:p w14:paraId="3FA5B552" w14:textId="1E480549" w:rsidR="00BF4FD4" w:rsidRPr="00112EF1" w:rsidRDefault="00BF4FD4" w:rsidP="00F10A1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F10A17">
      <w:pPr>
        <w:pStyle w:val="Ttol"/>
      </w:pPr>
      <w:r w:rsidRPr="00112EF1">
        <w:t>RESUM</w:t>
      </w:r>
    </w:p>
    <w:p w14:paraId="3AF21C22" w14:textId="77777777" w:rsidR="009E2A0E" w:rsidRDefault="004553F0" w:rsidP="00F10A1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conducció arcade</w:t>
      </w:r>
      <w:r w:rsidRPr="00112EF1">
        <w:rPr>
          <w:lang w:val="ca-ES"/>
        </w:rPr>
        <w:t xml:space="preserve"> amb multijugador en línia. </w:t>
      </w:r>
    </w:p>
    <w:p w14:paraId="018A5BD0" w14:textId="055F7AAE" w:rsidR="00BF4FD4" w:rsidRPr="00112EF1" w:rsidRDefault="004553F0" w:rsidP="00F10A1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F10A1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F10A17">
      <w:pPr>
        <w:pStyle w:val="Ttol"/>
      </w:pPr>
      <w:r w:rsidRPr="00112EF1">
        <w:t>RESUMEN</w:t>
      </w:r>
    </w:p>
    <w:p w14:paraId="46D2D93B" w14:textId="6AA4EA53" w:rsidR="009E2A0E" w:rsidRDefault="00FA134B" w:rsidP="00F10A1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F10A1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F10A1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rsidP="00F10A17"/>
    <w:p w14:paraId="59AEA13B" w14:textId="77777777" w:rsidR="00207459" w:rsidRPr="00112EF1" w:rsidRDefault="00207459" w:rsidP="00F10A1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F10A17">
          <w:pPr>
            <w:pStyle w:val="Ttol"/>
          </w:pPr>
          <w:r w:rsidRPr="00112EF1">
            <w:t>ÍNDICE</w:t>
          </w:r>
        </w:p>
        <w:bookmarkEnd w:id="2"/>
        <w:p w14:paraId="0592B802" w14:textId="0DB5BEC7" w:rsidR="00F16918" w:rsidRDefault="00EA7818">
          <w:pPr>
            <w:pStyle w:val="IDC1"/>
            <w:tabs>
              <w:tab w:val="right" w:leader="dot" w:pos="8776"/>
            </w:tabs>
            <w:rPr>
              <w:rFonts w:asciiTheme="minorHAnsi" w:eastAsiaTheme="minorEastAsia" w:hAnsiTheme="minorHAnsi" w:cstheme="minorBidi"/>
              <w:b w:val="0"/>
              <w:bCs w:val="0"/>
              <w:iCs w:val="0"/>
              <w:noProof/>
              <w:sz w:val="22"/>
              <w:szCs w:val="22"/>
              <w:lang w:val="ca-ES" w:eastAsia="ca-ES"/>
            </w:rPr>
          </w:pPr>
          <w:r w:rsidRPr="00112EF1">
            <w:fldChar w:fldCharType="begin"/>
          </w:r>
          <w:r w:rsidRPr="00112EF1">
            <w:instrText xml:space="preserve"> TOC \o "1-3" \h \z \u </w:instrText>
          </w:r>
          <w:r w:rsidRPr="00112EF1">
            <w:fldChar w:fldCharType="separate"/>
          </w:r>
          <w:hyperlink w:anchor="_Toc70017675" w:history="1">
            <w:r w:rsidR="00F16918" w:rsidRPr="0098602B">
              <w:rPr>
                <w:rStyle w:val="Enlla"/>
                <w:noProof/>
              </w:rPr>
              <w:t>ÍNDICE DE FIGURAS</w:t>
            </w:r>
            <w:r w:rsidR="00F16918">
              <w:rPr>
                <w:noProof/>
                <w:webHidden/>
              </w:rPr>
              <w:tab/>
            </w:r>
            <w:r w:rsidR="00F16918">
              <w:rPr>
                <w:noProof/>
                <w:webHidden/>
              </w:rPr>
              <w:fldChar w:fldCharType="begin"/>
            </w:r>
            <w:r w:rsidR="00F16918">
              <w:rPr>
                <w:noProof/>
                <w:webHidden/>
              </w:rPr>
              <w:instrText xml:space="preserve"> PAGEREF _Toc70017675 \h </w:instrText>
            </w:r>
            <w:r w:rsidR="00F16918">
              <w:rPr>
                <w:noProof/>
                <w:webHidden/>
              </w:rPr>
            </w:r>
            <w:r w:rsidR="00F16918">
              <w:rPr>
                <w:noProof/>
                <w:webHidden/>
              </w:rPr>
              <w:fldChar w:fldCharType="separate"/>
            </w:r>
            <w:r w:rsidR="00F16918">
              <w:rPr>
                <w:noProof/>
                <w:webHidden/>
              </w:rPr>
              <w:t>V</w:t>
            </w:r>
            <w:r w:rsidR="00F16918">
              <w:rPr>
                <w:noProof/>
                <w:webHidden/>
              </w:rPr>
              <w:fldChar w:fldCharType="end"/>
            </w:r>
          </w:hyperlink>
        </w:p>
        <w:p w14:paraId="68A9D966" w14:textId="64BDB647"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676" w:history="1">
            <w:r w:rsidRPr="0098602B">
              <w:rPr>
                <w:rStyle w:val="Enlla"/>
                <w:noProof/>
              </w:rPr>
              <w:t>ÍNDICE DE TABLAS</w:t>
            </w:r>
            <w:r>
              <w:rPr>
                <w:noProof/>
                <w:webHidden/>
              </w:rPr>
              <w:tab/>
            </w:r>
            <w:r>
              <w:rPr>
                <w:noProof/>
                <w:webHidden/>
              </w:rPr>
              <w:fldChar w:fldCharType="begin"/>
            </w:r>
            <w:r>
              <w:rPr>
                <w:noProof/>
                <w:webHidden/>
              </w:rPr>
              <w:instrText xml:space="preserve"> PAGEREF _Toc70017676 \h </w:instrText>
            </w:r>
            <w:r>
              <w:rPr>
                <w:noProof/>
                <w:webHidden/>
              </w:rPr>
            </w:r>
            <w:r>
              <w:rPr>
                <w:noProof/>
                <w:webHidden/>
              </w:rPr>
              <w:fldChar w:fldCharType="separate"/>
            </w:r>
            <w:r>
              <w:rPr>
                <w:noProof/>
                <w:webHidden/>
              </w:rPr>
              <w:t>VII</w:t>
            </w:r>
            <w:r>
              <w:rPr>
                <w:noProof/>
                <w:webHidden/>
              </w:rPr>
              <w:fldChar w:fldCharType="end"/>
            </w:r>
          </w:hyperlink>
        </w:p>
        <w:p w14:paraId="5706127E" w14:textId="4BFC803C"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677" w:history="1">
            <w:r w:rsidRPr="0098602B">
              <w:rPr>
                <w:rStyle w:val="Enlla"/>
                <w:noProof/>
              </w:rPr>
              <w:t>GLOSARIO DE TÉRMINOS</w:t>
            </w:r>
            <w:r>
              <w:rPr>
                <w:noProof/>
                <w:webHidden/>
              </w:rPr>
              <w:tab/>
            </w:r>
            <w:r>
              <w:rPr>
                <w:noProof/>
                <w:webHidden/>
              </w:rPr>
              <w:fldChar w:fldCharType="begin"/>
            </w:r>
            <w:r>
              <w:rPr>
                <w:noProof/>
                <w:webHidden/>
              </w:rPr>
              <w:instrText xml:space="preserve"> PAGEREF _Toc70017677 \h </w:instrText>
            </w:r>
            <w:r>
              <w:rPr>
                <w:noProof/>
                <w:webHidden/>
              </w:rPr>
            </w:r>
            <w:r>
              <w:rPr>
                <w:noProof/>
                <w:webHidden/>
              </w:rPr>
              <w:fldChar w:fldCharType="separate"/>
            </w:r>
            <w:r>
              <w:rPr>
                <w:noProof/>
                <w:webHidden/>
              </w:rPr>
              <w:t>IX</w:t>
            </w:r>
            <w:r>
              <w:rPr>
                <w:noProof/>
                <w:webHidden/>
              </w:rPr>
              <w:fldChar w:fldCharType="end"/>
            </w:r>
          </w:hyperlink>
        </w:p>
        <w:p w14:paraId="1F004FF4" w14:textId="513E5BE7"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678" w:history="1">
            <w:r w:rsidRPr="0098602B">
              <w:rPr>
                <w:rStyle w:val="Enlla"/>
                <w:noProof/>
              </w:rPr>
              <w:t>CAPÍTULO 1. INTRODUCCIÓN</w:t>
            </w:r>
            <w:r>
              <w:rPr>
                <w:noProof/>
                <w:webHidden/>
              </w:rPr>
              <w:tab/>
            </w:r>
            <w:r>
              <w:rPr>
                <w:noProof/>
                <w:webHidden/>
              </w:rPr>
              <w:fldChar w:fldCharType="begin"/>
            </w:r>
            <w:r>
              <w:rPr>
                <w:noProof/>
                <w:webHidden/>
              </w:rPr>
              <w:instrText xml:space="preserve"> PAGEREF _Toc70017678 \h </w:instrText>
            </w:r>
            <w:r>
              <w:rPr>
                <w:noProof/>
                <w:webHidden/>
              </w:rPr>
            </w:r>
            <w:r>
              <w:rPr>
                <w:noProof/>
                <w:webHidden/>
              </w:rPr>
              <w:fldChar w:fldCharType="separate"/>
            </w:r>
            <w:r>
              <w:rPr>
                <w:noProof/>
                <w:webHidden/>
              </w:rPr>
              <w:t>1</w:t>
            </w:r>
            <w:r>
              <w:rPr>
                <w:noProof/>
                <w:webHidden/>
              </w:rPr>
              <w:fldChar w:fldCharType="end"/>
            </w:r>
          </w:hyperlink>
        </w:p>
        <w:p w14:paraId="6A0817DC" w14:textId="181A0B6A"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679" w:history="1">
            <w:r w:rsidRPr="0098602B">
              <w:rPr>
                <w:rStyle w:val="Enlla"/>
                <w:noProof/>
              </w:rPr>
              <w:t>CAPÍTULO 2. ANÁLISIS DE REFERENTES</w:t>
            </w:r>
            <w:r>
              <w:rPr>
                <w:noProof/>
                <w:webHidden/>
              </w:rPr>
              <w:tab/>
            </w:r>
            <w:r>
              <w:rPr>
                <w:noProof/>
                <w:webHidden/>
              </w:rPr>
              <w:fldChar w:fldCharType="begin"/>
            </w:r>
            <w:r>
              <w:rPr>
                <w:noProof/>
                <w:webHidden/>
              </w:rPr>
              <w:instrText xml:space="preserve"> PAGEREF _Toc70017679 \h </w:instrText>
            </w:r>
            <w:r>
              <w:rPr>
                <w:noProof/>
                <w:webHidden/>
              </w:rPr>
            </w:r>
            <w:r>
              <w:rPr>
                <w:noProof/>
                <w:webHidden/>
              </w:rPr>
              <w:fldChar w:fldCharType="separate"/>
            </w:r>
            <w:r>
              <w:rPr>
                <w:noProof/>
                <w:webHidden/>
              </w:rPr>
              <w:t>3</w:t>
            </w:r>
            <w:r>
              <w:rPr>
                <w:noProof/>
                <w:webHidden/>
              </w:rPr>
              <w:fldChar w:fldCharType="end"/>
            </w:r>
          </w:hyperlink>
        </w:p>
        <w:p w14:paraId="5388330E" w14:textId="6A70B663"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680" w:history="1">
            <w:r w:rsidRPr="0098602B">
              <w:rPr>
                <w:rStyle w:val="Enlla"/>
                <w:noProof/>
              </w:rPr>
              <w:t>2.1. REFERENTES DE JUEGOS MULTIJUGADOR EN LÍNEA</w:t>
            </w:r>
            <w:r>
              <w:rPr>
                <w:noProof/>
                <w:webHidden/>
              </w:rPr>
              <w:tab/>
            </w:r>
            <w:r>
              <w:rPr>
                <w:noProof/>
                <w:webHidden/>
              </w:rPr>
              <w:fldChar w:fldCharType="begin"/>
            </w:r>
            <w:r>
              <w:rPr>
                <w:noProof/>
                <w:webHidden/>
              </w:rPr>
              <w:instrText xml:space="preserve"> PAGEREF _Toc70017680 \h </w:instrText>
            </w:r>
            <w:r>
              <w:rPr>
                <w:noProof/>
                <w:webHidden/>
              </w:rPr>
            </w:r>
            <w:r>
              <w:rPr>
                <w:noProof/>
                <w:webHidden/>
              </w:rPr>
              <w:fldChar w:fldCharType="separate"/>
            </w:r>
            <w:r>
              <w:rPr>
                <w:noProof/>
                <w:webHidden/>
              </w:rPr>
              <w:t>3</w:t>
            </w:r>
            <w:r>
              <w:rPr>
                <w:noProof/>
                <w:webHidden/>
              </w:rPr>
              <w:fldChar w:fldCharType="end"/>
            </w:r>
          </w:hyperlink>
        </w:p>
        <w:p w14:paraId="2B1B7BA6" w14:textId="201B989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81" w:history="1">
            <w:r w:rsidRPr="0098602B">
              <w:rPr>
                <w:rStyle w:val="Enlla"/>
                <w:noProof/>
              </w:rPr>
              <w:t>2.1.1. ROCKET LEAGUE</w:t>
            </w:r>
            <w:r>
              <w:rPr>
                <w:noProof/>
                <w:webHidden/>
              </w:rPr>
              <w:tab/>
            </w:r>
            <w:r>
              <w:rPr>
                <w:noProof/>
                <w:webHidden/>
              </w:rPr>
              <w:fldChar w:fldCharType="begin"/>
            </w:r>
            <w:r>
              <w:rPr>
                <w:noProof/>
                <w:webHidden/>
              </w:rPr>
              <w:instrText xml:space="preserve"> PAGEREF _Toc70017681 \h </w:instrText>
            </w:r>
            <w:r>
              <w:rPr>
                <w:noProof/>
                <w:webHidden/>
              </w:rPr>
            </w:r>
            <w:r>
              <w:rPr>
                <w:noProof/>
                <w:webHidden/>
              </w:rPr>
              <w:fldChar w:fldCharType="separate"/>
            </w:r>
            <w:r>
              <w:rPr>
                <w:noProof/>
                <w:webHidden/>
              </w:rPr>
              <w:t>3</w:t>
            </w:r>
            <w:r>
              <w:rPr>
                <w:noProof/>
                <w:webHidden/>
              </w:rPr>
              <w:fldChar w:fldCharType="end"/>
            </w:r>
          </w:hyperlink>
        </w:p>
        <w:p w14:paraId="586367CB" w14:textId="1D4928AF"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682" w:history="1">
            <w:r w:rsidRPr="0098602B">
              <w:rPr>
                <w:rStyle w:val="Enlla"/>
                <w:noProof/>
              </w:rPr>
              <w:t>2.2. REFERENTES DE JUEGOS DE CARRERAS ARCADE</w:t>
            </w:r>
            <w:r>
              <w:rPr>
                <w:noProof/>
                <w:webHidden/>
              </w:rPr>
              <w:tab/>
            </w:r>
            <w:r>
              <w:rPr>
                <w:noProof/>
                <w:webHidden/>
              </w:rPr>
              <w:fldChar w:fldCharType="begin"/>
            </w:r>
            <w:r>
              <w:rPr>
                <w:noProof/>
                <w:webHidden/>
              </w:rPr>
              <w:instrText xml:space="preserve"> PAGEREF _Toc70017682 \h </w:instrText>
            </w:r>
            <w:r>
              <w:rPr>
                <w:noProof/>
                <w:webHidden/>
              </w:rPr>
            </w:r>
            <w:r>
              <w:rPr>
                <w:noProof/>
                <w:webHidden/>
              </w:rPr>
              <w:fldChar w:fldCharType="separate"/>
            </w:r>
            <w:r>
              <w:rPr>
                <w:noProof/>
                <w:webHidden/>
              </w:rPr>
              <w:t>4</w:t>
            </w:r>
            <w:r>
              <w:rPr>
                <w:noProof/>
                <w:webHidden/>
              </w:rPr>
              <w:fldChar w:fldCharType="end"/>
            </w:r>
          </w:hyperlink>
        </w:p>
        <w:p w14:paraId="7891C470" w14:textId="7E0E4729"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83" w:history="1">
            <w:r w:rsidRPr="0098602B">
              <w:rPr>
                <w:rStyle w:val="Enlla"/>
                <w:noProof/>
              </w:rPr>
              <w:t>2.2.1. MARIO KART 8</w:t>
            </w:r>
            <w:r>
              <w:rPr>
                <w:noProof/>
                <w:webHidden/>
              </w:rPr>
              <w:tab/>
            </w:r>
            <w:r>
              <w:rPr>
                <w:noProof/>
                <w:webHidden/>
              </w:rPr>
              <w:fldChar w:fldCharType="begin"/>
            </w:r>
            <w:r>
              <w:rPr>
                <w:noProof/>
                <w:webHidden/>
              </w:rPr>
              <w:instrText xml:space="preserve"> PAGEREF _Toc70017683 \h </w:instrText>
            </w:r>
            <w:r>
              <w:rPr>
                <w:noProof/>
                <w:webHidden/>
              </w:rPr>
            </w:r>
            <w:r>
              <w:rPr>
                <w:noProof/>
                <w:webHidden/>
              </w:rPr>
              <w:fldChar w:fldCharType="separate"/>
            </w:r>
            <w:r>
              <w:rPr>
                <w:noProof/>
                <w:webHidden/>
              </w:rPr>
              <w:t>4</w:t>
            </w:r>
            <w:r>
              <w:rPr>
                <w:noProof/>
                <w:webHidden/>
              </w:rPr>
              <w:fldChar w:fldCharType="end"/>
            </w:r>
          </w:hyperlink>
        </w:p>
        <w:p w14:paraId="0B29F9E5" w14:textId="74BD2478"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84" w:history="1">
            <w:r w:rsidRPr="0098602B">
              <w:rPr>
                <w:rStyle w:val="Enlla"/>
                <w:noProof/>
              </w:rPr>
              <w:t>2.2.2. TEAM SONIC RACING</w:t>
            </w:r>
            <w:r>
              <w:rPr>
                <w:noProof/>
                <w:webHidden/>
              </w:rPr>
              <w:tab/>
            </w:r>
            <w:r>
              <w:rPr>
                <w:noProof/>
                <w:webHidden/>
              </w:rPr>
              <w:fldChar w:fldCharType="begin"/>
            </w:r>
            <w:r>
              <w:rPr>
                <w:noProof/>
                <w:webHidden/>
              </w:rPr>
              <w:instrText xml:space="preserve"> PAGEREF _Toc70017684 \h </w:instrText>
            </w:r>
            <w:r>
              <w:rPr>
                <w:noProof/>
                <w:webHidden/>
              </w:rPr>
            </w:r>
            <w:r>
              <w:rPr>
                <w:noProof/>
                <w:webHidden/>
              </w:rPr>
              <w:fldChar w:fldCharType="separate"/>
            </w:r>
            <w:r>
              <w:rPr>
                <w:noProof/>
                <w:webHidden/>
              </w:rPr>
              <w:t>8</w:t>
            </w:r>
            <w:r>
              <w:rPr>
                <w:noProof/>
                <w:webHidden/>
              </w:rPr>
              <w:fldChar w:fldCharType="end"/>
            </w:r>
          </w:hyperlink>
        </w:p>
        <w:p w14:paraId="64648DBF" w14:textId="7F5EE578"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85" w:history="1">
            <w:r w:rsidRPr="0098602B">
              <w:rPr>
                <w:rStyle w:val="Enlla"/>
                <w:noProof/>
                <w:lang w:val="en-US"/>
              </w:rPr>
              <w:t>2.2.3. CRASH TEAM RACING NITRO FUELED</w:t>
            </w:r>
            <w:r>
              <w:rPr>
                <w:noProof/>
                <w:webHidden/>
              </w:rPr>
              <w:tab/>
            </w:r>
            <w:r>
              <w:rPr>
                <w:noProof/>
                <w:webHidden/>
              </w:rPr>
              <w:fldChar w:fldCharType="begin"/>
            </w:r>
            <w:r>
              <w:rPr>
                <w:noProof/>
                <w:webHidden/>
              </w:rPr>
              <w:instrText xml:space="preserve"> PAGEREF _Toc70017685 \h </w:instrText>
            </w:r>
            <w:r>
              <w:rPr>
                <w:noProof/>
                <w:webHidden/>
              </w:rPr>
            </w:r>
            <w:r>
              <w:rPr>
                <w:noProof/>
                <w:webHidden/>
              </w:rPr>
              <w:fldChar w:fldCharType="separate"/>
            </w:r>
            <w:r>
              <w:rPr>
                <w:noProof/>
                <w:webHidden/>
              </w:rPr>
              <w:t>10</w:t>
            </w:r>
            <w:r>
              <w:rPr>
                <w:noProof/>
                <w:webHidden/>
              </w:rPr>
              <w:fldChar w:fldCharType="end"/>
            </w:r>
          </w:hyperlink>
        </w:p>
        <w:p w14:paraId="009EC423" w14:textId="4BB7ED2E"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686" w:history="1">
            <w:r w:rsidRPr="0098602B">
              <w:rPr>
                <w:rStyle w:val="Enlla"/>
                <w:noProof/>
              </w:rPr>
              <w:t>CAPÍTULO 3. MARCO TEÓRICO</w:t>
            </w:r>
            <w:r>
              <w:rPr>
                <w:noProof/>
                <w:webHidden/>
              </w:rPr>
              <w:tab/>
            </w:r>
            <w:r>
              <w:rPr>
                <w:noProof/>
                <w:webHidden/>
              </w:rPr>
              <w:fldChar w:fldCharType="begin"/>
            </w:r>
            <w:r>
              <w:rPr>
                <w:noProof/>
                <w:webHidden/>
              </w:rPr>
              <w:instrText xml:space="preserve"> PAGEREF _Toc70017686 \h </w:instrText>
            </w:r>
            <w:r>
              <w:rPr>
                <w:noProof/>
                <w:webHidden/>
              </w:rPr>
            </w:r>
            <w:r>
              <w:rPr>
                <w:noProof/>
                <w:webHidden/>
              </w:rPr>
              <w:fldChar w:fldCharType="separate"/>
            </w:r>
            <w:r>
              <w:rPr>
                <w:noProof/>
                <w:webHidden/>
              </w:rPr>
              <w:t>15</w:t>
            </w:r>
            <w:r>
              <w:rPr>
                <w:noProof/>
                <w:webHidden/>
              </w:rPr>
              <w:fldChar w:fldCharType="end"/>
            </w:r>
          </w:hyperlink>
        </w:p>
        <w:p w14:paraId="65D72DD5" w14:textId="45F15CD6"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687" w:history="1">
            <w:r w:rsidRPr="0098602B">
              <w:rPr>
                <w:rStyle w:val="Enlla"/>
                <w:noProof/>
              </w:rPr>
              <w:t>3.1. DEL MULTIJUGADOR LOCAL AL MULTIJUGADOR EN LÍNEA</w:t>
            </w:r>
            <w:r>
              <w:rPr>
                <w:noProof/>
                <w:webHidden/>
              </w:rPr>
              <w:tab/>
            </w:r>
            <w:r>
              <w:rPr>
                <w:noProof/>
                <w:webHidden/>
              </w:rPr>
              <w:fldChar w:fldCharType="begin"/>
            </w:r>
            <w:r>
              <w:rPr>
                <w:noProof/>
                <w:webHidden/>
              </w:rPr>
              <w:instrText xml:space="preserve"> PAGEREF _Toc70017687 \h </w:instrText>
            </w:r>
            <w:r>
              <w:rPr>
                <w:noProof/>
                <w:webHidden/>
              </w:rPr>
            </w:r>
            <w:r>
              <w:rPr>
                <w:noProof/>
                <w:webHidden/>
              </w:rPr>
              <w:fldChar w:fldCharType="separate"/>
            </w:r>
            <w:r>
              <w:rPr>
                <w:noProof/>
                <w:webHidden/>
              </w:rPr>
              <w:t>15</w:t>
            </w:r>
            <w:r>
              <w:rPr>
                <w:noProof/>
                <w:webHidden/>
              </w:rPr>
              <w:fldChar w:fldCharType="end"/>
            </w:r>
          </w:hyperlink>
        </w:p>
        <w:p w14:paraId="0B062A49" w14:textId="1157B167"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88" w:history="1">
            <w:r w:rsidRPr="0098602B">
              <w:rPr>
                <w:rStyle w:val="Enlla"/>
                <w:noProof/>
              </w:rPr>
              <w:t>3.1.1. EVOLUCIÓN DE LOS JUEGOS MULTIJUGADOR</w:t>
            </w:r>
            <w:r>
              <w:rPr>
                <w:noProof/>
                <w:webHidden/>
              </w:rPr>
              <w:tab/>
            </w:r>
            <w:r>
              <w:rPr>
                <w:noProof/>
                <w:webHidden/>
              </w:rPr>
              <w:fldChar w:fldCharType="begin"/>
            </w:r>
            <w:r>
              <w:rPr>
                <w:noProof/>
                <w:webHidden/>
              </w:rPr>
              <w:instrText xml:space="preserve"> PAGEREF _Toc70017688 \h </w:instrText>
            </w:r>
            <w:r>
              <w:rPr>
                <w:noProof/>
                <w:webHidden/>
              </w:rPr>
            </w:r>
            <w:r>
              <w:rPr>
                <w:noProof/>
                <w:webHidden/>
              </w:rPr>
              <w:fldChar w:fldCharType="separate"/>
            </w:r>
            <w:r>
              <w:rPr>
                <w:noProof/>
                <w:webHidden/>
              </w:rPr>
              <w:t>15</w:t>
            </w:r>
            <w:r>
              <w:rPr>
                <w:noProof/>
                <w:webHidden/>
              </w:rPr>
              <w:fldChar w:fldCharType="end"/>
            </w:r>
          </w:hyperlink>
        </w:p>
        <w:p w14:paraId="0690F2A9" w14:textId="4C9166A6"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89" w:history="1">
            <w:r w:rsidRPr="0098602B">
              <w:rPr>
                <w:rStyle w:val="Enlla"/>
                <w:noProof/>
              </w:rPr>
              <w:t>3.1.2. MULTIJUGADOR LOCAL</w:t>
            </w:r>
            <w:r>
              <w:rPr>
                <w:noProof/>
                <w:webHidden/>
              </w:rPr>
              <w:tab/>
            </w:r>
            <w:r>
              <w:rPr>
                <w:noProof/>
                <w:webHidden/>
              </w:rPr>
              <w:fldChar w:fldCharType="begin"/>
            </w:r>
            <w:r>
              <w:rPr>
                <w:noProof/>
                <w:webHidden/>
              </w:rPr>
              <w:instrText xml:space="preserve"> PAGEREF _Toc70017689 \h </w:instrText>
            </w:r>
            <w:r>
              <w:rPr>
                <w:noProof/>
                <w:webHidden/>
              </w:rPr>
            </w:r>
            <w:r>
              <w:rPr>
                <w:noProof/>
                <w:webHidden/>
              </w:rPr>
              <w:fldChar w:fldCharType="separate"/>
            </w:r>
            <w:r>
              <w:rPr>
                <w:noProof/>
                <w:webHidden/>
              </w:rPr>
              <w:t>16</w:t>
            </w:r>
            <w:r>
              <w:rPr>
                <w:noProof/>
                <w:webHidden/>
              </w:rPr>
              <w:fldChar w:fldCharType="end"/>
            </w:r>
          </w:hyperlink>
        </w:p>
        <w:p w14:paraId="01BA0375" w14:textId="36A055ED"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90" w:history="1">
            <w:r w:rsidRPr="0098602B">
              <w:rPr>
                <w:rStyle w:val="Enlla"/>
                <w:noProof/>
              </w:rPr>
              <w:t>3.1.3. MULTIJUGADOR EN LÍNEA</w:t>
            </w:r>
            <w:r>
              <w:rPr>
                <w:noProof/>
                <w:webHidden/>
              </w:rPr>
              <w:tab/>
            </w:r>
            <w:r>
              <w:rPr>
                <w:noProof/>
                <w:webHidden/>
              </w:rPr>
              <w:fldChar w:fldCharType="begin"/>
            </w:r>
            <w:r>
              <w:rPr>
                <w:noProof/>
                <w:webHidden/>
              </w:rPr>
              <w:instrText xml:space="preserve"> PAGEREF _Toc70017690 \h </w:instrText>
            </w:r>
            <w:r>
              <w:rPr>
                <w:noProof/>
                <w:webHidden/>
              </w:rPr>
            </w:r>
            <w:r>
              <w:rPr>
                <w:noProof/>
                <w:webHidden/>
              </w:rPr>
              <w:fldChar w:fldCharType="separate"/>
            </w:r>
            <w:r>
              <w:rPr>
                <w:noProof/>
                <w:webHidden/>
              </w:rPr>
              <w:t>17</w:t>
            </w:r>
            <w:r>
              <w:rPr>
                <w:noProof/>
                <w:webHidden/>
              </w:rPr>
              <w:fldChar w:fldCharType="end"/>
            </w:r>
          </w:hyperlink>
        </w:p>
        <w:p w14:paraId="58234C9C" w14:textId="35491347"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691" w:history="1">
            <w:r w:rsidRPr="0098602B">
              <w:rPr>
                <w:rStyle w:val="Enlla"/>
                <w:noProof/>
              </w:rPr>
              <w:t>3.2. PROTOCOLOS PARA LA COMUNICACIÓN EN TIEMPO REAL</w:t>
            </w:r>
            <w:r>
              <w:rPr>
                <w:noProof/>
                <w:webHidden/>
              </w:rPr>
              <w:tab/>
            </w:r>
            <w:r>
              <w:rPr>
                <w:noProof/>
                <w:webHidden/>
              </w:rPr>
              <w:fldChar w:fldCharType="begin"/>
            </w:r>
            <w:r>
              <w:rPr>
                <w:noProof/>
                <w:webHidden/>
              </w:rPr>
              <w:instrText xml:space="preserve"> PAGEREF _Toc70017691 \h </w:instrText>
            </w:r>
            <w:r>
              <w:rPr>
                <w:noProof/>
                <w:webHidden/>
              </w:rPr>
            </w:r>
            <w:r>
              <w:rPr>
                <w:noProof/>
                <w:webHidden/>
              </w:rPr>
              <w:fldChar w:fldCharType="separate"/>
            </w:r>
            <w:r>
              <w:rPr>
                <w:noProof/>
                <w:webHidden/>
              </w:rPr>
              <w:t>19</w:t>
            </w:r>
            <w:r>
              <w:rPr>
                <w:noProof/>
                <w:webHidden/>
              </w:rPr>
              <w:fldChar w:fldCharType="end"/>
            </w:r>
          </w:hyperlink>
        </w:p>
        <w:p w14:paraId="5D3EE3D9" w14:textId="7E2A9384"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92" w:history="1">
            <w:r w:rsidRPr="0098602B">
              <w:rPr>
                <w:rStyle w:val="Enlla"/>
                <w:noProof/>
              </w:rPr>
              <w:t>3.2.1. ¿CÓMO FUNCIONA INTERNET?</w:t>
            </w:r>
            <w:r>
              <w:rPr>
                <w:noProof/>
                <w:webHidden/>
              </w:rPr>
              <w:tab/>
            </w:r>
            <w:r>
              <w:rPr>
                <w:noProof/>
                <w:webHidden/>
              </w:rPr>
              <w:fldChar w:fldCharType="begin"/>
            </w:r>
            <w:r>
              <w:rPr>
                <w:noProof/>
                <w:webHidden/>
              </w:rPr>
              <w:instrText xml:space="preserve"> PAGEREF _Toc70017692 \h </w:instrText>
            </w:r>
            <w:r>
              <w:rPr>
                <w:noProof/>
                <w:webHidden/>
              </w:rPr>
            </w:r>
            <w:r>
              <w:rPr>
                <w:noProof/>
                <w:webHidden/>
              </w:rPr>
              <w:fldChar w:fldCharType="separate"/>
            </w:r>
            <w:r>
              <w:rPr>
                <w:noProof/>
                <w:webHidden/>
              </w:rPr>
              <w:t>19</w:t>
            </w:r>
            <w:r>
              <w:rPr>
                <w:noProof/>
                <w:webHidden/>
              </w:rPr>
              <w:fldChar w:fldCharType="end"/>
            </w:r>
          </w:hyperlink>
        </w:p>
        <w:p w14:paraId="50B7F13E" w14:textId="3F612FF2"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93" w:history="1">
            <w:r w:rsidRPr="0098602B">
              <w:rPr>
                <w:rStyle w:val="Enlla"/>
                <w:noProof/>
              </w:rPr>
              <w:t>3.2.2. TRANSPORT CONTROL PROTOCOL (TCP)</w:t>
            </w:r>
            <w:r>
              <w:rPr>
                <w:noProof/>
                <w:webHidden/>
              </w:rPr>
              <w:tab/>
            </w:r>
            <w:r>
              <w:rPr>
                <w:noProof/>
                <w:webHidden/>
              </w:rPr>
              <w:fldChar w:fldCharType="begin"/>
            </w:r>
            <w:r>
              <w:rPr>
                <w:noProof/>
                <w:webHidden/>
              </w:rPr>
              <w:instrText xml:space="preserve"> PAGEREF _Toc70017693 \h </w:instrText>
            </w:r>
            <w:r>
              <w:rPr>
                <w:noProof/>
                <w:webHidden/>
              </w:rPr>
            </w:r>
            <w:r>
              <w:rPr>
                <w:noProof/>
                <w:webHidden/>
              </w:rPr>
              <w:fldChar w:fldCharType="separate"/>
            </w:r>
            <w:r>
              <w:rPr>
                <w:noProof/>
                <w:webHidden/>
              </w:rPr>
              <w:t>23</w:t>
            </w:r>
            <w:r>
              <w:rPr>
                <w:noProof/>
                <w:webHidden/>
              </w:rPr>
              <w:fldChar w:fldCharType="end"/>
            </w:r>
          </w:hyperlink>
        </w:p>
        <w:p w14:paraId="3BAEC991" w14:textId="5A04821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94" w:history="1">
            <w:r w:rsidRPr="0098602B">
              <w:rPr>
                <w:rStyle w:val="Enlla"/>
                <w:noProof/>
              </w:rPr>
              <w:t>3.2.3. USER DATAGRAM PROTOCOL (UDP)</w:t>
            </w:r>
            <w:r>
              <w:rPr>
                <w:noProof/>
                <w:webHidden/>
              </w:rPr>
              <w:tab/>
            </w:r>
            <w:r>
              <w:rPr>
                <w:noProof/>
                <w:webHidden/>
              </w:rPr>
              <w:fldChar w:fldCharType="begin"/>
            </w:r>
            <w:r>
              <w:rPr>
                <w:noProof/>
                <w:webHidden/>
              </w:rPr>
              <w:instrText xml:space="preserve"> PAGEREF _Toc70017694 \h </w:instrText>
            </w:r>
            <w:r>
              <w:rPr>
                <w:noProof/>
                <w:webHidden/>
              </w:rPr>
            </w:r>
            <w:r>
              <w:rPr>
                <w:noProof/>
                <w:webHidden/>
              </w:rPr>
              <w:fldChar w:fldCharType="separate"/>
            </w:r>
            <w:r>
              <w:rPr>
                <w:noProof/>
                <w:webHidden/>
              </w:rPr>
              <w:t>24</w:t>
            </w:r>
            <w:r>
              <w:rPr>
                <w:noProof/>
                <w:webHidden/>
              </w:rPr>
              <w:fldChar w:fldCharType="end"/>
            </w:r>
          </w:hyperlink>
        </w:p>
        <w:p w14:paraId="3B7784AF" w14:textId="77D56F4E"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695" w:history="1">
            <w:r w:rsidRPr="0098602B">
              <w:rPr>
                <w:rStyle w:val="Enlla"/>
                <w:noProof/>
              </w:rPr>
              <w:t>3.3. METODOLOGÍAS PARA EL DESARROLLO DE VIDEOJUEGOS EN LÍNEA</w:t>
            </w:r>
            <w:r>
              <w:rPr>
                <w:noProof/>
                <w:webHidden/>
              </w:rPr>
              <w:tab/>
            </w:r>
            <w:r>
              <w:rPr>
                <w:noProof/>
                <w:webHidden/>
              </w:rPr>
              <w:fldChar w:fldCharType="begin"/>
            </w:r>
            <w:r>
              <w:rPr>
                <w:noProof/>
                <w:webHidden/>
              </w:rPr>
              <w:instrText xml:space="preserve"> PAGEREF _Toc70017695 \h </w:instrText>
            </w:r>
            <w:r>
              <w:rPr>
                <w:noProof/>
                <w:webHidden/>
              </w:rPr>
            </w:r>
            <w:r>
              <w:rPr>
                <w:noProof/>
                <w:webHidden/>
              </w:rPr>
              <w:fldChar w:fldCharType="separate"/>
            </w:r>
            <w:r>
              <w:rPr>
                <w:noProof/>
                <w:webHidden/>
              </w:rPr>
              <w:t>26</w:t>
            </w:r>
            <w:r>
              <w:rPr>
                <w:noProof/>
                <w:webHidden/>
              </w:rPr>
              <w:fldChar w:fldCharType="end"/>
            </w:r>
          </w:hyperlink>
        </w:p>
        <w:p w14:paraId="732A1293" w14:textId="50E20018"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96" w:history="1">
            <w:r w:rsidRPr="0098602B">
              <w:rPr>
                <w:rStyle w:val="Enlla"/>
                <w:noProof/>
              </w:rPr>
              <w:t>3.3.1. CLIENTE-SERVIDOR</w:t>
            </w:r>
            <w:r>
              <w:rPr>
                <w:noProof/>
                <w:webHidden/>
              </w:rPr>
              <w:tab/>
            </w:r>
            <w:r>
              <w:rPr>
                <w:noProof/>
                <w:webHidden/>
              </w:rPr>
              <w:fldChar w:fldCharType="begin"/>
            </w:r>
            <w:r>
              <w:rPr>
                <w:noProof/>
                <w:webHidden/>
              </w:rPr>
              <w:instrText xml:space="preserve"> PAGEREF _Toc70017696 \h </w:instrText>
            </w:r>
            <w:r>
              <w:rPr>
                <w:noProof/>
                <w:webHidden/>
              </w:rPr>
            </w:r>
            <w:r>
              <w:rPr>
                <w:noProof/>
                <w:webHidden/>
              </w:rPr>
              <w:fldChar w:fldCharType="separate"/>
            </w:r>
            <w:r>
              <w:rPr>
                <w:noProof/>
                <w:webHidden/>
              </w:rPr>
              <w:t>26</w:t>
            </w:r>
            <w:r>
              <w:rPr>
                <w:noProof/>
                <w:webHidden/>
              </w:rPr>
              <w:fldChar w:fldCharType="end"/>
            </w:r>
          </w:hyperlink>
        </w:p>
        <w:p w14:paraId="30178BE9" w14:textId="29A6C945"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97" w:history="1">
            <w:r w:rsidRPr="0098602B">
              <w:rPr>
                <w:rStyle w:val="Enlla"/>
                <w:noProof/>
              </w:rPr>
              <w:t>3.3.2. PEER-TO-PEER (P2P)</w:t>
            </w:r>
            <w:r>
              <w:rPr>
                <w:noProof/>
                <w:webHidden/>
              </w:rPr>
              <w:tab/>
            </w:r>
            <w:r>
              <w:rPr>
                <w:noProof/>
                <w:webHidden/>
              </w:rPr>
              <w:fldChar w:fldCharType="begin"/>
            </w:r>
            <w:r>
              <w:rPr>
                <w:noProof/>
                <w:webHidden/>
              </w:rPr>
              <w:instrText xml:space="preserve"> PAGEREF _Toc70017697 \h </w:instrText>
            </w:r>
            <w:r>
              <w:rPr>
                <w:noProof/>
                <w:webHidden/>
              </w:rPr>
            </w:r>
            <w:r>
              <w:rPr>
                <w:noProof/>
                <w:webHidden/>
              </w:rPr>
              <w:fldChar w:fldCharType="separate"/>
            </w:r>
            <w:r>
              <w:rPr>
                <w:noProof/>
                <w:webHidden/>
              </w:rPr>
              <w:t>28</w:t>
            </w:r>
            <w:r>
              <w:rPr>
                <w:noProof/>
                <w:webHidden/>
              </w:rPr>
              <w:fldChar w:fldCharType="end"/>
            </w:r>
          </w:hyperlink>
        </w:p>
        <w:p w14:paraId="125F42E3" w14:textId="4F3D12C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698" w:history="1">
            <w:r w:rsidRPr="0098602B">
              <w:rPr>
                <w:rStyle w:val="Enlla"/>
                <w:noProof/>
              </w:rPr>
              <w:t>3.3.3. SERVIDOR-SERVIDOR</w:t>
            </w:r>
            <w:r>
              <w:rPr>
                <w:noProof/>
                <w:webHidden/>
              </w:rPr>
              <w:tab/>
            </w:r>
            <w:r>
              <w:rPr>
                <w:noProof/>
                <w:webHidden/>
              </w:rPr>
              <w:fldChar w:fldCharType="begin"/>
            </w:r>
            <w:r>
              <w:rPr>
                <w:noProof/>
                <w:webHidden/>
              </w:rPr>
              <w:instrText xml:space="preserve"> PAGEREF _Toc70017698 \h </w:instrText>
            </w:r>
            <w:r>
              <w:rPr>
                <w:noProof/>
                <w:webHidden/>
              </w:rPr>
            </w:r>
            <w:r>
              <w:rPr>
                <w:noProof/>
                <w:webHidden/>
              </w:rPr>
              <w:fldChar w:fldCharType="separate"/>
            </w:r>
            <w:r>
              <w:rPr>
                <w:noProof/>
                <w:webHidden/>
              </w:rPr>
              <w:t>29</w:t>
            </w:r>
            <w:r>
              <w:rPr>
                <w:noProof/>
                <w:webHidden/>
              </w:rPr>
              <w:fldChar w:fldCharType="end"/>
            </w:r>
          </w:hyperlink>
        </w:p>
        <w:p w14:paraId="6B95BEC0" w14:textId="3082CD9A"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699" w:history="1">
            <w:r w:rsidRPr="0098602B">
              <w:rPr>
                <w:rStyle w:val="Enlla"/>
                <w:noProof/>
              </w:rPr>
              <w:t>3.4. FUNCIONAMIENTO DE UN COCHE</w:t>
            </w:r>
            <w:r>
              <w:rPr>
                <w:noProof/>
                <w:webHidden/>
              </w:rPr>
              <w:tab/>
            </w:r>
            <w:r>
              <w:rPr>
                <w:noProof/>
                <w:webHidden/>
              </w:rPr>
              <w:fldChar w:fldCharType="begin"/>
            </w:r>
            <w:r>
              <w:rPr>
                <w:noProof/>
                <w:webHidden/>
              </w:rPr>
              <w:instrText xml:space="preserve"> PAGEREF _Toc70017699 \h </w:instrText>
            </w:r>
            <w:r>
              <w:rPr>
                <w:noProof/>
                <w:webHidden/>
              </w:rPr>
            </w:r>
            <w:r>
              <w:rPr>
                <w:noProof/>
                <w:webHidden/>
              </w:rPr>
              <w:fldChar w:fldCharType="separate"/>
            </w:r>
            <w:r>
              <w:rPr>
                <w:noProof/>
                <w:webHidden/>
              </w:rPr>
              <w:t>29</w:t>
            </w:r>
            <w:r>
              <w:rPr>
                <w:noProof/>
                <w:webHidden/>
              </w:rPr>
              <w:fldChar w:fldCharType="end"/>
            </w:r>
          </w:hyperlink>
        </w:p>
        <w:p w14:paraId="6AC3C61B" w14:textId="5B54DAF9"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00" w:history="1">
            <w:r w:rsidRPr="0098602B">
              <w:rPr>
                <w:rStyle w:val="Enlla"/>
                <w:noProof/>
              </w:rPr>
              <w:t>3.4.1. MOTOR</w:t>
            </w:r>
            <w:r>
              <w:rPr>
                <w:noProof/>
                <w:webHidden/>
              </w:rPr>
              <w:tab/>
            </w:r>
            <w:r>
              <w:rPr>
                <w:noProof/>
                <w:webHidden/>
              </w:rPr>
              <w:fldChar w:fldCharType="begin"/>
            </w:r>
            <w:r>
              <w:rPr>
                <w:noProof/>
                <w:webHidden/>
              </w:rPr>
              <w:instrText xml:space="preserve"> PAGEREF _Toc70017700 \h </w:instrText>
            </w:r>
            <w:r>
              <w:rPr>
                <w:noProof/>
                <w:webHidden/>
              </w:rPr>
            </w:r>
            <w:r>
              <w:rPr>
                <w:noProof/>
                <w:webHidden/>
              </w:rPr>
              <w:fldChar w:fldCharType="separate"/>
            </w:r>
            <w:r>
              <w:rPr>
                <w:noProof/>
                <w:webHidden/>
              </w:rPr>
              <w:t>29</w:t>
            </w:r>
            <w:r>
              <w:rPr>
                <w:noProof/>
                <w:webHidden/>
              </w:rPr>
              <w:fldChar w:fldCharType="end"/>
            </w:r>
          </w:hyperlink>
        </w:p>
        <w:p w14:paraId="7393EB79" w14:textId="78D11860"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01" w:history="1">
            <w:r w:rsidRPr="0098602B">
              <w:rPr>
                <w:rStyle w:val="Enlla"/>
                <w:noProof/>
              </w:rPr>
              <w:t>3.4.2. SUSPENSIÓN</w:t>
            </w:r>
            <w:r>
              <w:rPr>
                <w:noProof/>
                <w:webHidden/>
              </w:rPr>
              <w:tab/>
            </w:r>
            <w:r>
              <w:rPr>
                <w:noProof/>
                <w:webHidden/>
              </w:rPr>
              <w:fldChar w:fldCharType="begin"/>
            </w:r>
            <w:r>
              <w:rPr>
                <w:noProof/>
                <w:webHidden/>
              </w:rPr>
              <w:instrText xml:space="preserve"> PAGEREF _Toc70017701 \h </w:instrText>
            </w:r>
            <w:r>
              <w:rPr>
                <w:noProof/>
                <w:webHidden/>
              </w:rPr>
            </w:r>
            <w:r>
              <w:rPr>
                <w:noProof/>
                <w:webHidden/>
              </w:rPr>
              <w:fldChar w:fldCharType="separate"/>
            </w:r>
            <w:r>
              <w:rPr>
                <w:noProof/>
                <w:webHidden/>
              </w:rPr>
              <w:t>30</w:t>
            </w:r>
            <w:r>
              <w:rPr>
                <w:noProof/>
                <w:webHidden/>
              </w:rPr>
              <w:fldChar w:fldCharType="end"/>
            </w:r>
          </w:hyperlink>
        </w:p>
        <w:p w14:paraId="0CBD6FDB" w14:textId="7A537139"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02" w:history="1">
            <w:r w:rsidRPr="0098602B">
              <w:rPr>
                <w:rStyle w:val="Enlla"/>
                <w:noProof/>
              </w:rPr>
              <w:t>3.4.3. DIRECCIÓN</w:t>
            </w:r>
            <w:r>
              <w:rPr>
                <w:noProof/>
                <w:webHidden/>
              </w:rPr>
              <w:tab/>
            </w:r>
            <w:r>
              <w:rPr>
                <w:noProof/>
                <w:webHidden/>
              </w:rPr>
              <w:fldChar w:fldCharType="begin"/>
            </w:r>
            <w:r>
              <w:rPr>
                <w:noProof/>
                <w:webHidden/>
              </w:rPr>
              <w:instrText xml:space="preserve"> PAGEREF _Toc70017702 \h </w:instrText>
            </w:r>
            <w:r>
              <w:rPr>
                <w:noProof/>
                <w:webHidden/>
              </w:rPr>
            </w:r>
            <w:r>
              <w:rPr>
                <w:noProof/>
                <w:webHidden/>
              </w:rPr>
              <w:fldChar w:fldCharType="separate"/>
            </w:r>
            <w:r>
              <w:rPr>
                <w:noProof/>
                <w:webHidden/>
              </w:rPr>
              <w:t>31</w:t>
            </w:r>
            <w:r>
              <w:rPr>
                <w:noProof/>
                <w:webHidden/>
              </w:rPr>
              <w:fldChar w:fldCharType="end"/>
            </w:r>
          </w:hyperlink>
        </w:p>
        <w:p w14:paraId="5A78D170" w14:textId="47C72544"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03" w:history="1">
            <w:r w:rsidRPr="0098602B">
              <w:rPr>
                <w:rStyle w:val="Enlla"/>
                <w:noProof/>
              </w:rPr>
              <w:t>3.4.4. IMPLEMENTACIÓN EN EL JUEGO</w:t>
            </w:r>
            <w:r>
              <w:rPr>
                <w:noProof/>
                <w:webHidden/>
              </w:rPr>
              <w:tab/>
            </w:r>
            <w:r>
              <w:rPr>
                <w:noProof/>
                <w:webHidden/>
              </w:rPr>
              <w:fldChar w:fldCharType="begin"/>
            </w:r>
            <w:r>
              <w:rPr>
                <w:noProof/>
                <w:webHidden/>
              </w:rPr>
              <w:instrText xml:space="preserve"> PAGEREF _Toc70017703 \h </w:instrText>
            </w:r>
            <w:r>
              <w:rPr>
                <w:noProof/>
                <w:webHidden/>
              </w:rPr>
            </w:r>
            <w:r>
              <w:rPr>
                <w:noProof/>
                <w:webHidden/>
              </w:rPr>
              <w:fldChar w:fldCharType="separate"/>
            </w:r>
            <w:r>
              <w:rPr>
                <w:noProof/>
                <w:webHidden/>
              </w:rPr>
              <w:t>31</w:t>
            </w:r>
            <w:r>
              <w:rPr>
                <w:noProof/>
                <w:webHidden/>
              </w:rPr>
              <w:fldChar w:fldCharType="end"/>
            </w:r>
          </w:hyperlink>
        </w:p>
        <w:p w14:paraId="6807AE52" w14:textId="2F143159"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704" w:history="1">
            <w:r w:rsidRPr="0098602B">
              <w:rPr>
                <w:rStyle w:val="Enlla"/>
                <w:noProof/>
              </w:rPr>
              <w:t>CAPÍTULO 4. OBJETIVOS</w:t>
            </w:r>
            <w:r>
              <w:rPr>
                <w:noProof/>
                <w:webHidden/>
              </w:rPr>
              <w:tab/>
            </w:r>
            <w:r>
              <w:rPr>
                <w:noProof/>
                <w:webHidden/>
              </w:rPr>
              <w:fldChar w:fldCharType="begin"/>
            </w:r>
            <w:r>
              <w:rPr>
                <w:noProof/>
                <w:webHidden/>
              </w:rPr>
              <w:instrText xml:space="preserve"> PAGEREF _Toc70017704 \h </w:instrText>
            </w:r>
            <w:r>
              <w:rPr>
                <w:noProof/>
                <w:webHidden/>
              </w:rPr>
            </w:r>
            <w:r>
              <w:rPr>
                <w:noProof/>
                <w:webHidden/>
              </w:rPr>
              <w:fldChar w:fldCharType="separate"/>
            </w:r>
            <w:r>
              <w:rPr>
                <w:noProof/>
                <w:webHidden/>
              </w:rPr>
              <w:t>33</w:t>
            </w:r>
            <w:r>
              <w:rPr>
                <w:noProof/>
                <w:webHidden/>
              </w:rPr>
              <w:fldChar w:fldCharType="end"/>
            </w:r>
          </w:hyperlink>
        </w:p>
        <w:p w14:paraId="09B76A91" w14:textId="72BEE95A"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05" w:history="1">
            <w:r w:rsidRPr="0098602B">
              <w:rPr>
                <w:rStyle w:val="Enlla"/>
                <w:noProof/>
              </w:rPr>
              <w:t>4.1. OBJETIVOS PRINCIPALES</w:t>
            </w:r>
            <w:r>
              <w:rPr>
                <w:noProof/>
                <w:webHidden/>
              </w:rPr>
              <w:tab/>
            </w:r>
            <w:r>
              <w:rPr>
                <w:noProof/>
                <w:webHidden/>
              </w:rPr>
              <w:fldChar w:fldCharType="begin"/>
            </w:r>
            <w:r>
              <w:rPr>
                <w:noProof/>
                <w:webHidden/>
              </w:rPr>
              <w:instrText xml:space="preserve"> PAGEREF _Toc70017705 \h </w:instrText>
            </w:r>
            <w:r>
              <w:rPr>
                <w:noProof/>
                <w:webHidden/>
              </w:rPr>
            </w:r>
            <w:r>
              <w:rPr>
                <w:noProof/>
                <w:webHidden/>
              </w:rPr>
              <w:fldChar w:fldCharType="separate"/>
            </w:r>
            <w:r>
              <w:rPr>
                <w:noProof/>
                <w:webHidden/>
              </w:rPr>
              <w:t>33</w:t>
            </w:r>
            <w:r>
              <w:rPr>
                <w:noProof/>
                <w:webHidden/>
              </w:rPr>
              <w:fldChar w:fldCharType="end"/>
            </w:r>
          </w:hyperlink>
        </w:p>
        <w:p w14:paraId="5C7FE9EE" w14:textId="4915F967"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06" w:history="1">
            <w:r w:rsidRPr="0098602B">
              <w:rPr>
                <w:rStyle w:val="Enlla"/>
                <w:noProof/>
              </w:rPr>
              <w:t>4.2. OBJETIVOS SECUNDARIOS</w:t>
            </w:r>
            <w:r>
              <w:rPr>
                <w:noProof/>
                <w:webHidden/>
              </w:rPr>
              <w:tab/>
            </w:r>
            <w:r>
              <w:rPr>
                <w:noProof/>
                <w:webHidden/>
              </w:rPr>
              <w:fldChar w:fldCharType="begin"/>
            </w:r>
            <w:r>
              <w:rPr>
                <w:noProof/>
                <w:webHidden/>
              </w:rPr>
              <w:instrText xml:space="preserve"> PAGEREF _Toc70017706 \h </w:instrText>
            </w:r>
            <w:r>
              <w:rPr>
                <w:noProof/>
                <w:webHidden/>
              </w:rPr>
            </w:r>
            <w:r>
              <w:rPr>
                <w:noProof/>
                <w:webHidden/>
              </w:rPr>
              <w:fldChar w:fldCharType="separate"/>
            </w:r>
            <w:r>
              <w:rPr>
                <w:noProof/>
                <w:webHidden/>
              </w:rPr>
              <w:t>33</w:t>
            </w:r>
            <w:r>
              <w:rPr>
                <w:noProof/>
                <w:webHidden/>
              </w:rPr>
              <w:fldChar w:fldCharType="end"/>
            </w:r>
          </w:hyperlink>
        </w:p>
        <w:p w14:paraId="323E4493" w14:textId="0C311D55"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707" w:history="1">
            <w:r w:rsidRPr="0098602B">
              <w:rPr>
                <w:rStyle w:val="Enlla"/>
                <w:noProof/>
              </w:rPr>
              <w:t>CAPÍTULO 5. DISEÑO METODOLÓGICO Y CRONOGRAMA</w:t>
            </w:r>
            <w:r>
              <w:rPr>
                <w:noProof/>
                <w:webHidden/>
              </w:rPr>
              <w:tab/>
            </w:r>
            <w:r>
              <w:rPr>
                <w:noProof/>
                <w:webHidden/>
              </w:rPr>
              <w:fldChar w:fldCharType="begin"/>
            </w:r>
            <w:r>
              <w:rPr>
                <w:noProof/>
                <w:webHidden/>
              </w:rPr>
              <w:instrText xml:space="preserve"> PAGEREF _Toc70017707 \h </w:instrText>
            </w:r>
            <w:r>
              <w:rPr>
                <w:noProof/>
                <w:webHidden/>
              </w:rPr>
            </w:r>
            <w:r>
              <w:rPr>
                <w:noProof/>
                <w:webHidden/>
              </w:rPr>
              <w:fldChar w:fldCharType="separate"/>
            </w:r>
            <w:r>
              <w:rPr>
                <w:noProof/>
                <w:webHidden/>
              </w:rPr>
              <w:t>35</w:t>
            </w:r>
            <w:r>
              <w:rPr>
                <w:noProof/>
                <w:webHidden/>
              </w:rPr>
              <w:fldChar w:fldCharType="end"/>
            </w:r>
          </w:hyperlink>
        </w:p>
        <w:p w14:paraId="19D99193" w14:textId="065AA024"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08" w:history="1">
            <w:r w:rsidRPr="0098602B">
              <w:rPr>
                <w:rStyle w:val="Enlla"/>
                <w:noProof/>
              </w:rPr>
              <w:t>5.1. HERRAMIENTAS DE DESARROLLO</w:t>
            </w:r>
            <w:r>
              <w:rPr>
                <w:noProof/>
                <w:webHidden/>
              </w:rPr>
              <w:tab/>
            </w:r>
            <w:r>
              <w:rPr>
                <w:noProof/>
                <w:webHidden/>
              </w:rPr>
              <w:fldChar w:fldCharType="begin"/>
            </w:r>
            <w:r>
              <w:rPr>
                <w:noProof/>
                <w:webHidden/>
              </w:rPr>
              <w:instrText xml:space="preserve"> PAGEREF _Toc70017708 \h </w:instrText>
            </w:r>
            <w:r>
              <w:rPr>
                <w:noProof/>
                <w:webHidden/>
              </w:rPr>
            </w:r>
            <w:r>
              <w:rPr>
                <w:noProof/>
                <w:webHidden/>
              </w:rPr>
              <w:fldChar w:fldCharType="separate"/>
            </w:r>
            <w:r>
              <w:rPr>
                <w:noProof/>
                <w:webHidden/>
              </w:rPr>
              <w:t>35</w:t>
            </w:r>
            <w:r>
              <w:rPr>
                <w:noProof/>
                <w:webHidden/>
              </w:rPr>
              <w:fldChar w:fldCharType="end"/>
            </w:r>
          </w:hyperlink>
        </w:p>
        <w:p w14:paraId="4AB26388" w14:textId="0B084F9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09" w:history="1">
            <w:r w:rsidRPr="0098602B">
              <w:rPr>
                <w:rStyle w:val="Enlla"/>
                <w:noProof/>
              </w:rPr>
              <w:t>5.1.1. HERRAMIENTAS DE DESARROLLO DEL CLIENTE</w:t>
            </w:r>
            <w:r>
              <w:rPr>
                <w:noProof/>
                <w:webHidden/>
              </w:rPr>
              <w:tab/>
            </w:r>
            <w:r>
              <w:rPr>
                <w:noProof/>
                <w:webHidden/>
              </w:rPr>
              <w:fldChar w:fldCharType="begin"/>
            </w:r>
            <w:r>
              <w:rPr>
                <w:noProof/>
                <w:webHidden/>
              </w:rPr>
              <w:instrText xml:space="preserve"> PAGEREF _Toc70017709 \h </w:instrText>
            </w:r>
            <w:r>
              <w:rPr>
                <w:noProof/>
                <w:webHidden/>
              </w:rPr>
            </w:r>
            <w:r>
              <w:rPr>
                <w:noProof/>
                <w:webHidden/>
              </w:rPr>
              <w:fldChar w:fldCharType="separate"/>
            </w:r>
            <w:r>
              <w:rPr>
                <w:noProof/>
                <w:webHidden/>
              </w:rPr>
              <w:t>35</w:t>
            </w:r>
            <w:r>
              <w:rPr>
                <w:noProof/>
                <w:webHidden/>
              </w:rPr>
              <w:fldChar w:fldCharType="end"/>
            </w:r>
          </w:hyperlink>
        </w:p>
        <w:p w14:paraId="38A13BE9" w14:textId="4DACFFE1"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10" w:history="1">
            <w:r w:rsidRPr="0098602B">
              <w:rPr>
                <w:rStyle w:val="Enlla"/>
                <w:noProof/>
              </w:rPr>
              <w:t>5.1.2. HERRAMIENTAS DE DESARROLLO DEL SERVIDOR</w:t>
            </w:r>
            <w:r>
              <w:rPr>
                <w:noProof/>
                <w:webHidden/>
              </w:rPr>
              <w:tab/>
            </w:r>
            <w:r>
              <w:rPr>
                <w:noProof/>
                <w:webHidden/>
              </w:rPr>
              <w:fldChar w:fldCharType="begin"/>
            </w:r>
            <w:r>
              <w:rPr>
                <w:noProof/>
                <w:webHidden/>
              </w:rPr>
              <w:instrText xml:space="preserve"> PAGEREF _Toc70017710 \h </w:instrText>
            </w:r>
            <w:r>
              <w:rPr>
                <w:noProof/>
                <w:webHidden/>
              </w:rPr>
            </w:r>
            <w:r>
              <w:rPr>
                <w:noProof/>
                <w:webHidden/>
              </w:rPr>
              <w:fldChar w:fldCharType="separate"/>
            </w:r>
            <w:r>
              <w:rPr>
                <w:noProof/>
                <w:webHidden/>
              </w:rPr>
              <w:t>36</w:t>
            </w:r>
            <w:r>
              <w:rPr>
                <w:noProof/>
                <w:webHidden/>
              </w:rPr>
              <w:fldChar w:fldCharType="end"/>
            </w:r>
          </w:hyperlink>
        </w:p>
        <w:p w14:paraId="1C843BE1" w14:textId="7F4C0664"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11" w:history="1">
            <w:r w:rsidRPr="0098602B">
              <w:rPr>
                <w:rStyle w:val="Enlla"/>
                <w:noProof/>
              </w:rPr>
              <w:t>5.2. METODOLOGÍA</w:t>
            </w:r>
            <w:r>
              <w:rPr>
                <w:noProof/>
                <w:webHidden/>
              </w:rPr>
              <w:tab/>
            </w:r>
            <w:r>
              <w:rPr>
                <w:noProof/>
                <w:webHidden/>
              </w:rPr>
              <w:fldChar w:fldCharType="begin"/>
            </w:r>
            <w:r>
              <w:rPr>
                <w:noProof/>
                <w:webHidden/>
              </w:rPr>
              <w:instrText xml:space="preserve"> PAGEREF _Toc70017711 \h </w:instrText>
            </w:r>
            <w:r>
              <w:rPr>
                <w:noProof/>
                <w:webHidden/>
              </w:rPr>
            </w:r>
            <w:r>
              <w:rPr>
                <w:noProof/>
                <w:webHidden/>
              </w:rPr>
              <w:fldChar w:fldCharType="separate"/>
            </w:r>
            <w:r>
              <w:rPr>
                <w:noProof/>
                <w:webHidden/>
              </w:rPr>
              <w:t>37</w:t>
            </w:r>
            <w:r>
              <w:rPr>
                <w:noProof/>
                <w:webHidden/>
              </w:rPr>
              <w:fldChar w:fldCharType="end"/>
            </w:r>
          </w:hyperlink>
        </w:p>
        <w:p w14:paraId="17F9DF3D" w14:textId="6BAEF344"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12" w:history="1">
            <w:r w:rsidRPr="0098602B">
              <w:rPr>
                <w:rStyle w:val="Enlla"/>
                <w:noProof/>
              </w:rPr>
              <w:t>5.2.1. METODOLOGÍA DE LA DOCUMENTACIÓN</w:t>
            </w:r>
            <w:r>
              <w:rPr>
                <w:noProof/>
                <w:webHidden/>
              </w:rPr>
              <w:tab/>
            </w:r>
            <w:r>
              <w:rPr>
                <w:noProof/>
                <w:webHidden/>
              </w:rPr>
              <w:fldChar w:fldCharType="begin"/>
            </w:r>
            <w:r>
              <w:rPr>
                <w:noProof/>
                <w:webHidden/>
              </w:rPr>
              <w:instrText xml:space="preserve"> PAGEREF _Toc70017712 \h </w:instrText>
            </w:r>
            <w:r>
              <w:rPr>
                <w:noProof/>
                <w:webHidden/>
              </w:rPr>
            </w:r>
            <w:r>
              <w:rPr>
                <w:noProof/>
                <w:webHidden/>
              </w:rPr>
              <w:fldChar w:fldCharType="separate"/>
            </w:r>
            <w:r>
              <w:rPr>
                <w:noProof/>
                <w:webHidden/>
              </w:rPr>
              <w:t>37</w:t>
            </w:r>
            <w:r>
              <w:rPr>
                <w:noProof/>
                <w:webHidden/>
              </w:rPr>
              <w:fldChar w:fldCharType="end"/>
            </w:r>
          </w:hyperlink>
        </w:p>
        <w:p w14:paraId="67F5D8FC" w14:textId="44065476"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13" w:history="1">
            <w:r w:rsidRPr="0098602B">
              <w:rPr>
                <w:rStyle w:val="Enlla"/>
                <w:noProof/>
              </w:rPr>
              <w:t>5.2.2. METODOLOGÍA DEL PRODUCTO</w:t>
            </w:r>
            <w:r>
              <w:rPr>
                <w:noProof/>
                <w:webHidden/>
              </w:rPr>
              <w:tab/>
            </w:r>
            <w:r>
              <w:rPr>
                <w:noProof/>
                <w:webHidden/>
              </w:rPr>
              <w:fldChar w:fldCharType="begin"/>
            </w:r>
            <w:r>
              <w:rPr>
                <w:noProof/>
                <w:webHidden/>
              </w:rPr>
              <w:instrText xml:space="preserve"> PAGEREF _Toc70017713 \h </w:instrText>
            </w:r>
            <w:r>
              <w:rPr>
                <w:noProof/>
                <w:webHidden/>
              </w:rPr>
            </w:r>
            <w:r>
              <w:rPr>
                <w:noProof/>
                <w:webHidden/>
              </w:rPr>
              <w:fldChar w:fldCharType="separate"/>
            </w:r>
            <w:r>
              <w:rPr>
                <w:noProof/>
                <w:webHidden/>
              </w:rPr>
              <w:t>38</w:t>
            </w:r>
            <w:r>
              <w:rPr>
                <w:noProof/>
                <w:webHidden/>
              </w:rPr>
              <w:fldChar w:fldCharType="end"/>
            </w:r>
          </w:hyperlink>
        </w:p>
        <w:p w14:paraId="5D9233BB" w14:textId="54612B7A"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14" w:history="1">
            <w:r w:rsidRPr="0098602B">
              <w:rPr>
                <w:rStyle w:val="Enlla"/>
                <w:noProof/>
              </w:rPr>
              <w:t>5.3. PLANIFICACIÓN</w:t>
            </w:r>
            <w:r>
              <w:rPr>
                <w:noProof/>
                <w:webHidden/>
              </w:rPr>
              <w:tab/>
            </w:r>
            <w:r>
              <w:rPr>
                <w:noProof/>
                <w:webHidden/>
              </w:rPr>
              <w:fldChar w:fldCharType="begin"/>
            </w:r>
            <w:r>
              <w:rPr>
                <w:noProof/>
                <w:webHidden/>
              </w:rPr>
              <w:instrText xml:space="preserve"> PAGEREF _Toc70017714 \h </w:instrText>
            </w:r>
            <w:r>
              <w:rPr>
                <w:noProof/>
                <w:webHidden/>
              </w:rPr>
            </w:r>
            <w:r>
              <w:rPr>
                <w:noProof/>
                <w:webHidden/>
              </w:rPr>
              <w:fldChar w:fldCharType="separate"/>
            </w:r>
            <w:r>
              <w:rPr>
                <w:noProof/>
                <w:webHidden/>
              </w:rPr>
              <w:t>38</w:t>
            </w:r>
            <w:r>
              <w:rPr>
                <w:noProof/>
                <w:webHidden/>
              </w:rPr>
              <w:fldChar w:fldCharType="end"/>
            </w:r>
          </w:hyperlink>
        </w:p>
        <w:p w14:paraId="4CD77442" w14:textId="01CFD131"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715" w:history="1">
            <w:r w:rsidRPr="0098602B">
              <w:rPr>
                <w:rStyle w:val="Enlla"/>
                <w:noProof/>
                <w:highlight w:val="yellow"/>
              </w:rPr>
              <w:t>CAPÍTULO 6. DESARROLLO</w:t>
            </w:r>
            <w:r>
              <w:rPr>
                <w:noProof/>
                <w:webHidden/>
              </w:rPr>
              <w:tab/>
            </w:r>
            <w:r>
              <w:rPr>
                <w:noProof/>
                <w:webHidden/>
              </w:rPr>
              <w:fldChar w:fldCharType="begin"/>
            </w:r>
            <w:r>
              <w:rPr>
                <w:noProof/>
                <w:webHidden/>
              </w:rPr>
              <w:instrText xml:space="preserve"> PAGEREF _Toc70017715 \h </w:instrText>
            </w:r>
            <w:r>
              <w:rPr>
                <w:noProof/>
                <w:webHidden/>
              </w:rPr>
            </w:r>
            <w:r>
              <w:rPr>
                <w:noProof/>
                <w:webHidden/>
              </w:rPr>
              <w:fldChar w:fldCharType="separate"/>
            </w:r>
            <w:r>
              <w:rPr>
                <w:noProof/>
                <w:webHidden/>
              </w:rPr>
              <w:t>43</w:t>
            </w:r>
            <w:r>
              <w:rPr>
                <w:noProof/>
                <w:webHidden/>
              </w:rPr>
              <w:fldChar w:fldCharType="end"/>
            </w:r>
          </w:hyperlink>
        </w:p>
        <w:p w14:paraId="0093F454" w14:textId="236B0F3B"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16" w:history="1">
            <w:r w:rsidRPr="0098602B">
              <w:rPr>
                <w:rStyle w:val="Enlla"/>
                <w:noProof/>
              </w:rPr>
              <w:t>6.1. DISEÑO</w:t>
            </w:r>
            <w:r>
              <w:rPr>
                <w:noProof/>
                <w:webHidden/>
              </w:rPr>
              <w:tab/>
            </w:r>
            <w:r>
              <w:rPr>
                <w:noProof/>
                <w:webHidden/>
              </w:rPr>
              <w:fldChar w:fldCharType="begin"/>
            </w:r>
            <w:r>
              <w:rPr>
                <w:noProof/>
                <w:webHidden/>
              </w:rPr>
              <w:instrText xml:space="preserve"> PAGEREF _Toc70017716 \h </w:instrText>
            </w:r>
            <w:r>
              <w:rPr>
                <w:noProof/>
                <w:webHidden/>
              </w:rPr>
            </w:r>
            <w:r>
              <w:rPr>
                <w:noProof/>
                <w:webHidden/>
              </w:rPr>
              <w:fldChar w:fldCharType="separate"/>
            </w:r>
            <w:r>
              <w:rPr>
                <w:noProof/>
                <w:webHidden/>
              </w:rPr>
              <w:t>43</w:t>
            </w:r>
            <w:r>
              <w:rPr>
                <w:noProof/>
                <w:webHidden/>
              </w:rPr>
              <w:fldChar w:fldCharType="end"/>
            </w:r>
          </w:hyperlink>
        </w:p>
        <w:p w14:paraId="4710E0A7" w14:textId="73D96164"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17" w:history="1">
            <w:r w:rsidRPr="0098602B">
              <w:rPr>
                <w:rStyle w:val="Enlla"/>
                <w:noProof/>
              </w:rPr>
              <w:t>6.1.1. GDD</w:t>
            </w:r>
            <w:r>
              <w:rPr>
                <w:noProof/>
                <w:webHidden/>
              </w:rPr>
              <w:tab/>
            </w:r>
            <w:r>
              <w:rPr>
                <w:noProof/>
                <w:webHidden/>
              </w:rPr>
              <w:fldChar w:fldCharType="begin"/>
            </w:r>
            <w:r>
              <w:rPr>
                <w:noProof/>
                <w:webHidden/>
              </w:rPr>
              <w:instrText xml:space="preserve"> PAGEREF _Toc70017717 \h </w:instrText>
            </w:r>
            <w:r>
              <w:rPr>
                <w:noProof/>
                <w:webHidden/>
              </w:rPr>
            </w:r>
            <w:r>
              <w:rPr>
                <w:noProof/>
                <w:webHidden/>
              </w:rPr>
              <w:fldChar w:fldCharType="separate"/>
            </w:r>
            <w:r>
              <w:rPr>
                <w:noProof/>
                <w:webHidden/>
              </w:rPr>
              <w:t>43</w:t>
            </w:r>
            <w:r>
              <w:rPr>
                <w:noProof/>
                <w:webHidden/>
              </w:rPr>
              <w:fldChar w:fldCharType="end"/>
            </w:r>
          </w:hyperlink>
        </w:p>
        <w:p w14:paraId="6D8751F7" w14:textId="1073FB95"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18" w:history="1">
            <w:r w:rsidRPr="0098602B">
              <w:rPr>
                <w:rStyle w:val="Enlla"/>
                <w:noProof/>
              </w:rPr>
              <w:t>6.1.2. UML DEL SERVIDOR</w:t>
            </w:r>
            <w:r>
              <w:rPr>
                <w:noProof/>
                <w:webHidden/>
              </w:rPr>
              <w:tab/>
            </w:r>
            <w:r>
              <w:rPr>
                <w:noProof/>
                <w:webHidden/>
              </w:rPr>
              <w:fldChar w:fldCharType="begin"/>
            </w:r>
            <w:r>
              <w:rPr>
                <w:noProof/>
                <w:webHidden/>
              </w:rPr>
              <w:instrText xml:space="preserve"> PAGEREF _Toc70017718 \h </w:instrText>
            </w:r>
            <w:r>
              <w:rPr>
                <w:noProof/>
                <w:webHidden/>
              </w:rPr>
            </w:r>
            <w:r>
              <w:rPr>
                <w:noProof/>
                <w:webHidden/>
              </w:rPr>
              <w:fldChar w:fldCharType="separate"/>
            </w:r>
            <w:r>
              <w:rPr>
                <w:noProof/>
                <w:webHidden/>
              </w:rPr>
              <w:t>50</w:t>
            </w:r>
            <w:r>
              <w:rPr>
                <w:noProof/>
                <w:webHidden/>
              </w:rPr>
              <w:fldChar w:fldCharType="end"/>
            </w:r>
          </w:hyperlink>
        </w:p>
        <w:p w14:paraId="7B605A3A" w14:textId="0900FFBD"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19" w:history="1">
            <w:r w:rsidRPr="0098602B">
              <w:rPr>
                <w:rStyle w:val="Enlla"/>
                <w:noProof/>
              </w:rPr>
              <w:t>6.1.3. BASE DE DATOS</w:t>
            </w:r>
            <w:r>
              <w:rPr>
                <w:noProof/>
                <w:webHidden/>
              </w:rPr>
              <w:tab/>
            </w:r>
            <w:r>
              <w:rPr>
                <w:noProof/>
                <w:webHidden/>
              </w:rPr>
              <w:fldChar w:fldCharType="begin"/>
            </w:r>
            <w:r>
              <w:rPr>
                <w:noProof/>
                <w:webHidden/>
              </w:rPr>
              <w:instrText xml:space="preserve"> PAGEREF _Toc70017719 \h </w:instrText>
            </w:r>
            <w:r>
              <w:rPr>
                <w:noProof/>
                <w:webHidden/>
              </w:rPr>
            </w:r>
            <w:r>
              <w:rPr>
                <w:noProof/>
                <w:webHidden/>
              </w:rPr>
              <w:fldChar w:fldCharType="separate"/>
            </w:r>
            <w:r>
              <w:rPr>
                <w:noProof/>
                <w:webHidden/>
              </w:rPr>
              <w:t>51</w:t>
            </w:r>
            <w:r>
              <w:rPr>
                <w:noProof/>
                <w:webHidden/>
              </w:rPr>
              <w:fldChar w:fldCharType="end"/>
            </w:r>
          </w:hyperlink>
        </w:p>
        <w:p w14:paraId="3A7259AF" w14:textId="54CCE374"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20" w:history="1">
            <w:r w:rsidRPr="0098602B">
              <w:rPr>
                <w:rStyle w:val="Enlla"/>
                <w:noProof/>
                <w:highlight w:val="yellow"/>
              </w:rPr>
              <w:t>6.2. CLIENTE</w:t>
            </w:r>
            <w:r>
              <w:rPr>
                <w:noProof/>
                <w:webHidden/>
              </w:rPr>
              <w:tab/>
            </w:r>
            <w:r>
              <w:rPr>
                <w:noProof/>
                <w:webHidden/>
              </w:rPr>
              <w:fldChar w:fldCharType="begin"/>
            </w:r>
            <w:r>
              <w:rPr>
                <w:noProof/>
                <w:webHidden/>
              </w:rPr>
              <w:instrText xml:space="preserve"> PAGEREF _Toc70017720 \h </w:instrText>
            </w:r>
            <w:r>
              <w:rPr>
                <w:noProof/>
                <w:webHidden/>
              </w:rPr>
            </w:r>
            <w:r>
              <w:rPr>
                <w:noProof/>
                <w:webHidden/>
              </w:rPr>
              <w:fldChar w:fldCharType="separate"/>
            </w:r>
            <w:r>
              <w:rPr>
                <w:noProof/>
                <w:webHidden/>
              </w:rPr>
              <w:t>54</w:t>
            </w:r>
            <w:r>
              <w:rPr>
                <w:noProof/>
                <w:webHidden/>
              </w:rPr>
              <w:fldChar w:fldCharType="end"/>
            </w:r>
          </w:hyperlink>
        </w:p>
        <w:p w14:paraId="4FE756BB" w14:textId="14672AC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1" w:history="1">
            <w:r w:rsidRPr="0098602B">
              <w:rPr>
                <w:rStyle w:val="Enlla"/>
                <w:noProof/>
              </w:rPr>
              <w:t>6.2.1. CONTROLADOR DEL VEHÍCULO</w:t>
            </w:r>
            <w:r>
              <w:rPr>
                <w:noProof/>
                <w:webHidden/>
              </w:rPr>
              <w:tab/>
            </w:r>
            <w:r>
              <w:rPr>
                <w:noProof/>
                <w:webHidden/>
              </w:rPr>
              <w:fldChar w:fldCharType="begin"/>
            </w:r>
            <w:r>
              <w:rPr>
                <w:noProof/>
                <w:webHidden/>
              </w:rPr>
              <w:instrText xml:space="preserve"> PAGEREF _Toc70017721 \h </w:instrText>
            </w:r>
            <w:r>
              <w:rPr>
                <w:noProof/>
                <w:webHidden/>
              </w:rPr>
            </w:r>
            <w:r>
              <w:rPr>
                <w:noProof/>
                <w:webHidden/>
              </w:rPr>
              <w:fldChar w:fldCharType="separate"/>
            </w:r>
            <w:r>
              <w:rPr>
                <w:noProof/>
                <w:webHidden/>
              </w:rPr>
              <w:t>54</w:t>
            </w:r>
            <w:r>
              <w:rPr>
                <w:noProof/>
                <w:webHidden/>
              </w:rPr>
              <w:fldChar w:fldCharType="end"/>
            </w:r>
          </w:hyperlink>
        </w:p>
        <w:p w14:paraId="78F71AB3" w14:textId="730C91C2"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2" w:history="1">
            <w:r w:rsidRPr="0098602B">
              <w:rPr>
                <w:rStyle w:val="Enlla"/>
                <w:noProof/>
              </w:rPr>
              <w:t>6.2.2. REGLAS DEL JUEGO</w:t>
            </w:r>
            <w:r>
              <w:rPr>
                <w:noProof/>
                <w:webHidden/>
              </w:rPr>
              <w:tab/>
            </w:r>
            <w:r>
              <w:rPr>
                <w:noProof/>
                <w:webHidden/>
              </w:rPr>
              <w:fldChar w:fldCharType="begin"/>
            </w:r>
            <w:r>
              <w:rPr>
                <w:noProof/>
                <w:webHidden/>
              </w:rPr>
              <w:instrText xml:space="preserve"> PAGEREF _Toc70017722 \h </w:instrText>
            </w:r>
            <w:r>
              <w:rPr>
                <w:noProof/>
                <w:webHidden/>
              </w:rPr>
            </w:r>
            <w:r>
              <w:rPr>
                <w:noProof/>
                <w:webHidden/>
              </w:rPr>
              <w:fldChar w:fldCharType="separate"/>
            </w:r>
            <w:r>
              <w:rPr>
                <w:noProof/>
                <w:webHidden/>
              </w:rPr>
              <w:t>60</w:t>
            </w:r>
            <w:r>
              <w:rPr>
                <w:noProof/>
                <w:webHidden/>
              </w:rPr>
              <w:fldChar w:fldCharType="end"/>
            </w:r>
          </w:hyperlink>
        </w:p>
        <w:p w14:paraId="3AC82BE8" w14:textId="608320B6"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3" w:history="1">
            <w:r w:rsidRPr="0098602B">
              <w:rPr>
                <w:rStyle w:val="Enlla"/>
                <w:noProof/>
              </w:rPr>
              <w:t>6.2.3. INTERFAZ GRÁFICA DE USUARIO</w:t>
            </w:r>
            <w:r>
              <w:rPr>
                <w:noProof/>
                <w:webHidden/>
              </w:rPr>
              <w:tab/>
            </w:r>
            <w:r>
              <w:rPr>
                <w:noProof/>
                <w:webHidden/>
              </w:rPr>
              <w:fldChar w:fldCharType="begin"/>
            </w:r>
            <w:r>
              <w:rPr>
                <w:noProof/>
                <w:webHidden/>
              </w:rPr>
              <w:instrText xml:space="preserve"> PAGEREF _Toc70017723 \h </w:instrText>
            </w:r>
            <w:r>
              <w:rPr>
                <w:noProof/>
                <w:webHidden/>
              </w:rPr>
            </w:r>
            <w:r>
              <w:rPr>
                <w:noProof/>
                <w:webHidden/>
              </w:rPr>
              <w:fldChar w:fldCharType="separate"/>
            </w:r>
            <w:r>
              <w:rPr>
                <w:noProof/>
                <w:webHidden/>
              </w:rPr>
              <w:t>63</w:t>
            </w:r>
            <w:r>
              <w:rPr>
                <w:noProof/>
                <w:webHidden/>
              </w:rPr>
              <w:fldChar w:fldCharType="end"/>
            </w:r>
          </w:hyperlink>
        </w:p>
        <w:p w14:paraId="2C4925E5" w14:textId="001D5BA7"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4" w:history="1">
            <w:r w:rsidRPr="0098602B">
              <w:rPr>
                <w:rStyle w:val="Enlla"/>
                <w:noProof/>
              </w:rPr>
              <w:t>6.2.4. OBJETOS</w:t>
            </w:r>
            <w:r>
              <w:rPr>
                <w:noProof/>
                <w:webHidden/>
              </w:rPr>
              <w:tab/>
            </w:r>
            <w:r>
              <w:rPr>
                <w:noProof/>
                <w:webHidden/>
              </w:rPr>
              <w:fldChar w:fldCharType="begin"/>
            </w:r>
            <w:r>
              <w:rPr>
                <w:noProof/>
                <w:webHidden/>
              </w:rPr>
              <w:instrText xml:space="preserve"> PAGEREF _Toc70017724 \h </w:instrText>
            </w:r>
            <w:r>
              <w:rPr>
                <w:noProof/>
                <w:webHidden/>
              </w:rPr>
            </w:r>
            <w:r>
              <w:rPr>
                <w:noProof/>
                <w:webHidden/>
              </w:rPr>
              <w:fldChar w:fldCharType="separate"/>
            </w:r>
            <w:r>
              <w:rPr>
                <w:noProof/>
                <w:webHidden/>
              </w:rPr>
              <w:t>65</w:t>
            </w:r>
            <w:r>
              <w:rPr>
                <w:noProof/>
                <w:webHidden/>
              </w:rPr>
              <w:fldChar w:fldCharType="end"/>
            </w:r>
          </w:hyperlink>
        </w:p>
        <w:p w14:paraId="0D3F8807" w14:textId="2337D65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5" w:history="1">
            <w:r w:rsidRPr="0098602B">
              <w:rPr>
                <w:rStyle w:val="Enlla"/>
                <w:noProof/>
                <w:highlight w:val="red"/>
              </w:rPr>
              <w:t>6.2.5. INTELIGENCIA ARTIFICIAL</w:t>
            </w:r>
            <w:r>
              <w:rPr>
                <w:noProof/>
                <w:webHidden/>
              </w:rPr>
              <w:tab/>
            </w:r>
            <w:r>
              <w:rPr>
                <w:noProof/>
                <w:webHidden/>
              </w:rPr>
              <w:fldChar w:fldCharType="begin"/>
            </w:r>
            <w:r>
              <w:rPr>
                <w:noProof/>
                <w:webHidden/>
              </w:rPr>
              <w:instrText xml:space="preserve"> PAGEREF _Toc70017725 \h </w:instrText>
            </w:r>
            <w:r>
              <w:rPr>
                <w:noProof/>
                <w:webHidden/>
              </w:rPr>
            </w:r>
            <w:r>
              <w:rPr>
                <w:noProof/>
                <w:webHidden/>
              </w:rPr>
              <w:fldChar w:fldCharType="separate"/>
            </w:r>
            <w:r>
              <w:rPr>
                <w:noProof/>
                <w:webHidden/>
              </w:rPr>
              <w:t>67</w:t>
            </w:r>
            <w:r>
              <w:rPr>
                <w:noProof/>
                <w:webHidden/>
              </w:rPr>
              <w:fldChar w:fldCharType="end"/>
            </w:r>
          </w:hyperlink>
        </w:p>
        <w:p w14:paraId="5952331B" w14:textId="10B6BFE1"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26" w:history="1">
            <w:r w:rsidRPr="0098602B">
              <w:rPr>
                <w:rStyle w:val="Enlla"/>
                <w:noProof/>
                <w:highlight w:val="yellow"/>
              </w:rPr>
              <w:t>6.3. SERVIDOR</w:t>
            </w:r>
            <w:r>
              <w:rPr>
                <w:noProof/>
                <w:webHidden/>
              </w:rPr>
              <w:tab/>
            </w:r>
            <w:r>
              <w:rPr>
                <w:noProof/>
                <w:webHidden/>
              </w:rPr>
              <w:fldChar w:fldCharType="begin"/>
            </w:r>
            <w:r>
              <w:rPr>
                <w:noProof/>
                <w:webHidden/>
              </w:rPr>
              <w:instrText xml:space="preserve"> PAGEREF _Toc70017726 \h </w:instrText>
            </w:r>
            <w:r>
              <w:rPr>
                <w:noProof/>
                <w:webHidden/>
              </w:rPr>
            </w:r>
            <w:r>
              <w:rPr>
                <w:noProof/>
                <w:webHidden/>
              </w:rPr>
              <w:fldChar w:fldCharType="separate"/>
            </w:r>
            <w:r>
              <w:rPr>
                <w:noProof/>
                <w:webHidden/>
              </w:rPr>
              <w:t>67</w:t>
            </w:r>
            <w:r>
              <w:rPr>
                <w:noProof/>
                <w:webHidden/>
              </w:rPr>
              <w:fldChar w:fldCharType="end"/>
            </w:r>
          </w:hyperlink>
        </w:p>
        <w:p w14:paraId="417F8659" w14:textId="1B1210E2"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7" w:history="1">
            <w:r w:rsidRPr="0098602B">
              <w:rPr>
                <w:rStyle w:val="Enlla"/>
                <w:rFonts w:eastAsia="Times New Roman"/>
                <w:noProof/>
                <w:lang w:eastAsia="ca-ES"/>
              </w:rPr>
              <w:t>6.3.1. BASE DE DATOS</w:t>
            </w:r>
            <w:r>
              <w:rPr>
                <w:noProof/>
                <w:webHidden/>
              </w:rPr>
              <w:tab/>
            </w:r>
            <w:r>
              <w:rPr>
                <w:noProof/>
                <w:webHidden/>
              </w:rPr>
              <w:fldChar w:fldCharType="begin"/>
            </w:r>
            <w:r>
              <w:rPr>
                <w:noProof/>
                <w:webHidden/>
              </w:rPr>
              <w:instrText xml:space="preserve"> PAGEREF _Toc70017727 \h </w:instrText>
            </w:r>
            <w:r>
              <w:rPr>
                <w:noProof/>
                <w:webHidden/>
              </w:rPr>
            </w:r>
            <w:r>
              <w:rPr>
                <w:noProof/>
                <w:webHidden/>
              </w:rPr>
              <w:fldChar w:fldCharType="separate"/>
            </w:r>
            <w:r>
              <w:rPr>
                <w:noProof/>
                <w:webHidden/>
              </w:rPr>
              <w:t>67</w:t>
            </w:r>
            <w:r>
              <w:rPr>
                <w:noProof/>
                <w:webHidden/>
              </w:rPr>
              <w:fldChar w:fldCharType="end"/>
            </w:r>
          </w:hyperlink>
        </w:p>
        <w:p w14:paraId="5451E19E" w14:textId="01E8C36F"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8" w:history="1">
            <w:r w:rsidRPr="0098602B">
              <w:rPr>
                <w:rStyle w:val="Enlla"/>
                <w:rFonts w:eastAsia="Times New Roman"/>
                <w:noProof/>
                <w:highlight w:val="red"/>
                <w:lang w:eastAsia="ca-ES"/>
              </w:rPr>
              <w:t>6.3.2. INSTANCIA DEL JUEGO</w:t>
            </w:r>
            <w:r>
              <w:rPr>
                <w:noProof/>
                <w:webHidden/>
              </w:rPr>
              <w:tab/>
            </w:r>
            <w:r>
              <w:rPr>
                <w:noProof/>
                <w:webHidden/>
              </w:rPr>
              <w:fldChar w:fldCharType="begin"/>
            </w:r>
            <w:r>
              <w:rPr>
                <w:noProof/>
                <w:webHidden/>
              </w:rPr>
              <w:instrText xml:space="preserve"> PAGEREF _Toc70017728 \h </w:instrText>
            </w:r>
            <w:r>
              <w:rPr>
                <w:noProof/>
                <w:webHidden/>
              </w:rPr>
            </w:r>
            <w:r>
              <w:rPr>
                <w:noProof/>
                <w:webHidden/>
              </w:rPr>
              <w:fldChar w:fldCharType="separate"/>
            </w:r>
            <w:r>
              <w:rPr>
                <w:noProof/>
                <w:webHidden/>
              </w:rPr>
              <w:t>70</w:t>
            </w:r>
            <w:r>
              <w:rPr>
                <w:noProof/>
                <w:webHidden/>
              </w:rPr>
              <w:fldChar w:fldCharType="end"/>
            </w:r>
          </w:hyperlink>
        </w:p>
        <w:p w14:paraId="644949B5" w14:textId="48C7CE69"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29" w:history="1">
            <w:r w:rsidRPr="0098602B">
              <w:rPr>
                <w:rStyle w:val="Enlla"/>
                <w:rFonts w:eastAsia="Times New Roman"/>
                <w:noProof/>
                <w:lang w:eastAsia="ca-ES"/>
              </w:rPr>
              <w:t>6.3.3. API</w:t>
            </w:r>
            <w:r>
              <w:rPr>
                <w:noProof/>
                <w:webHidden/>
              </w:rPr>
              <w:tab/>
            </w:r>
            <w:r>
              <w:rPr>
                <w:noProof/>
                <w:webHidden/>
              </w:rPr>
              <w:fldChar w:fldCharType="begin"/>
            </w:r>
            <w:r>
              <w:rPr>
                <w:noProof/>
                <w:webHidden/>
              </w:rPr>
              <w:instrText xml:space="preserve"> PAGEREF _Toc70017729 \h </w:instrText>
            </w:r>
            <w:r>
              <w:rPr>
                <w:noProof/>
                <w:webHidden/>
              </w:rPr>
            </w:r>
            <w:r>
              <w:rPr>
                <w:noProof/>
                <w:webHidden/>
              </w:rPr>
              <w:fldChar w:fldCharType="separate"/>
            </w:r>
            <w:r>
              <w:rPr>
                <w:noProof/>
                <w:webHidden/>
              </w:rPr>
              <w:t>70</w:t>
            </w:r>
            <w:r>
              <w:rPr>
                <w:noProof/>
                <w:webHidden/>
              </w:rPr>
              <w:fldChar w:fldCharType="end"/>
            </w:r>
          </w:hyperlink>
        </w:p>
        <w:p w14:paraId="6A9D8064" w14:textId="7BAECBF7" w:rsidR="00F16918" w:rsidRDefault="00F16918">
          <w:pPr>
            <w:pStyle w:val="IDC2"/>
            <w:tabs>
              <w:tab w:val="right" w:leader="dot" w:pos="8776"/>
            </w:tabs>
            <w:rPr>
              <w:rFonts w:asciiTheme="minorHAnsi" w:eastAsiaTheme="minorEastAsia" w:hAnsiTheme="minorHAnsi" w:cstheme="minorBidi"/>
              <w:bCs w:val="0"/>
              <w:noProof/>
              <w:sz w:val="22"/>
              <w:lang w:val="ca-ES" w:eastAsia="ca-ES"/>
            </w:rPr>
          </w:pPr>
          <w:hyperlink w:anchor="_Toc70017730" w:history="1">
            <w:r w:rsidRPr="0098602B">
              <w:rPr>
                <w:rStyle w:val="Enlla"/>
                <w:noProof/>
                <w:highlight w:val="yellow"/>
              </w:rPr>
              <w:t>6.4. MODO MULTIJUGADOR</w:t>
            </w:r>
            <w:r>
              <w:rPr>
                <w:noProof/>
                <w:webHidden/>
              </w:rPr>
              <w:tab/>
            </w:r>
            <w:r>
              <w:rPr>
                <w:noProof/>
                <w:webHidden/>
              </w:rPr>
              <w:fldChar w:fldCharType="begin"/>
            </w:r>
            <w:r>
              <w:rPr>
                <w:noProof/>
                <w:webHidden/>
              </w:rPr>
              <w:instrText xml:space="preserve"> PAGEREF _Toc70017730 \h </w:instrText>
            </w:r>
            <w:r>
              <w:rPr>
                <w:noProof/>
                <w:webHidden/>
              </w:rPr>
            </w:r>
            <w:r>
              <w:rPr>
                <w:noProof/>
                <w:webHidden/>
              </w:rPr>
              <w:fldChar w:fldCharType="separate"/>
            </w:r>
            <w:r>
              <w:rPr>
                <w:noProof/>
                <w:webHidden/>
              </w:rPr>
              <w:t>72</w:t>
            </w:r>
            <w:r>
              <w:rPr>
                <w:noProof/>
                <w:webHidden/>
              </w:rPr>
              <w:fldChar w:fldCharType="end"/>
            </w:r>
          </w:hyperlink>
        </w:p>
        <w:p w14:paraId="37535BCA" w14:textId="7B2870C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31" w:history="1">
            <w:r w:rsidRPr="0098602B">
              <w:rPr>
                <w:rStyle w:val="Enlla"/>
                <w:rFonts w:eastAsia="Times New Roman"/>
                <w:noProof/>
                <w:lang w:eastAsia="ca-ES"/>
              </w:rPr>
              <w:t>6.4.1. COMUNICACIÓN CON EL SERVIDOR</w:t>
            </w:r>
            <w:r>
              <w:rPr>
                <w:noProof/>
                <w:webHidden/>
              </w:rPr>
              <w:tab/>
            </w:r>
            <w:r>
              <w:rPr>
                <w:noProof/>
                <w:webHidden/>
              </w:rPr>
              <w:fldChar w:fldCharType="begin"/>
            </w:r>
            <w:r>
              <w:rPr>
                <w:noProof/>
                <w:webHidden/>
              </w:rPr>
              <w:instrText xml:space="preserve"> PAGEREF _Toc70017731 \h </w:instrText>
            </w:r>
            <w:r>
              <w:rPr>
                <w:noProof/>
                <w:webHidden/>
              </w:rPr>
            </w:r>
            <w:r>
              <w:rPr>
                <w:noProof/>
                <w:webHidden/>
              </w:rPr>
              <w:fldChar w:fldCharType="separate"/>
            </w:r>
            <w:r>
              <w:rPr>
                <w:noProof/>
                <w:webHidden/>
              </w:rPr>
              <w:t>72</w:t>
            </w:r>
            <w:r>
              <w:rPr>
                <w:noProof/>
                <w:webHidden/>
              </w:rPr>
              <w:fldChar w:fldCharType="end"/>
            </w:r>
          </w:hyperlink>
        </w:p>
        <w:p w14:paraId="13F51799" w14:textId="3C392C0B"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32" w:history="1">
            <w:r w:rsidRPr="0098602B">
              <w:rPr>
                <w:rStyle w:val="Enlla"/>
                <w:rFonts w:eastAsia="Times New Roman"/>
                <w:noProof/>
                <w:highlight w:val="red"/>
                <w:lang w:eastAsia="ca-ES"/>
              </w:rPr>
              <w:t>6.4.2. MATCHMAKING</w:t>
            </w:r>
            <w:r>
              <w:rPr>
                <w:noProof/>
                <w:webHidden/>
              </w:rPr>
              <w:tab/>
            </w:r>
            <w:r>
              <w:rPr>
                <w:noProof/>
                <w:webHidden/>
              </w:rPr>
              <w:fldChar w:fldCharType="begin"/>
            </w:r>
            <w:r>
              <w:rPr>
                <w:noProof/>
                <w:webHidden/>
              </w:rPr>
              <w:instrText xml:space="preserve"> PAGEREF _Toc70017732 \h </w:instrText>
            </w:r>
            <w:r>
              <w:rPr>
                <w:noProof/>
                <w:webHidden/>
              </w:rPr>
            </w:r>
            <w:r>
              <w:rPr>
                <w:noProof/>
                <w:webHidden/>
              </w:rPr>
              <w:fldChar w:fldCharType="separate"/>
            </w:r>
            <w:r>
              <w:rPr>
                <w:noProof/>
                <w:webHidden/>
              </w:rPr>
              <w:t>75</w:t>
            </w:r>
            <w:r>
              <w:rPr>
                <w:noProof/>
                <w:webHidden/>
              </w:rPr>
              <w:fldChar w:fldCharType="end"/>
            </w:r>
          </w:hyperlink>
        </w:p>
        <w:p w14:paraId="3C96F970" w14:textId="39F66B51"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33" w:history="1">
            <w:r w:rsidRPr="0098602B">
              <w:rPr>
                <w:rStyle w:val="Enlla"/>
                <w:rFonts w:eastAsia="Times New Roman"/>
                <w:noProof/>
                <w:highlight w:val="red"/>
                <w:lang w:eastAsia="ca-ES"/>
              </w:rPr>
              <w:t>6.4.3. MOVIMIENTO DE LOS JUGADORES</w:t>
            </w:r>
            <w:r>
              <w:rPr>
                <w:noProof/>
                <w:webHidden/>
              </w:rPr>
              <w:tab/>
            </w:r>
            <w:r>
              <w:rPr>
                <w:noProof/>
                <w:webHidden/>
              </w:rPr>
              <w:fldChar w:fldCharType="begin"/>
            </w:r>
            <w:r>
              <w:rPr>
                <w:noProof/>
                <w:webHidden/>
              </w:rPr>
              <w:instrText xml:space="preserve"> PAGEREF _Toc70017733 \h </w:instrText>
            </w:r>
            <w:r>
              <w:rPr>
                <w:noProof/>
                <w:webHidden/>
              </w:rPr>
            </w:r>
            <w:r>
              <w:rPr>
                <w:noProof/>
                <w:webHidden/>
              </w:rPr>
              <w:fldChar w:fldCharType="separate"/>
            </w:r>
            <w:r>
              <w:rPr>
                <w:noProof/>
                <w:webHidden/>
              </w:rPr>
              <w:t>75</w:t>
            </w:r>
            <w:r>
              <w:rPr>
                <w:noProof/>
                <w:webHidden/>
              </w:rPr>
              <w:fldChar w:fldCharType="end"/>
            </w:r>
          </w:hyperlink>
        </w:p>
        <w:p w14:paraId="06EC01A7" w14:textId="3193E02D"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34" w:history="1">
            <w:r w:rsidRPr="0098602B">
              <w:rPr>
                <w:rStyle w:val="Enlla"/>
                <w:rFonts w:eastAsia="Times New Roman"/>
                <w:noProof/>
                <w:highlight w:val="red"/>
                <w:lang w:eastAsia="ca-ES"/>
              </w:rPr>
              <w:t>6.4.4. LANZAR OBJETOS</w:t>
            </w:r>
            <w:r>
              <w:rPr>
                <w:noProof/>
                <w:webHidden/>
              </w:rPr>
              <w:tab/>
            </w:r>
            <w:r>
              <w:rPr>
                <w:noProof/>
                <w:webHidden/>
              </w:rPr>
              <w:fldChar w:fldCharType="begin"/>
            </w:r>
            <w:r>
              <w:rPr>
                <w:noProof/>
                <w:webHidden/>
              </w:rPr>
              <w:instrText xml:space="preserve"> PAGEREF _Toc70017734 \h </w:instrText>
            </w:r>
            <w:r>
              <w:rPr>
                <w:noProof/>
                <w:webHidden/>
              </w:rPr>
            </w:r>
            <w:r>
              <w:rPr>
                <w:noProof/>
                <w:webHidden/>
              </w:rPr>
              <w:fldChar w:fldCharType="separate"/>
            </w:r>
            <w:r>
              <w:rPr>
                <w:noProof/>
                <w:webHidden/>
              </w:rPr>
              <w:t>75</w:t>
            </w:r>
            <w:r>
              <w:rPr>
                <w:noProof/>
                <w:webHidden/>
              </w:rPr>
              <w:fldChar w:fldCharType="end"/>
            </w:r>
          </w:hyperlink>
        </w:p>
        <w:p w14:paraId="27080D7B" w14:textId="525B4FB4"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35" w:history="1">
            <w:r w:rsidRPr="0098602B">
              <w:rPr>
                <w:rStyle w:val="Enlla"/>
                <w:rFonts w:eastAsia="Times New Roman"/>
                <w:noProof/>
                <w:highlight w:val="red"/>
                <w:lang w:eastAsia="ca-ES"/>
              </w:rPr>
              <w:t>6.4.5. PREDICCIÓN, RECONCILIACIÓN E INTERPOLACIÓN</w:t>
            </w:r>
            <w:r>
              <w:rPr>
                <w:noProof/>
                <w:webHidden/>
              </w:rPr>
              <w:tab/>
            </w:r>
            <w:r>
              <w:rPr>
                <w:noProof/>
                <w:webHidden/>
              </w:rPr>
              <w:fldChar w:fldCharType="begin"/>
            </w:r>
            <w:r>
              <w:rPr>
                <w:noProof/>
                <w:webHidden/>
              </w:rPr>
              <w:instrText xml:space="preserve"> PAGEREF _Toc70017735 \h </w:instrText>
            </w:r>
            <w:r>
              <w:rPr>
                <w:noProof/>
                <w:webHidden/>
              </w:rPr>
            </w:r>
            <w:r>
              <w:rPr>
                <w:noProof/>
                <w:webHidden/>
              </w:rPr>
              <w:fldChar w:fldCharType="separate"/>
            </w:r>
            <w:r>
              <w:rPr>
                <w:noProof/>
                <w:webHidden/>
              </w:rPr>
              <w:t>75</w:t>
            </w:r>
            <w:r>
              <w:rPr>
                <w:noProof/>
                <w:webHidden/>
              </w:rPr>
              <w:fldChar w:fldCharType="end"/>
            </w:r>
          </w:hyperlink>
        </w:p>
        <w:p w14:paraId="7AF9E8CB" w14:textId="0B59AF12" w:rsidR="00F16918" w:rsidRDefault="00F16918">
          <w:pPr>
            <w:pStyle w:val="IDC3"/>
            <w:tabs>
              <w:tab w:val="right" w:leader="dot" w:pos="8776"/>
            </w:tabs>
            <w:rPr>
              <w:rFonts w:asciiTheme="minorHAnsi" w:eastAsiaTheme="minorEastAsia" w:hAnsiTheme="minorHAnsi" w:cstheme="minorBidi"/>
              <w:noProof/>
              <w:sz w:val="22"/>
              <w:szCs w:val="22"/>
              <w:lang w:val="ca-ES" w:eastAsia="ca-ES"/>
            </w:rPr>
          </w:pPr>
          <w:hyperlink w:anchor="_Toc70017736" w:history="1">
            <w:r w:rsidRPr="0098602B">
              <w:rPr>
                <w:rStyle w:val="Enlla"/>
                <w:rFonts w:eastAsia="Times New Roman"/>
                <w:noProof/>
                <w:highlight w:val="red"/>
                <w:lang w:eastAsia="ca-ES"/>
              </w:rPr>
              <w:t>6.4.6. BOTS</w:t>
            </w:r>
            <w:r>
              <w:rPr>
                <w:noProof/>
                <w:webHidden/>
              </w:rPr>
              <w:tab/>
            </w:r>
            <w:r>
              <w:rPr>
                <w:noProof/>
                <w:webHidden/>
              </w:rPr>
              <w:fldChar w:fldCharType="begin"/>
            </w:r>
            <w:r>
              <w:rPr>
                <w:noProof/>
                <w:webHidden/>
              </w:rPr>
              <w:instrText xml:space="preserve"> PAGEREF _Toc70017736 \h </w:instrText>
            </w:r>
            <w:r>
              <w:rPr>
                <w:noProof/>
                <w:webHidden/>
              </w:rPr>
            </w:r>
            <w:r>
              <w:rPr>
                <w:noProof/>
                <w:webHidden/>
              </w:rPr>
              <w:fldChar w:fldCharType="separate"/>
            </w:r>
            <w:r>
              <w:rPr>
                <w:noProof/>
                <w:webHidden/>
              </w:rPr>
              <w:t>75</w:t>
            </w:r>
            <w:r>
              <w:rPr>
                <w:noProof/>
                <w:webHidden/>
              </w:rPr>
              <w:fldChar w:fldCharType="end"/>
            </w:r>
          </w:hyperlink>
        </w:p>
        <w:p w14:paraId="6064AE07" w14:textId="68F58CE0" w:rsidR="00F16918" w:rsidRDefault="00F16918">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70017737" w:history="1">
            <w:r w:rsidRPr="0098602B">
              <w:rPr>
                <w:rStyle w:val="Enlla"/>
                <w:noProof/>
              </w:rPr>
              <w:t>CAPÍTULO 7. BIBLIOGRAFÍA</w:t>
            </w:r>
            <w:r>
              <w:rPr>
                <w:noProof/>
                <w:webHidden/>
              </w:rPr>
              <w:tab/>
            </w:r>
            <w:r>
              <w:rPr>
                <w:noProof/>
                <w:webHidden/>
              </w:rPr>
              <w:fldChar w:fldCharType="begin"/>
            </w:r>
            <w:r>
              <w:rPr>
                <w:noProof/>
                <w:webHidden/>
              </w:rPr>
              <w:instrText xml:space="preserve"> PAGEREF _Toc70017737 \h </w:instrText>
            </w:r>
            <w:r>
              <w:rPr>
                <w:noProof/>
                <w:webHidden/>
              </w:rPr>
            </w:r>
            <w:r>
              <w:rPr>
                <w:noProof/>
                <w:webHidden/>
              </w:rPr>
              <w:fldChar w:fldCharType="separate"/>
            </w:r>
            <w:r>
              <w:rPr>
                <w:noProof/>
                <w:webHidden/>
              </w:rPr>
              <w:t>77</w:t>
            </w:r>
            <w:r>
              <w:rPr>
                <w:noProof/>
                <w:webHidden/>
              </w:rPr>
              <w:fldChar w:fldCharType="end"/>
            </w:r>
          </w:hyperlink>
        </w:p>
        <w:p w14:paraId="7FAA1415" w14:textId="11752D2B" w:rsidR="000A7166" w:rsidRPr="00112EF1" w:rsidRDefault="00EA7818" w:rsidP="00F10A17">
          <w:r w:rsidRPr="00112EF1">
            <w:rPr>
              <w:rFonts w:cstheme="minorHAnsi"/>
              <w:sz w:val="28"/>
              <w:szCs w:val="24"/>
            </w:rPr>
            <w:fldChar w:fldCharType="end"/>
          </w:r>
        </w:p>
      </w:sdtContent>
    </w:sdt>
    <w:p w14:paraId="107F228B" w14:textId="0AC204B1" w:rsidR="00B90BD6" w:rsidRDefault="00B90BD6" w:rsidP="00F10A17">
      <w:r>
        <w:lastRenderedPageBreak/>
        <w:br w:type="page"/>
      </w:r>
    </w:p>
    <w:p w14:paraId="1B5B749F" w14:textId="4F955075" w:rsidR="000A7166" w:rsidRPr="00112EF1" w:rsidRDefault="000A7166" w:rsidP="00F10A17">
      <w:pPr>
        <w:sectPr w:rsidR="000A7166" w:rsidRPr="00112EF1" w:rsidSect="00DD6D1A">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F10A17">
      <w:pPr>
        <w:pStyle w:val="Ttol1"/>
        <w:numPr>
          <w:ilvl w:val="0"/>
          <w:numId w:val="0"/>
        </w:numPr>
      </w:pPr>
      <w:bookmarkStart w:id="3" w:name="_Toc57196815"/>
      <w:bookmarkStart w:id="4" w:name="_Toc60338150"/>
      <w:bookmarkStart w:id="5" w:name="_Toc70017675"/>
      <w:r w:rsidRPr="00112EF1">
        <w:lastRenderedPageBreak/>
        <w:t>ÍNDICE DE FIGURAS</w:t>
      </w:r>
      <w:bookmarkEnd w:id="3"/>
      <w:bookmarkEnd w:id="4"/>
      <w:bookmarkEnd w:id="5"/>
    </w:p>
    <w:p w14:paraId="0906C183" w14:textId="49FDC459" w:rsidR="00116B5D" w:rsidRDefault="0083059B" w:rsidP="00F10A17">
      <w:pPr>
        <w:pStyle w:val="ndexdillustracion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9497468" w:history="1">
        <w:r w:rsidR="00116B5D" w:rsidRPr="00215655">
          <w:rPr>
            <w:rStyle w:val="Enlla"/>
            <w:noProof/>
          </w:rPr>
          <w:t>Figura 2.1: Información que proporciona Rocket League de la conexión.</w:t>
        </w:r>
        <w:r w:rsidR="00116B5D">
          <w:rPr>
            <w:noProof/>
            <w:webHidden/>
          </w:rPr>
          <w:tab/>
        </w:r>
        <w:r w:rsidR="00116B5D">
          <w:rPr>
            <w:noProof/>
            <w:webHidden/>
          </w:rPr>
          <w:fldChar w:fldCharType="begin"/>
        </w:r>
        <w:r w:rsidR="00116B5D">
          <w:rPr>
            <w:noProof/>
            <w:webHidden/>
          </w:rPr>
          <w:instrText xml:space="preserve"> PAGEREF _Toc69497468 \h </w:instrText>
        </w:r>
        <w:r w:rsidR="00116B5D">
          <w:rPr>
            <w:noProof/>
            <w:webHidden/>
          </w:rPr>
        </w:r>
        <w:r w:rsidR="00116B5D">
          <w:rPr>
            <w:noProof/>
            <w:webHidden/>
          </w:rPr>
          <w:fldChar w:fldCharType="separate"/>
        </w:r>
        <w:r w:rsidR="00116B5D">
          <w:rPr>
            <w:noProof/>
            <w:webHidden/>
          </w:rPr>
          <w:t>4</w:t>
        </w:r>
        <w:r w:rsidR="00116B5D">
          <w:rPr>
            <w:noProof/>
            <w:webHidden/>
          </w:rPr>
          <w:fldChar w:fldCharType="end"/>
        </w:r>
      </w:hyperlink>
    </w:p>
    <w:p w14:paraId="633A71D7" w14:textId="53EEEFC1" w:rsidR="00116B5D" w:rsidRDefault="00183749" w:rsidP="00F10A17">
      <w:pPr>
        <w:pStyle w:val="ndexdillustracions"/>
        <w:rPr>
          <w:rFonts w:asciiTheme="minorHAnsi" w:hAnsiTheme="minorHAnsi"/>
          <w:noProof/>
          <w:sz w:val="22"/>
          <w:lang w:val="ca-ES" w:eastAsia="ca-ES"/>
        </w:rPr>
      </w:pPr>
      <w:hyperlink w:anchor="_Toc69497469" w:history="1">
        <w:r w:rsidR="00116B5D" w:rsidRPr="00215655">
          <w:rPr>
            <w:rStyle w:val="Enlla"/>
            <w:noProof/>
          </w:rPr>
          <w:t>Figura 2.2: Controles de Mario Kart.</w:t>
        </w:r>
        <w:r w:rsidR="00116B5D">
          <w:rPr>
            <w:noProof/>
            <w:webHidden/>
          </w:rPr>
          <w:tab/>
        </w:r>
        <w:r w:rsidR="00116B5D">
          <w:rPr>
            <w:noProof/>
            <w:webHidden/>
          </w:rPr>
          <w:fldChar w:fldCharType="begin"/>
        </w:r>
        <w:r w:rsidR="00116B5D">
          <w:rPr>
            <w:noProof/>
            <w:webHidden/>
          </w:rPr>
          <w:instrText xml:space="preserve"> PAGEREF _Toc69497469 \h </w:instrText>
        </w:r>
        <w:r w:rsidR="00116B5D">
          <w:rPr>
            <w:noProof/>
            <w:webHidden/>
          </w:rPr>
        </w:r>
        <w:r w:rsidR="00116B5D">
          <w:rPr>
            <w:noProof/>
            <w:webHidden/>
          </w:rPr>
          <w:fldChar w:fldCharType="separate"/>
        </w:r>
        <w:r w:rsidR="00116B5D">
          <w:rPr>
            <w:noProof/>
            <w:webHidden/>
          </w:rPr>
          <w:t>5</w:t>
        </w:r>
        <w:r w:rsidR="00116B5D">
          <w:rPr>
            <w:noProof/>
            <w:webHidden/>
          </w:rPr>
          <w:fldChar w:fldCharType="end"/>
        </w:r>
      </w:hyperlink>
    </w:p>
    <w:p w14:paraId="542E283C" w14:textId="41CB39FD" w:rsidR="00116B5D" w:rsidRDefault="00183749" w:rsidP="00F10A17">
      <w:pPr>
        <w:pStyle w:val="ndexdillustracions"/>
        <w:rPr>
          <w:rFonts w:asciiTheme="minorHAnsi" w:hAnsiTheme="minorHAnsi"/>
          <w:noProof/>
          <w:sz w:val="22"/>
          <w:lang w:val="ca-ES" w:eastAsia="ca-ES"/>
        </w:rPr>
      </w:pPr>
      <w:hyperlink w:anchor="_Toc69497470" w:history="1">
        <w:r w:rsidR="00116B5D" w:rsidRPr="00215655">
          <w:rPr>
            <w:rStyle w:val="Enlla"/>
            <w:noProof/>
          </w:rPr>
          <w:t>Figura 2.3: Tabla de probabilidad de los objetos en Mario Kart</w:t>
        </w:r>
        <w:r w:rsidR="00116B5D">
          <w:rPr>
            <w:noProof/>
            <w:webHidden/>
          </w:rPr>
          <w:tab/>
        </w:r>
        <w:r w:rsidR="00116B5D">
          <w:rPr>
            <w:noProof/>
            <w:webHidden/>
          </w:rPr>
          <w:fldChar w:fldCharType="begin"/>
        </w:r>
        <w:r w:rsidR="00116B5D">
          <w:rPr>
            <w:noProof/>
            <w:webHidden/>
          </w:rPr>
          <w:instrText xml:space="preserve"> PAGEREF _Toc69497470 \h </w:instrText>
        </w:r>
        <w:r w:rsidR="00116B5D">
          <w:rPr>
            <w:noProof/>
            <w:webHidden/>
          </w:rPr>
        </w:r>
        <w:r w:rsidR="00116B5D">
          <w:rPr>
            <w:noProof/>
            <w:webHidden/>
          </w:rPr>
          <w:fldChar w:fldCharType="separate"/>
        </w:r>
        <w:r w:rsidR="00116B5D">
          <w:rPr>
            <w:noProof/>
            <w:webHidden/>
          </w:rPr>
          <w:t>6</w:t>
        </w:r>
        <w:r w:rsidR="00116B5D">
          <w:rPr>
            <w:noProof/>
            <w:webHidden/>
          </w:rPr>
          <w:fldChar w:fldCharType="end"/>
        </w:r>
      </w:hyperlink>
    </w:p>
    <w:p w14:paraId="09CA6B8E" w14:textId="77E74C13" w:rsidR="00116B5D" w:rsidRDefault="00183749" w:rsidP="00F10A17">
      <w:pPr>
        <w:pStyle w:val="ndexdillustracions"/>
        <w:rPr>
          <w:rFonts w:asciiTheme="minorHAnsi" w:hAnsiTheme="minorHAnsi"/>
          <w:noProof/>
          <w:sz w:val="22"/>
          <w:lang w:val="ca-ES" w:eastAsia="ca-ES"/>
        </w:rPr>
      </w:pPr>
      <w:hyperlink w:anchor="_Toc69497471" w:history="1">
        <w:r w:rsidR="00116B5D" w:rsidRPr="00215655">
          <w:rPr>
            <w:rStyle w:val="Enlla"/>
            <w:noProof/>
          </w:rPr>
          <w:t>Figura 2.4: Modos de juego de Mario Kart.</w:t>
        </w:r>
        <w:r w:rsidR="00116B5D">
          <w:rPr>
            <w:noProof/>
            <w:webHidden/>
          </w:rPr>
          <w:tab/>
        </w:r>
        <w:r w:rsidR="00116B5D">
          <w:rPr>
            <w:noProof/>
            <w:webHidden/>
          </w:rPr>
          <w:fldChar w:fldCharType="begin"/>
        </w:r>
        <w:r w:rsidR="00116B5D">
          <w:rPr>
            <w:noProof/>
            <w:webHidden/>
          </w:rPr>
          <w:instrText xml:space="preserve"> PAGEREF _Toc69497471 \h </w:instrText>
        </w:r>
        <w:r w:rsidR="00116B5D">
          <w:rPr>
            <w:noProof/>
            <w:webHidden/>
          </w:rPr>
        </w:r>
        <w:r w:rsidR="00116B5D">
          <w:rPr>
            <w:noProof/>
            <w:webHidden/>
          </w:rPr>
          <w:fldChar w:fldCharType="separate"/>
        </w:r>
        <w:r w:rsidR="00116B5D">
          <w:rPr>
            <w:noProof/>
            <w:webHidden/>
          </w:rPr>
          <w:t>7</w:t>
        </w:r>
        <w:r w:rsidR="00116B5D">
          <w:rPr>
            <w:noProof/>
            <w:webHidden/>
          </w:rPr>
          <w:fldChar w:fldCharType="end"/>
        </w:r>
      </w:hyperlink>
    </w:p>
    <w:p w14:paraId="358CCD53" w14:textId="29CFE6C9" w:rsidR="00116B5D" w:rsidRDefault="00183749" w:rsidP="00F10A17">
      <w:pPr>
        <w:pStyle w:val="ndexdillustracions"/>
        <w:rPr>
          <w:rFonts w:asciiTheme="minorHAnsi" w:hAnsiTheme="minorHAnsi"/>
          <w:noProof/>
          <w:sz w:val="22"/>
          <w:lang w:val="ca-ES" w:eastAsia="ca-ES"/>
        </w:rPr>
      </w:pPr>
      <w:hyperlink w:anchor="_Toc69497472" w:history="1">
        <w:r w:rsidR="00116B5D" w:rsidRPr="00215655">
          <w:rPr>
            <w:rStyle w:val="Enlla"/>
            <w:noProof/>
          </w:rPr>
          <w:t>Figura 2.5: Controles de Team Sonic Racing</w:t>
        </w:r>
        <w:r w:rsidR="00116B5D">
          <w:rPr>
            <w:noProof/>
            <w:webHidden/>
          </w:rPr>
          <w:tab/>
        </w:r>
        <w:r w:rsidR="00116B5D">
          <w:rPr>
            <w:noProof/>
            <w:webHidden/>
          </w:rPr>
          <w:fldChar w:fldCharType="begin"/>
        </w:r>
        <w:r w:rsidR="00116B5D">
          <w:rPr>
            <w:noProof/>
            <w:webHidden/>
          </w:rPr>
          <w:instrText xml:space="preserve"> PAGEREF _Toc69497472 \h </w:instrText>
        </w:r>
        <w:r w:rsidR="00116B5D">
          <w:rPr>
            <w:noProof/>
            <w:webHidden/>
          </w:rPr>
        </w:r>
        <w:r w:rsidR="00116B5D">
          <w:rPr>
            <w:noProof/>
            <w:webHidden/>
          </w:rPr>
          <w:fldChar w:fldCharType="separate"/>
        </w:r>
        <w:r w:rsidR="00116B5D">
          <w:rPr>
            <w:noProof/>
            <w:webHidden/>
          </w:rPr>
          <w:t>8</w:t>
        </w:r>
        <w:r w:rsidR="00116B5D">
          <w:rPr>
            <w:noProof/>
            <w:webHidden/>
          </w:rPr>
          <w:fldChar w:fldCharType="end"/>
        </w:r>
      </w:hyperlink>
    </w:p>
    <w:p w14:paraId="75ADBF77" w14:textId="1A989952" w:rsidR="00116B5D" w:rsidRDefault="00183749" w:rsidP="00F10A17">
      <w:pPr>
        <w:pStyle w:val="ndexdillustracions"/>
        <w:rPr>
          <w:rFonts w:asciiTheme="minorHAnsi" w:hAnsiTheme="minorHAnsi"/>
          <w:noProof/>
          <w:sz w:val="22"/>
          <w:lang w:val="ca-ES" w:eastAsia="ca-ES"/>
        </w:rPr>
      </w:pPr>
      <w:hyperlink w:anchor="_Toc69497473" w:history="1">
        <w:r w:rsidR="00116B5D" w:rsidRPr="00215655">
          <w:rPr>
            <w:rStyle w:val="Enlla"/>
            <w:noProof/>
          </w:rPr>
          <w:t>Figura 2.6: Algunos wisp que hay en Team Sonic Racing.</w:t>
        </w:r>
        <w:r w:rsidR="00116B5D">
          <w:rPr>
            <w:noProof/>
            <w:webHidden/>
          </w:rPr>
          <w:tab/>
        </w:r>
        <w:r w:rsidR="00116B5D">
          <w:rPr>
            <w:noProof/>
            <w:webHidden/>
          </w:rPr>
          <w:fldChar w:fldCharType="begin"/>
        </w:r>
        <w:r w:rsidR="00116B5D">
          <w:rPr>
            <w:noProof/>
            <w:webHidden/>
          </w:rPr>
          <w:instrText xml:space="preserve"> PAGEREF _Toc69497473 \h </w:instrText>
        </w:r>
        <w:r w:rsidR="00116B5D">
          <w:rPr>
            <w:noProof/>
            <w:webHidden/>
          </w:rPr>
        </w:r>
        <w:r w:rsidR="00116B5D">
          <w:rPr>
            <w:noProof/>
            <w:webHidden/>
          </w:rPr>
          <w:fldChar w:fldCharType="separate"/>
        </w:r>
        <w:r w:rsidR="00116B5D">
          <w:rPr>
            <w:noProof/>
            <w:webHidden/>
          </w:rPr>
          <w:t>9</w:t>
        </w:r>
        <w:r w:rsidR="00116B5D">
          <w:rPr>
            <w:noProof/>
            <w:webHidden/>
          </w:rPr>
          <w:fldChar w:fldCharType="end"/>
        </w:r>
      </w:hyperlink>
    </w:p>
    <w:p w14:paraId="25974207" w14:textId="3488FD53" w:rsidR="00116B5D" w:rsidRDefault="00183749" w:rsidP="00F10A17">
      <w:pPr>
        <w:pStyle w:val="ndexdillustracions"/>
        <w:rPr>
          <w:rFonts w:asciiTheme="minorHAnsi" w:hAnsiTheme="minorHAnsi"/>
          <w:noProof/>
          <w:sz w:val="22"/>
          <w:lang w:val="ca-ES" w:eastAsia="ca-ES"/>
        </w:rPr>
      </w:pPr>
      <w:hyperlink w:anchor="_Toc69497474" w:history="1">
        <w:r w:rsidR="00116B5D" w:rsidRPr="00215655">
          <w:rPr>
            <w:rStyle w:val="Enlla"/>
            <w:noProof/>
          </w:rPr>
          <w:t>Figura 2.7: Modos de juego de Team Sonic Racing.</w:t>
        </w:r>
        <w:r w:rsidR="00116B5D">
          <w:rPr>
            <w:noProof/>
            <w:webHidden/>
          </w:rPr>
          <w:tab/>
        </w:r>
        <w:r w:rsidR="00116B5D">
          <w:rPr>
            <w:noProof/>
            <w:webHidden/>
          </w:rPr>
          <w:fldChar w:fldCharType="begin"/>
        </w:r>
        <w:r w:rsidR="00116B5D">
          <w:rPr>
            <w:noProof/>
            <w:webHidden/>
          </w:rPr>
          <w:instrText xml:space="preserve"> PAGEREF _Toc69497474 \h </w:instrText>
        </w:r>
        <w:r w:rsidR="00116B5D">
          <w:rPr>
            <w:noProof/>
            <w:webHidden/>
          </w:rPr>
        </w:r>
        <w:r w:rsidR="00116B5D">
          <w:rPr>
            <w:noProof/>
            <w:webHidden/>
          </w:rPr>
          <w:fldChar w:fldCharType="separate"/>
        </w:r>
        <w:r w:rsidR="00116B5D">
          <w:rPr>
            <w:noProof/>
            <w:webHidden/>
          </w:rPr>
          <w:t>10</w:t>
        </w:r>
        <w:r w:rsidR="00116B5D">
          <w:rPr>
            <w:noProof/>
            <w:webHidden/>
          </w:rPr>
          <w:fldChar w:fldCharType="end"/>
        </w:r>
      </w:hyperlink>
    </w:p>
    <w:p w14:paraId="36CCBB85" w14:textId="4A3FB821" w:rsidR="00116B5D" w:rsidRDefault="00183749" w:rsidP="00F10A17">
      <w:pPr>
        <w:pStyle w:val="ndexdillustracions"/>
        <w:rPr>
          <w:rFonts w:asciiTheme="minorHAnsi" w:hAnsiTheme="minorHAnsi"/>
          <w:noProof/>
          <w:sz w:val="22"/>
          <w:lang w:val="ca-ES" w:eastAsia="ca-ES"/>
        </w:rPr>
      </w:pPr>
      <w:hyperlink w:anchor="_Toc69497475" w:history="1">
        <w:r w:rsidR="00116B5D" w:rsidRPr="00215655">
          <w:rPr>
            <w:rStyle w:val="Enlla"/>
            <w:noProof/>
          </w:rPr>
          <w:t>Figura 2.8: Controles Crash Team Racing Nitro Fueled</w:t>
        </w:r>
        <w:r w:rsidR="00116B5D">
          <w:rPr>
            <w:noProof/>
            <w:webHidden/>
          </w:rPr>
          <w:tab/>
        </w:r>
        <w:r w:rsidR="00116B5D">
          <w:rPr>
            <w:noProof/>
            <w:webHidden/>
          </w:rPr>
          <w:fldChar w:fldCharType="begin"/>
        </w:r>
        <w:r w:rsidR="00116B5D">
          <w:rPr>
            <w:noProof/>
            <w:webHidden/>
          </w:rPr>
          <w:instrText xml:space="preserve"> PAGEREF _Toc69497475 \h </w:instrText>
        </w:r>
        <w:r w:rsidR="00116B5D">
          <w:rPr>
            <w:noProof/>
            <w:webHidden/>
          </w:rPr>
        </w:r>
        <w:r w:rsidR="00116B5D">
          <w:rPr>
            <w:noProof/>
            <w:webHidden/>
          </w:rPr>
          <w:fldChar w:fldCharType="separate"/>
        </w:r>
        <w:r w:rsidR="00116B5D">
          <w:rPr>
            <w:noProof/>
            <w:webHidden/>
          </w:rPr>
          <w:t>11</w:t>
        </w:r>
        <w:r w:rsidR="00116B5D">
          <w:rPr>
            <w:noProof/>
            <w:webHidden/>
          </w:rPr>
          <w:fldChar w:fldCharType="end"/>
        </w:r>
      </w:hyperlink>
    </w:p>
    <w:p w14:paraId="6742A0E6" w14:textId="3A79BBFF" w:rsidR="00116B5D" w:rsidRDefault="00183749" w:rsidP="00F10A17">
      <w:pPr>
        <w:pStyle w:val="ndexdillustracions"/>
        <w:rPr>
          <w:rFonts w:asciiTheme="minorHAnsi" w:hAnsiTheme="minorHAnsi"/>
          <w:noProof/>
          <w:sz w:val="22"/>
          <w:lang w:val="ca-ES" w:eastAsia="ca-ES"/>
        </w:rPr>
      </w:pPr>
      <w:hyperlink w:anchor="_Toc69497476" w:history="1">
        <w:r w:rsidR="00116B5D" w:rsidRPr="00215655">
          <w:rPr>
            <w:rStyle w:val="Enlla"/>
            <w:noProof/>
          </w:rPr>
          <w:t>Figura 2.9: Todos los objetos de Crash Team Racing Nitro Fueled.</w:t>
        </w:r>
        <w:r w:rsidR="00116B5D">
          <w:rPr>
            <w:noProof/>
            <w:webHidden/>
          </w:rPr>
          <w:tab/>
        </w:r>
        <w:r w:rsidR="00116B5D">
          <w:rPr>
            <w:noProof/>
            <w:webHidden/>
          </w:rPr>
          <w:fldChar w:fldCharType="begin"/>
        </w:r>
        <w:r w:rsidR="00116B5D">
          <w:rPr>
            <w:noProof/>
            <w:webHidden/>
          </w:rPr>
          <w:instrText xml:space="preserve"> PAGEREF _Toc69497476 \h </w:instrText>
        </w:r>
        <w:r w:rsidR="00116B5D">
          <w:rPr>
            <w:noProof/>
            <w:webHidden/>
          </w:rPr>
        </w:r>
        <w:r w:rsidR="00116B5D">
          <w:rPr>
            <w:noProof/>
            <w:webHidden/>
          </w:rPr>
          <w:fldChar w:fldCharType="separate"/>
        </w:r>
        <w:r w:rsidR="00116B5D">
          <w:rPr>
            <w:noProof/>
            <w:webHidden/>
          </w:rPr>
          <w:t>12</w:t>
        </w:r>
        <w:r w:rsidR="00116B5D">
          <w:rPr>
            <w:noProof/>
            <w:webHidden/>
          </w:rPr>
          <w:fldChar w:fldCharType="end"/>
        </w:r>
      </w:hyperlink>
    </w:p>
    <w:p w14:paraId="0223919E" w14:textId="1563BDA2" w:rsidR="00116B5D" w:rsidRDefault="00183749" w:rsidP="00F10A17">
      <w:pPr>
        <w:pStyle w:val="ndexdillustracions"/>
        <w:rPr>
          <w:rFonts w:asciiTheme="minorHAnsi" w:hAnsiTheme="minorHAnsi"/>
          <w:noProof/>
          <w:sz w:val="22"/>
          <w:lang w:val="ca-ES" w:eastAsia="ca-ES"/>
        </w:rPr>
      </w:pPr>
      <w:hyperlink w:anchor="_Toc69497477" w:history="1">
        <w:r w:rsidR="00116B5D" w:rsidRPr="00215655">
          <w:rPr>
            <w:rStyle w:val="Enlla"/>
            <w:noProof/>
          </w:rPr>
          <w:t>Figura 2.10: Modos de juego de Crash Team Racing Nitro Fueled.</w:t>
        </w:r>
        <w:r w:rsidR="00116B5D">
          <w:rPr>
            <w:noProof/>
            <w:webHidden/>
          </w:rPr>
          <w:tab/>
        </w:r>
        <w:r w:rsidR="00116B5D">
          <w:rPr>
            <w:noProof/>
            <w:webHidden/>
          </w:rPr>
          <w:fldChar w:fldCharType="begin"/>
        </w:r>
        <w:r w:rsidR="00116B5D">
          <w:rPr>
            <w:noProof/>
            <w:webHidden/>
          </w:rPr>
          <w:instrText xml:space="preserve"> PAGEREF _Toc69497477 \h </w:instrText>
        </w:r>
        <w:r w:rsidR="00116B5D">
          <w:rPr>
            <w:noProof/>
            <w:webHidden/>
          </w:rPr>
        </w:r>
        <w:r w:rsidR="00116B5D">
          <w:rPr>
            <w:noProof/>
            <w:webHidden/>
          </w:rPr>
          <w:fldChar w:fldCharType="separate"/>
        </w:r>
        <w:r w:rsidR="00116B5D">
          <w:rPr>
            <w:noProof/>
            <w:webHidden/>
          </w:rPr>
          <w:t>13</w:t>
        </w:r>
        <w:r w:rsidR="00116B5D">
          <w:rPr>
            <w:noProof/>
            <w:webHidden/>
          </w:rPr>
          <w:fldChar w:fldCharType="end"/>
        </w:r>
      </w:hyperlink>
    </w:p>
    <w:p w14:paraId="299609C1" w14:textId="4D76EFE9" w:rsidR="00116B5D" w:rsidRDefault="00183749" w:rsidP="00F10A17">
      <w:pPr>
        <w:pStyle w:val="ndexdillustracions"/>
        <w:rPr>
          <w:rFonts w:asciiTheme="minorHAnsi" w:hAnsiTheme="minorHAnsi"/>
          <w:noProof/>
          <w:sz w:val="22"/>
          <w:lang w:val="ca-ES" w:eastAsia="ca-ES"/>
        </w:rPr>
      </w:pPr>
      <w:hyperlink w:anchor="_Toc69497478" w:history="1">
        <w:r w:rsidR="00116B5D" w:rsidRPr="00215655">
          <w:rPr>
            <w:rStyle w:val="Enlla"/>
            <w:noProof/>
          </w:rPr>
          <w:t>Figura 3.1: Imagen del juego de Empire.</w:t>
        </w:r>
        <w:r w:rsidR="00116B5D">
          <w:rPr>
            <w:noProof/>
            <w:webHidden/>
          </w:rPr>
          <w:tab/>
        </w:r>
        <w:r w:rsidR="00116B5D">
          <w:rPr>
            <w:noProof/>
            <w:webHidden/>
          </w:rPr>
          <w:fldChar w:fldCharType="begin"/>
        </w:r>
        <w:r w:rsidR="00116B5D">
          <w:rPr>
            <w:noProof/>
            <w:webHidden/>
          </w:rPr>
          <w:instrText xml:space="preserve"> PAGEREF _Toc69497478 \h </w:instrText>
        </w:r>
        <w:r w:rsidR="00116B5D">
          <w:rPr>
            <w:noProof/>
            <w:webHidden/>
          </w:rPr>
        </w:r>
        <w:r w:rsidR="00116B5D">
          <w:rPr>
            <w:noProof/>
            <w:webHidden/>
          </w:rPr>
          <w:fldChar w:fldCharType="separate"/>
        </w:r>
        <w:r w:rsidR="00116B5D">
          <w:rPr>
            <w:noProof/>
            <w:webHidden/>
          </w:rPr>
          <w:t>15</w:t>
        </w:r>
        <w:r w:rsidR="00116B5D">
          <w:rPr>
            <w:noProof/>
            <w:webHidden/>
          </w:rPr>
          <w:fldChar w:fldCharType="end"/>
        </w:r>
      </w:hyperlink>
    </w:p>
    <w:p w14:paraId="7C010329" w14:textId="5ABF106E" w:rsidR="00116B5D" w:rsidRDefault="00183749" w:rsidP="00F10A17">
      <w:pPr>
        <w:pStyle w:val="ndexdillustracions"/>
        <w:rPr>
          <w:rFonts w:asciiTheme="minorHAnsi" w:hAnsiTheme="minorHAnsi"/>
          <w:noProof/>
          <w:sz w:val="22"/>
          <w:lang w:val="ca-ES" w:eastAsia="ca-ES"/>
        </w:rPr>
      </w:pPr>
      <w:hyperlink w:anchor="_Toc69497479" w:history="1">
        <w:r w:rsidR="00116B5D" w:rsidRPr="00215655">
          <w:rPr>
            <w:rStyle w:val="Enlla"/>
            <w:noProof/>
          </w:rPr>
          <w:t>Figura 3.2: Imagen del modo cooperativo de Final Fantasy Chrystal Chronicles.</w:t>
        </w:r>
        <w:r w:rsidR="00116B5D">
          <w:rPr>
            <w:noProof/>
            <w:webHidden/>
          </w:rPr>
          <w:tab/>
        </w:r>
        <w:r w:rsidR="00116B5D">
          <w:rPr>
            <w:noProof/>
            <w:webHidden/>
          </w:rPr>
          <w:fldChar w:fldCharType="begin"/>
        </w:r>
        <w:r w:rsidR="00116B5D">
          <w:rPr>
            <w:noProof/>
            <w:webHidden/>
          </w:rPr>
          <w:instrText xml:space="preserve"> PAGEREF _Toc69497479 \h </w:instrText>
        </w:r>
        <w:r w:rsidR="00116B5D">
          <w:rPr>
            <w:noProof/>
            <w:webHidden/>
          </w:rPr>
        </w:r>
        <w:r w:rsidR="00116B5D">
          <w:rPr>
            <w:noProof/>
            <w:webHidden/>
          </w:rPr>
          <w:fldChar w:fldCharType="separate"/>
        </w:r>
        <w:r w:rsidR="00116B5D">
          <w:rPr>
            <w:noProof/>
            <w:webHidden/>
          </w:rPr>
          <w:t>17</w:t>
        </w:r>
        <w:r w:rsidR="00116B5D">
          <w:rPr>
            <w:noProof/>
            <w:webHidden/>
          </w:rPr>
          <w:fldChar w:fldCharType="end"/>
        </w:r>
      </w:hyperlink>
    </w:p>
    <w:p w14:paraId="4DE328C4" w14:textId="4FF0AB3D" w:rsidR="00116B5D" w:rsidRDefault="00183749" w:rsidP="00F10A17">
      <w:pPr>
        <w:pStyle w:val="ndexdillustracions"/>
        <w:rPr>
          <w:rFonts w:asciiTheme="minorHAnsi" w:hAnsiTheme="minorHAnsi"/>
          <w:noProof/>
          <w:sz w:val="22"/>
          <w:lang w:val="ca-ES" w:eastAsia="ca-ES"/>
        </w:rPr>
      </w:pPr>
      <w:hyperlink w:anchor="_Toc69497480" w:history="1">
        <w:r w:rsidR="00116B5D" w:rsidRPr="00215655">
          <w:rPr>
            <w:rStyle w:val="Enlla"/>
            <w:noProof/>
          </w:rPr>
          <w:t>Figura 3.3: Imagen del modo competitivo de Call of Duty: Black Ops - Cold War.</w:t>
        </w:r>
        <w:r w:rsidR="00116B5D">
          <w:rPr>
            <w:noProof/>
            <w:webHidden/>
          </w:rPr>
          <w:tab/>
        </w:r>
        <w:r w:rsidR="00116B5D">
          <w:rPr>
            <w:noProof/>
            <w:webHidden/>
          </w:rPr>
          <w:fldChar w:fldCharType="begin"/>
        </w:r>
        <w:r w:rsidR="00116B5D">
          <w:rPr>
            <w:noProof/>
            <w:webHidden/>
          </w:rPr>
          <w:instrText xml:space="preserve"> PAGEREF _Toc69497480 \h </w:instrText>
        </w:r>
        <w:r w:rsidR="00116B5D">
          <w:rPr>
            <w:noProof/>
            <w:webHidden/>
          </w:rPr>
        </w:r>
        <w:r w:rsidR="00116B5D">
          <w:rPr>
            <w:noProof/>
            <w:webHidden/>
          </w:rPr>
          <w:fldChar w:fldCharType="separate"/>
        </w:r>
        <w:r w:rsidR="00116B5D">
          <w:rPr>
            <w:noProof/>
            <w:webHidden/>
          </w:rPr>
          <w:t>18</w:t>
        </w:r>
        <w:r w:rsidR="00116B5D">
          <w:rPr>
            <w:noProof/>
            <w:webHidden/>
          </w:rPr>
          <w:fldChar w:fldCharType="end"/>
        </w:r>
      </w:hyperlink>
    </w:p>
    <w:p w14:paraId="1E9FBE32" w14:textId="27A72415" w:rsidR="00116B5D" w:rsidRDefault="00183749" w:rsidP="00F10A17">
      <w:pPr>
        <w:pStyle w:val="ndexdillustracions"/>
        <w:rPr>
          <w:rFonts w:asciiTheme="minorHAnsi" w:hAnsiTheme="minorHAnsi"/>
          <w:noProof/>
          <w:sz w:val="22"/>
          <w:lang w:val="ca-ES" w:eastAsia="ca-ES"/>
        </w:rPr>
      </w:pPr>
      <w:hyperlink w:anchor="_Toc69497481" w:history="1">
        <w:r w:rsidR="00116B5D" w:rsidRPr="00215655">
          <w:rPr>
            <w:rStyle w:val="Enlla"/>
            <w:noProof/>
          </w:rPr>
          <w:t>Figura 3.4: Secuencia de los paquetes en el protocolo TCP.</w:t>
        </w:r>
        <w:r w:rsidR="00116B5D">
          <w:rPr>
            <w:noProof/>
            <w:webHidden/>
          </w:rPr>
          <w:tab/>
        </w:r>
        <w:r w:rsidR="00116B5D">
          <w:rPr>
            <w:noProof/>
            <w:webHidden/>
          </w:rPr>
          <w:fldChar w:fldCharType="begin"/>
        </w:r>
        <w:r w:rsidR="00116B5D">
          <w:rPr>
            <w:noProof/>
            <w:webHidden/>
          </w:rPr>
          <w:instrText xml:space="preserve"> PAGEREF _Toc69497481 \h </w:instrText>
        </w:r>
        <w:r w:rsidR="00116B5D">
          <w:rPr>
            <w:noProof/>
            <w:webHidden/>
          </w:rPr>
        </w:r>
        <w:r w:rsidR="00116B5D">
          <w:rPr>
            <w:noProof/>
            <w:webHidden/>
          </w:rPr>
          <w:fldChar w:fldCharType="separate"/>
        </w:r>
        <w:r w:rsidR="00116B5D">
          <w:rPr>
            <w:noProof/>
            <w:webHidden/>
          </w:rPr>
          <w:t>23</w:t>
        </w:r>
        <w:r w:rsidR="00116B5D">
          <w:rPr>
            <w:noProof/>
            <w:webHidden/>
          </w:rPr>
          <w:fldChar w:fldCharType="end"/>
        </w:r>
      </w:hyperlink>
    </w:p>
    <w:p w14:paraId="71505994" w14:textId="2DBF5F40" w:rsidR="00116B5D" w:rsidRDefault="00183749" w:rsidP="00F10A17">
      <w:pPr>
        <w:pStyle w:val="ndexdillustracions"/>
        <w:rPr>
          <w:rFonts w:asciiTheme="minorHAnsi" w:hAnsiTheme="minorHAnsi"/>
          <w:noProof/>
          <w:sz w:val="22"/>
          <w:lang w:val="ca-ES" w:eastAsia="ca-ES"/>
        </w:rPr>
      </w:pPr>
      <w:hyperlink w:anchor="_Toc69497482" w:history="1">
        <w:r w:rsidR="00116B5D" w:rsidRPr="00215655">
          <w:rPr>
            <w:rStyle w:val="Enlla"/>
            <w:noProof/>
          </w:rPr>
          <w:t>Figura 3.5: Secuencia de los paquetes en el protocolo UDP.</w:t>
        </w:r>
        <w:r w:rsidR="00116B5D">
          <w:rPr>
            <w:noProof/>
            <w:webHidden/>
          </w:rPr>
          <w:tab/>
        </w:r>
        <w:r w:rsidR="00116B5D">
          <w:rPr>
            <w:noProof/>
            <w:webHidden/>
          </w:rPr>
          <w:fldChar w:fldCharType="begin"/>
        </w:r>
        <w:r w:rsidR="00116B5D">
          <w:rPr>
            <w:noProof/>
            <w:webHidden/>
          </w:rPr>
          <w:instrText xml:space="preserve"> PAGEREF _Toc69497482 \h </w:instrText>
        </w:r>
        <w:r w:rsidR="00116B5D">
          <w:rPr>
            <w:noProof/>
            <w:webHidden/>
          </w:rPr>
        </w:r>
        <w:r w:rsidR="00116B5D">
          <w:rPr>
            <w:noProof/>
            <w:webHidden/>
          </w:rPr>
          <w:fldChar w:fldCharType="separate"/>
        </w:r>
        <w:r w:rsidR="00116B5D">
          <w:rPr>
            <w:noProof/>
            <w:webHidden/>
          </w:rPr>
          <w:t>25</w:t>
        </w:r>
        <w:r w:rsidR="00116B5D">
          <w:rPr>
            <w:noProof/>
            <w:webHidden/>
          </w:rPr>
          <w:fldChar w:fldCharType="end"/>
        </w:r>
      </w:hyperlink>
    </w:p>
    <w:p w14:paraId="328985AB" w14:textId="7681ADBF" w:rsidR="00116B5D" w:rsidRDefault="00183749" w:rsidP="00F10A17">
      <w:pPr>
        <w:pStyle w:val="ndexdillustracions"/>
        <w:rPr>
          <w:rFonts w:asciiTheme="minorHAnsi" w:hAnsiTheme="minorHAnsi"/>
          <w:noProof/>
          <w:sz w:val="22"/>
          <w:lang w:val="ca-ES" w:eastAsia="ca-ES"/>
        </w:rPr>
      </w:pPr>
      <w:hyperlink w:anchor="_Toc69497483" w:history="1">
        <w:r w:rsidR="00116B5D" w:rsidRPr="00215655">
          <w:rPr>
            <w:rStyle w:val="Enlla"/>
            <w:noProof/>
          </w:rPr>
          <w:t>Figura 3.6: Topología cliente-servidor</w:t>
        </w:r>
        <w:r w:rsidR="00116B5D">
          <w:rPr>
            <w:noProof/>
            <w:webHidden/>
          </w:rPr>
          <w:tab/>
        </w:r>
        <w:r w:rsidR="00116B5D">
          <w:rPr>
            <w:noProof/>
            <w:webHidden/>
          </w:rPr>
          <w:fldChar w:fldCharType="begin"/>
        </w:r>
        <w:r w:rsidR="00116B5D">
          <w:rPr>
            <w:noProof/>
            <w:webHidden/>
          </w:rPr>
          <w:instrText xml:space="preserve"> PAGEREF _Toc69497483 \h </w:instrText>
        </w:r>
        <w:r w:rsidR="00116B5D">
          <w:rPr>
            <w:noProof/>
            <w:webHidden/>
          </w:rPr>
        </w:r>
        <w:r w:rsidR="00116B5D">
          <w:rPr>
            <w:noProof/>
            <w:webHidden/>
          </w:rPr>
          <w:fldChar w:fldCharType="separate"/>
        </w:r>
        <w:r w:rsidR="00116B5D">
          <w:rPr>
            <w:noProof/>
            <w:webHidden/>
          </w:rPr>
          <w:t>26</w:t>
        </w:r>
        <w:r w:rsidR="00116B5D">
          <w:rPr>
            <w:noProof/>
            <w:webHidden/>
          </w:rPr>
          <w:fldChar w:fldCharType="end"/>
        </w:r>
      </w:hyperlink>
    </w:p>
    <w:p w14:paraId="60D9B12F" w14:textId="42508C64" w:rsidR="00116B5D" w:rsidRDefault="00183749" w:rsidP="00F10A17">
      <w:pPr>
        <w:pStyle w:val="ndexdillustracions"/>
        <w:rPr>
          <w:rFonts w:asciiTheme="minorHAnsi" w:hAnsiTheme="minorHAnsi"/>
          <w:noProof/>
          <w:sz w:val="22"/>
          <w:lang w:val="ca-ES" w:eastAsia="ca-ES"/>
        </w:rPr>
      </w:pPr>
      <w:hyperlink w:anchor="_Toc69497484" w:history="1">
        <w:r w:rsidR="00116B5D" w:rsidRPr="00215655">
          <w:rPr>
            <w:rStyle w:val="Enlla"/>
            <w:noProof/>
          </w:rPr>
          <w:t>Figura 3.7: Secuencia de los paquetes en la topología cliente-servidor.</w:t>
        </w:r>
        <w:r w:rsidR="00116B5D">
          <w:rPr>
            <w:noProof/>
            <w:webHidden/>
          </w:rPr>
          <w:tab/>
        </w:r>
        <w:r w:rsidR="00116B5D">
          <w:rPr>
            <w:noProof/>
            <w:webHidden/>
          </w:rPr>
          <w:fldChar w:fldCharType="begin"/>
        </w:r>
        <w:r w:rsidR="00116B5D">
          <w:rPr>
            <w:noProof/>
            <w:webHidden/>
          </w:rPr>
          <w:instrText xml:space="preserve"> PAGEREF _Toc69497484 \h </w:instrText>
        </w:r>
        <w:r w:rsidR="00116B5D">
          <w:rPr>
            <w:noProof/>
            <w:webHidden/>
          </w:rPr>
        </w:r>
        <w:r w:rsidR="00116B5D">
          <w:rPr>
            <w:noProof/>
            <w:webHidden/>
          </w:rPr>
          <w:fldChar w:fldCharType="separate"/>
        </w:r>
        <w:r w:rsidR="00116B5D">
          <w:rPr>
            <w:noProof/>
            <w:webHidden/>
          </w:rPr>
          <w:t>27</w:t>
        </w:r>
        <w:r w:rsidR="00116B5D">
          <w:rPr>
            <w:noProof/>
            <w:webHidden/>
          </w:rPr>
          <w:fldChar w:fldCharType="end"/>
        </w:r>
      </w:hyperlink>
    </w:p>
    <w:p w14:paraId="1A6F3D88" w14:textId="63B60496" w:rsidR="00116B5D" w:rsidRDefault="00183749" w:rsidP="00F10A17">
      <w:pPr>
        <w:pStyle w:val="ndexdillustracions"/>
        <w:rPr>
          <w:rFonts w:asciiTheme="minorHAnsi" w:hAnsiTheme="minorHAnsi"/>
          <w:noProof/>
          <w:sz w:val="22"/>
          <w:lang w:val="ca-ES" w:eastAsia="ca-ES"/>
        </w:rPr>
      </w:pPr>
      <w:hyperlink w:anchor="_Toc69497485" w:history="1">
        <w:r w:rsidR="00116B5D" w:rsidRPr="00215655">
          <w:rPr>
            <w:rStyle w:val="Enlla"/>
            <w:noProof/>
          </w:rPr>
          <w:t>Figura 3.8: Topología p2p</w:t>
        </w:r>
        <w:r w:rsidR="00116B5D">
          <w:rPr>
            <w:noProof/>
            <w:webHidden/>
          </w:rPr>
          <w:tab/>
        </w:r>
        <w:r w:rsidR="00116B5D">
          <w:rPr>
            <w:noProof/>
            <w:webHidden/>
          </w:rPr>
          <w:fldChar w:fldCharType="begin"/>
        </w:r>
        <w:r w:rsidR="00116B5D">
          <w:rPr>
            <w:noProof/>
            <w:webHidden/>
          </w:rPr>
          <w:instrText xml:space="preserve"> PAGEREF _Toc69497485 \h </w:instrText>
        </w:r>
        <w:r w:rsidR="00116B5D">
          <w:rPr>
            <w:noProof/>
            <w:webHidden/>
          </w:rPr>
        </w:r>
        <w:r w:rsidR="00116B5D">
          <w:rPr>
            <w:noProof/>
            <w:webHidden/>
          </w:rPr>
          <w:fldChar w:fldCharType="separate"/>
        </w:r>
        <w:r w:rsidR="00116B5D">
          <w:rPr>
            <w:noProof/>
            <w:webHidden/>
          </w:rPr>
          <w:t>28</w:t>
        </w:r>
        <w:r w:rsidR="00116B5D">
          <w:rPr>
            <w:noProof/>
            <w:webHidden/>
          </w:rPr>
          <w:fldChar w:fldCharType="end"/>
        </w:r>
      </w:hyperlink>
    </w:p>
    <w:p w14:paraId="38983BA3" w14:textId="49BF10D2" w:rsidR="00116B5D" w:rsidRDefault="00183749" w:rsidP="00F10A17">
      <w:pPr>
        <w:pStyle w:val="ndexdillustracions"/>
        <w:rPr>
          <w:rFonts w:asciiTheme="minorHAnsi" w:hAnsiTheme="minorHAnsi"/>
          <w:noProof/>
          <w:sz w:val="22"/>
          <w:lang w:val="ca-ES" w:eastAsia="ca-ES"/>
        </w:rPr>
      </w:pPr>
      <w:hyperlink w:anchor="_Toc69497486" w:history="1">
        <w:r w:rsidR="00116B5D" w:rsidRPr="00215655">
          <w:rPr>
            <w:rStyle w:val="Enlla"/>
            <w:noProof/>
          </w:rPr>
          <w:t>Figura 3.9: Ciclo del motor.</w:t>
        </w:r>
        <w:r w:rsidR="00116B5D">
          <w:rPr>
            <w:noProof/>
            <w:webHidden/>
          </w:rPr>
          <w:tab/>
        </w:r>
        <w:r w:rsidR="00116B5D">
          <w:rPr>
            <w:noProof/>
            <w:webHidden/>
          </w:rPr>
          <w:fldChar w:fldCharType="begin"/>
        </w:r>
        <w:r w:rsidR="00116B5D">
          <w:rPr>
            <w:noProof/>
            <w:webHidden/>
          </w:rPr>
          <w:instrText xml:space="preserve"> PAGEREF _Toc69497486 \h </w:instrText>
        </w:r>
        <w:r w:rsidR="00116B5D">
          <w:rPr>
            <w:noProof/>
            <w:webHidden/>
          </w:rPr>
        </w:r>
        <w:r w:rsidR="00116B5D">
          <w:rPr>
            <w:noProof/>
            <w:webHidden/>
          </w:rPr>
          <w:fldChar w:fldCharType="separate"/>
        </w:r>
        <w:r w:rsidR="00116B5D">
          <w:rPr>
            <w:noProof/>
            <w:webHidden/>
          </w:rPr>
          <w:t>30</w:t>
        </w:r>
        <w:r w:rsidR="00116B5D">
          <w:rPr>
            <w:noProof/>
            <w:webHidden/>
          </w:rPr>
          <w:fldChar w:fldCharType="end"/>
        </w:r>
      </w:hyperlink>
    </w:p>
    <w:p w14:paraId="43349CA7" w14:textId="05F1BBB6" w:rsidR="00116B5D" w:rsidRDefault="00183749" w:rsidP="00F10A17">
      <w:pPr>
        <w:pStyle w:val="ndexdillustracions"/>
        <w:rPr>
          <w:rFonts w:asciiTheme="minorHAnsi" w:hAnsiTheme="minorHAnsi"/>
          <w:noProof/>
          <w:sz w:val="22"/>
          <w:lang w:val="ca-ES" w:eastAsia="ca-ES"/>
        </w:rPr>
      </w:pPr>
      <w:hyperlink w:anchor="_Toc69497487" w:history="1">
        <w:r w:rsidR="00116B5D" w:rsidRPr="00215655">
          <w:rPr>
            <w:rStyle w:val="Enlla"/>
            <w:noProof/>
          </w:rPr>
          <w:t>Figura 3.10: Sistema que hace que gire el vehículo.</w:t>
        </w:r>
        <w:r w:rsidR="00116B5D">
          <w:rPr>
            <w:noProof/>
            <w:webHidden/>
          </w:rPr>
          <w:tab/>
        </w:r>
        <w:r w:rsidR="00116B5D">
          <w:rPr>
            <w:noProof/>
            <w:webHidden/>
          </w:rPr>
          <w:fldChar w:fldCharType="begin"/>
        </w:r>
        <w:r w:rsidR="00116B5D">
          <w:rPr>
            <w:noProof/>
            <w:webHidden/>
          </w:rPr>
          <w:instrText xml:space="preserve"> PAGEREF _Toc69497487 \h </w:instrText>
        </w:r>
        <w:r w:rsidR="00116B5D">
          <w:rPr>
            <w:noProof/>
            <w:webHidden/>
          </w:rPr>
        </w:r>
        <w:r w:rsidR="00116B5D">
          <w:rPr>
            <w:noProof/>
            <w:webHidden/>
          </w:rPr>
          <w:fldChar w:fldCharType="separate"/>
        </w:r>
        <w:r w:rsidR="00116B5D">
          <w:rPr>
            <w:noProof/>
            <w:webHidden/>
          </w:rPr>
          <w:t>31</w:t>
        </w:r>
        <w:r w:rsidR="00116B5D">
          <w:rPr>
            <w:noProof/>
            <w:webHidden/>
          </w:rPr>
          <w:fldChar w:fldCharType="end"/>
        </w:r>
      </w:hyperlink>
    </w:p>
    <w:p w14:paraId="546A9499" w14:textId="13BAAFCD" w:rsidR="00116B5D" w:rsidRDefault="00183749" w:rsidP="00F10A17">
      <w:pPr>
        <w:pStyle w:val="ndexdillustracions"/>
        <w:rPr>
          <w:rFonts w:asciiTheme="minorHAnsi" w:hAnsiTheme="minorHAnsi"/>
          <w:noProof/>
          <w:sz w:val="22"/>
          <w:lang w:val="ca-ES" w:eastAsia="ca-ES"/>
        </w:rPr>
      </w:pPr>
      <w:hyperlink w:anchor="_Toc69497488" w:history="1">
        <w:r w:rsidR="00116B5D" w:rsidRPr="00215655">
          <w:rPr>
            <w:rStyle w:val="Enlla"/>
            <w:noProof/>
          </w:rPr>
          <w:t>Figura 5.1: Logotipos de Unreal Engine y JetBrains Rider.</w:t>
        </w:r>
        <w:r w:rsidR="00116B5D">
          <w:rPr>
            <w:noProof/>
            <w:webHidden/>
          </w:rPr>
          <w:tab/>
        </w:r>
        <w:r w:rsidR="00116B5D">
          <w:rPr>
            <w:noProof/>
            <w:webHidden/>
          </w:rPr>
          <w:fldChar w:fldCharType="begin"/>
        </w:r>
        <w:r w:rsidR="00116B5D">
          <w:rPr>
            <w:noProof/>
            <w:webHidden/>
          </w:rPr>
          <w:instrText xml:space="preserve"> PAGEREF _Toc69497488 \h </w:instrText>
        </w:r>
        <w:r w:rsidR="00116B5D">
          <w:rPr>
            <w:noProof/>
            <w:webHidden/>
          </w:rPr>
        </w:r>
        <w:r w:rsidR="00116B5D">
          <w:rPr>
            <w:noProof/>
            <w:webHidden/>
          </w:rPr>
          <w:fldChar w:fldCharType="separate"/>
        </w:r>
        <w:r w:rsidR="00116B5D">
          <w:rPr>
            <w:noProof/>
            <w:webHidden/>
          </w:rPr>
          <w:t>36</w:t>
        </w:r>
        <w:r w:rsidR="00116B5D">
          <w:rPr>
            <w:noProof/>
            <w:webHidden/>
          </w:rPr>
          <w:fldChar w:fldCharType="end"/>
        </w:r>
      </w:hyperlink>
    </w:p>
    <w:p w14:paraId="17D39AEF" w14:textId="072B78DB" w:rsidR="00116B5D" w:rsidRDefault="00183749" w:rsidP="00F10A17">
      <w:pPr>
        <w:pStyle w:val="ndexdillustracions"/>
        <w:rPr>
          <w:rFonts w:asciiTheme="minorHAnsi" w:hAnsiTheme="minorHAnsi"/>
          <w:noProof/>
          <w:sz w:val="22"/>
          <w:lang w:val="ca-ES" w:eastAsia="ca-ES"/>
        </w:rPr>
      </w:pPr>
      <w:hyperlink w:anchor="_Toc69497489" w:history="1">
        <w:r w:rsidR="00116B5D" w:rsidRPr="00215655">
          <w:rPr>
            <w:rStyle w:val="Enlla"/>
            <w:noProof/>
          </w:rPr>
          <w:t>Figura 5.2: Logotipos de JetBrains WebStorm y Node.js.</w:t>
        </w:r>
        <w:r w:rsidR="00116B5D">
          <w:rPr>
            <w:noProof/>
            <w:webHidden/>
          </w:rPr>
          <w:tab/>
        </w:r>
        <w:r w:rsidR="00116B5D">
          <w:rPr>
            <w:noProof/>
            <w:webHidden/>
          </w:rPr>
          <w:fldChar w:fldCharType="begin"/>
        </w:r>
        <w:r w:rsidR="00116B5D">
          <w:rPr>
            <w:noProof/>
            <w:webHidden/>
          </w:rPr>
          <w:instrText xml:space="preserve"> PAGEREF _Toc69497489 \h </w:instrText>
        </w:r>
        <w:r w:rsidR="00116B5D">
          <w:rPr>
            <w:noProof/>
            <w:webHidden/>
          </w:rPr>
        </w:r>
        <w:r w:rsidR="00116B5D">
          <w:rPr>
            <w:noProof/>
            <w:webHidden/>
          </w:rPr>
          <w:fldChar w:fldCharType="separate"/>
        </w:r>
        <w:r w:rsidR="00116B5D">
          <w:rPr>
            <w:noProof/>
            <w:webHidden/>
          </w:rPr>
          <w:t>37</w:t>
        </w:r>
        <w:r w:rsidR="00116B5D">
          <w:rPr>
            <w:noProof/>
            <w:webHidden/>
          </w:rPr>
          <w:fldChar w:fldCharType="end"/>
        </w:r>
      </w:hyperlink>
    </w:p>
    <w:p w14:paraId="2BEB8523" w14:textId="6B86EED3" w:rsidR="00116B5D" w:rsidRDefault="00183749" w:rsidP="00F10A17">
      <w:pPr>
        <w:pStyle w:val="ndexdillustracions"/>
        <w:rPr>
          <w:rFonts w:asciiTheme="minorHAnsi" w:hAnsiTheme="minorHAnsi"/>
          <w:noProof/>
          <w:sz w:val="22"/>
          <w:lang w:val="ca-ES" w:eastAsia="ca-ES"/>
        </w:rPr>
      </w:pPr>
      <w:hyperlink r:id="rId12" w:anchor="_Toc69497490" w:history="1">
        <w:r w:rsidR="00116B5D" w:rsidRPr="00215655">
          <w:rPr>
            <w:rStyle w:val="Enlla"/>
            <w:noProof/>
          </w:rPr>
          <w:t>Figura 6.1: Diagrama ERD de la base de datos del servidor.</w:t>
        </w:r>
        <w:r w:rsidR="00116B5D">
          <w:rPr>
            <w:noProof/>
            <w:webHidden/>
          </w:rPr>
          <w:tab/>
        </w:r>
        <w:r w:rsidR="00116B5D">
          <w:rPr>
            <w:noProof/>
            <w:webHidden/>
          </w:rPr>
          <w:fldChar w:fldCharType="begin"/>
        </w:r>
        <w:r w:rsidR="00116B5D">
          <w:rPr>
            <w:noProof/>
            <w:webHidden/>
          </w:rPr>
          <w:instrText xml:space="preserve"> PAGEREF _Toc69497490 \h </w:instrText>
        </w:r>
        <w:r w:rsidR="00116B5D">
          <w:rPr>
            <w:noProof/>
            <w:webHidden/>
          </w:rPr>
        </w:r>
        <w:r w:rsidR="00116B5D">
          <w:rPr>
            <w:noProof/>
            <w:webHidden/>
          </w:rPr>
          <w:fldChar w:fldCharType="separate"/>
        </w:r>
        <w:r w:rsidR="00116B5D">
          <w:rPr>
            <w:noProof/>
            <w:webHidden/>
          </w:rPr>
          <w:t>49</w:t>
        </w:r>
        <w:r w:rsidR="00116B5D">
          <w:rPr>
            <w:noProof/>
            <w:webHidden/>
          </w:rPr>
          <w:fldChar w:fldCharType="end"/>
        </w:r>
      </w:hyperlink>
    </w:p>
    <w:p w14:paraId="68071481" w14:textId="055F600B" w:rsidR="00207459" w:rsidRPr="00112EF1" w:rsidRDefault="0083059B" w:rsidP="00F10A17">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F10A17">
      <w:pPr>
        <w:pStyle w:val="Ttol1"/>
        <w:numPr>
          <w:ilvl w:val="0"/>
          <w:numId w:val="0"/>
        </w:numPr>
      </w:pPr>
      <w:bookmarkStart w:id="6" w:name="_Toc57196816"/>
      <w:bookmarkStart w:id="7" w:name="_Toc60338151"/>
      <w:bookmarkStart w:id="8" w:name="_Toc70017676"/>
      <w:r w:rsidRPr="00112EF1">
        <w:lastRenderedPageBreak/>
        <w:t>ÍNDICE DE TABLAS</w:t>
      </w:r>
      <w:bookmarkEnd w:id="6"/>
      <w:bookmarkEnd w:id="7"/>
      <w:bookmarkEnd w:id="8"/>
    </w:p>
    <w:p w14:paraId="7CCA4C22" w14:textId="7BB18212" w:rsidR="00116B5D" w:rsidRDefault="00C73565" w:rsidP="00F10A17">
      <w:pPr>
        <w:pStyle w:val="ndexdillustracion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9497502" w:history="1">
        <w:r w:rsidR="00116B5D" w:rsidRPr="007C6E9F">
          <w:rPr>
            <w:rStyle w:val="Enlla"/>
            <w:noProof/>
          </w:rPr>
          <w:t xml:space="preserve">Tabla 3.1: Modelo de capas OSI </w:t>
        </w:r>
        <w:r w:rsidR="00116B5D" w:rsidRPr="007C6E9F">
          <w:rPr>
            <w:rStyle w:val="Enlla"/>
            <w:rFonts w:cs="Arial"/>
            <w:noProof/>
          </w:rPr>
          <w:t>(ISO/IEC JTC 1, 1994)</w:t>
        </w:r>
        <w:r w:rsidR="00116B5D">
          <w:rPr>
            <w:noProof/>
            <w:webHidden/>
          </w:rPr>
          <w:tab/>
        </w:r>
        <w:r w:rsidR="00116B5D">
          <w:rPr>
            <w:noProof/>
            <w:webHidden/>
          </w:rPr>
          <w:fldChar w:fldCharType="begin"/>
        </w:r>
        <w:r w:rsidR="00116B5D">
          <w:rPr>
            <w:noProof/>
            <w:webHidden/>
          </w:rPr>
          <w:instrText xml:space="preserve"> PAGEREF _Toc69497502 \h </w:instrText>
        </w:r>
        <w:r w:rsidR="00116B5D">
          <w:rPr>
            <w:noProof/>
            <w:webHidden/>
          </w:rPr>
        </w:r>
        <w:r w:rsidR="00116B5D">
          <w:rPr>
            <w:noProof/>
            <w:webHidden/>
          </w:rPr>
          <w:fldChar w:fldCharType="separate"/>
        </w:r>
        <w:r w:rsidR="00116B5D">
          <w:rPr>
            <w:noProof/>
            <w:webHidden/>
          </w:rPr>
          <w:t>19</w:t>
        </w:r>
        <w:r w:rsidR="00116B5D">
          <w:rPr>
            <w:noProof/>
            <w:webHidden/>
          </w:rPr>
          <w:fldChar w:fldCharType="end"/>
        </w:r>
      </w:hyperlink>
    </w:p>
    <w:p w14:paraId="77D7B440" w14:textId="24611E46" w:rsidR="00116B5D" w:rsidRDefault="00183749" w:rsidP="00F10A17">
      <w:pPr>
        <w:pStyle w:val="ndexdillustracions"/>
        <w:rPr>
          <w:rFonts w:asciiTheme="minorHAnsi" w:hAnsiTheme="minorHAnsi"/>
          <w:noProof/>
          <w:sz w:val="22"/>
          <w:lang w:val="ca-ES" w:eastAsia="ca-ES"/>
        </w:rPr>
      </w:pPr>
      <w:hyperlink w:anchor="_Toc69497503" w:history="1">
        <w:r w:rsidR="00116B5D" w:rsidRPr="007C6E9F">
          <w:rPr>
            <w:rStyle w:val="Enlla"/>
            <w:noProof/>
          </w:rPr>
          <w:t>Tabla 3.2: Tabla de una llamada DNS realizada con Packet Tracer.</w:t>
        </w:r>
        <w:r w:rsidR="00116B5D">
          <w:rPr>
            <w:noProof/>
            <w:webHidden/>
          </w:rPr>
          <w:tab/>
        </w:r>
        <w:r w:rsidR="00116B5D">
          <w:rPr>
            <w:noProof/>
            <w:webHidden/>
          </w:rPr>
          <w:fldChar w:fldCharType="begin"/>
        </w:r>
        <w:r w:rsidR="00116B5D">
          <w:rPr>
            <w:noProof/>
            <w:webHidden/>
          </w:rPr>
          <w:instrText xml:space="preserve"> PAGEREF _Toc69497503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292AFDDA" w14:textId="3632CD02" w:rsidR="00116B5D" w:rsidRDefault="00183749" w:rsidP="00F10A17">
      <w:pPr>
        <w:pStyle w:val="ndexdillustracions"/>
        <w:rPr>
          <w:rFonts w:asciiTheme="minorHAnsi" w:hAnsiTheme="minorHAnsi"/>
          <w:noProof/>
          <w:sz w:val="22"/>
          <w:lang w:val="ca-ES" w:eastAsia="ca-ES"/>
        </w:rPr>
      </w:pPr>
      <w:hyperlink w:anchor="_Toc69497504" w:history="1">
        <w:r w:rsidR="00116B5D" w:rsidRPr="007C6E9F">
          <w:rPr>
            <w:rStyle w:val="Enlla"/>
            <w:noProof/>
          </w:rPr>
          <w:t>Tabla 3.3: Tabla de una respuesta DNS realizada con Packet Tracer.</w:t>
        </w:r>
        <w:r w:rsidR="00116B5D">
          <w:rPr>
            <w:noProof/>
            <w:webHidden/>
          </w:rPr>
          <w:tab/>
        </w:r>
        <w:r w:rsidR="00116B5D">
          <w:rPr>
            <w:noProof/>
            <w:webHidden/>
          </w:rPr>
          <w:fldChar w:fldCharType="begin"/>
        </w:r>
        <w:r w:rsidR="00116B5D">
          <w:rPr>
            <w:noProof/>
            <w:webHidden/>
          </w:rPr>
          <w:instrText xml:space="preserve"> PAGEREF _Toc69497504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71595EBF" w14:textId="3C2C8067" w:rsidR="00116B5D" w:rsidRDefault="00183749" w:rsidP="00F10A17">
      <w:pPr>
        <w:pStyle w:val="ndexdillustracions"/>
        <w:rPr>
          <w:rFonts w:asciiTheme="minorHAnsi" w:hAnsiTheme="minorHAnsi"/>
          <w:noProof/>
          <w:sz w:val="22"/>
          <w:lang w:val="ca-ES" w:eastAsia="ca-ES"/>
        </w:rPr>
      </w:pPr>
      <w:hyperlink w:anchor="_Toc69497505" w:history="1">
        <w:r w:rsidR="00116B5D" w:rsidRPr="007C6E9F">
          <w:rPr>
            <w:rStyle w:val="Enlla"/>
            <w:noProof/>
          </w:rPr>
          <w:t>Tabla 3.4: Tabla de una llamada HTTP realizada con Packet Tracer.</w:t>
        </w:r>
        <w:r w:rsidR="00116B5D">
          <w:rPr>
            <w:noProof/>
            <w:webHidden/>
          </w:rPr>
          <w:tab/>
        </w:r>
        <w:r w:rsidR="00116B5D">
          <w:rPr>
            <w:noProof/>
            <w:webHidden/>
          </w:rPr>
          <w:fldChar w:fldCharType="begin"/>
        </w:r>
        <w:r w:rsidR="00116B5D">
          <w:rPr>
            <w:noProof/>
            <w:webHidden/>
          </w:rPr>
          <w:instrText xml:space="preserve"> PAGEREF _Toc69497505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0C94BB54" w14:textId="08E511EC" w:rsidR="00116B5D" w:rsidRDefault="00183749" w:rsidP="00F10A17">
      <w:pPr>
        <w:pStyle w:val="ndexdillustracions"/>
        <w:rPr>
          <w:rFonts w:asciiTheme="minorHAnsi" w:hAnsiTheme="minorHAnsi"/>
          <w:noProof/>
          <w:sz w:val="22"/>
          <w:lang w:val="ca-ES" w:eastAsia="ca-ES"/>
        </w:rPr>
      </w:pPr>
      <w:hyperlink w:anchor="_Toc69497506" w:history="1">
        <w:r w:rsidR="00116B5D" w:rsidRPr="007C6E9F">
          <w:rPr>
            <w:rStyle w:val="Enlla"/>
            <w:noProof/>
          </w:rPr>
          <w:t>Tabla 3.5: Tabla de una respuesta HTTP realizada con Packet Tracer.</w:t>
        </w:r>
        <w:r w:rsidR="00116B5D">
          <w:rPr>
            <w:noProof/>
            <w:webHidden/>
          </w:rPr>
          <w:tab/>
        </w:r>
        <w:r w:rsidR="00116B5D">
          <w:rPr>
            <w:noProof/>
            <w:webHidden/>
          </w:rPr>
          <w:fldChar w:fldCharType="begin"/>
        </w:r>
        <w:r w:rsidR="00116B5D">
          <w:rPr>
            <w:noProof/>
            <w:webHidden/>
          </w:rPr>
          <w:instrText xml:space="preserve"> PAGEREF _Toc69497506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40E33565" w14:textId="1DC19A72" w:rsidR="00116B5D" w:rsidRDefault="00183749" w:rsidP="00F10A17">
      <w:pPr>
        <w:pStyle w:val="ndexdillustracions"/>
        <w:rPr>
          <w:rFonts w:asciiTheme="minorHAnsi" w:hAnsiTheme="minorHAnsi"/>
          <w:noProof/>
          <w:sz w:val="22"/>
          <w:lang w:val="ca-ES" w:eastAsia="ca-ES"/>
        </w:rPr>
      </w:pPr>
      <w:hyperlink w:anchor="_Toc69497507" w:history="1">
        <w:r w:rsidR="00116B5D" w:rsidRPr="007C6E9F">
          <w:rPr>
            <w:rStyle w:val="Enlla"/>
            <w:noProof/>
          </w:rPr>
          <w:t>Tabla 5.1: Cronograma del TFG</w:t>
        </w:r>
        <w:r w:rsidR="00116B5D">
          <w:rPr>
            <w:noProof/>
            <w:webHidden/>
          </w:rPr>
          <w:tab/>
        </w:r>
        <w:r w:rsidR="00116B5D">
          <w:rPr>
            <w:noProof/>
            <w:webHidden/>
          </w:rPr>
          <w:fldChar w:fldCharType="begin"/>
        </w:r>
        <w:r w:rsidR="00116B5D">
          <w:rPr>
            <w:noProof/>
            <w:webHidden/>
          </w:rPr>
          <w:instrText xml:space="preserve"> PAGEREF _Toc69497507 \h </w:instrText>
        </w:r>
        <w:r w:rsidR="00116B5D">
          <w:rPr>
            <w:noProof/>
            <w:webHidden/>
          </w:rPr>
        </w:r>
        <w:r w:rsidR="00116B5D">
          <w:rPr>
            <w:noProof/>
            <w:webHidden/>
          </w:rPr>
          <w:fldChar w:fldCharType="separate"/>
        </w:r>
        <w:r w:rsidR="00116B5D">
          <w:rPr>
            <w:noProof/>
            <w:webHidden/>
          </w:rPr>
          <w:t>40</w:t>
        </w:r>
        <w:r w:rsidR="00116B5D">
          <w:rPr>
            <w:noProof/>
            <w:webHidden/>
          </w:rPr>
          <w:fldChar w:fldCharType="end"/>
        </w:r>
      </w:hyperlink>
    </w:p>
    <w:p w14:paraId="67844027" w14:textId="7A8C6EF7" w:rsidR="00116B5D" w:rsidRDefault="00183749" w:rsidP="00F10A17">
      <w:pPr>
        <w:pStyle w:val="ndexdillustracions"/>
        <w:rPr>
          <w:rFonts w:asciiTheme="minorHAnsi" w:hAnsiTheme="minorHAnsi"/>
          <w:noProof/>
          <w:sz w:val="22"/>
          <w:lang w:val="ca-ES" w:eastAsia="ca-ES"/>
        </w:rPr>
      </w:pPr>
      <w:hyperlink w:anchor="_Toc69497508" w:history="1">
        <w:r w:rsidR="00116B5D" w:rsidRPr="007C6E9F">
          <w:rPr>
            <w:rStyle w:val="Enlla"/>
            <w:noProof/>
          </w:rPr>
          <w:t>Tabla 6.1: Tabla de los objetos y su probabilidad de aparición.</w:t>
        </w:r>
        <w:r w:rsidR="00116B5D">
          <w:rPr>
            <w:noProof/>
            <w:webHidden/>
          </w:rPr>
          <w:tab/>
        </w:r>
        <w:r w:rsidR="00116B5D">
          <w:rPr>
            <w:noProof/>
            <w:webHidden/>
          </w:rPr>
          <w:fldChar w:fldCharType="begin"/>
        </w:r>
        <w:r w:rsidR="00116B5D">
          <w:rPr>
            <w:noProof/>
            <w:webHidden/>
          </w:rPr>
          <w:instrText xml:space="preserve"> PAGEREF _Toc69497508 \h </w:instrText>
        </w:r>
        <w:r w:rsidR="00116B5D">
          <w:rPr>
            <w:noProof/>
            <w:webHidden/>
          </w:rPr>
        </w:r>
        <w:r w:rsidR="00116B5D">
          <w:rPr>
            <w:noProof/>
            <w:webHidden/>
          </w:rPr>
          <w:fldChar w:fldCharType="separate"/>
        </w:r>
        <w:r w:rsidR="00116B5D">
          <w:rPr>
            <w:noProof/>
            <w:webHidden/>
          </w:rPr>
          <w:t>45</w:t>
        </w:r>
        <w:r w:rsidR="00116B5D">
          <w:rPr>
            <w:noProof/>
            <w:webHidden/>
          </w:rPr>
          <w:fldChar w:fldCharType="end"/>
        </w:r>
      </w:hyperlink>
    </w:p>
    <w:p w14:paraId="579DF78D" w14:textId="79F41CB1" w:rsidR="00116B5D" w:rsidRDefault="00183749" w:rsidP="00F10A17">
      <w:pPr>
        <w:pStyle w:val="ndexdillustracions"/>
        <w:rPr>
          <w:rFonts w:asciiTheme="minorHAnsi" w:hAnsiTheme="minorHAnsi"/>
          <w:noProof/>
          <w:sz w:val="22"/>
          <w:lang w:val="ca-ES" w:eastAsia="ca-ES"/>
        </w:rPr>
      </w:pPr>
      <w:hyperlink w:anchor="_Toc69497509" w:history="1">
        <w:r w:rsidR="00116B5D" w:rsidRPr="007C6E9F">
          <w:rPr>
            <w:rStyle w:val="Enlla"/>
            <w:noProof/>
          </w:rPr>
          <w:t>Tabla 6.2: Tabla de los modos de dificultad.</w:t>
        </w:r>
        <w:r w:rsidR="00116B5D">
          <w:rPr>
            <w:noProof/>
            <w:webHidden/>
          </w:rPr>
          <w:tab/>
        </w:r>
        <w:r w:rsidR="00116B5D">
          <w:rPr>
            <w:noProof/>
            <w:webHidden/>
          </w:rPr>
          <w:fldChar w:fldCharType="begin"/>
        </w:r>
        <w:r w:rsidR="00116B5D">
          <w:rPr>
            <w:noProof/>
            <w:webHidden/>
          </w:rPr>
          <w:instrText xml:space="preserve"> PAGEREF _Toc69497509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622EBED4" w14:textId="18536E3C" w:rsidR="00116B5D" w:rsidRDefault="00183749" w:rsidP="00F10A17">
      <w:pPr>
        <w:pStyle w:val="ndexdillustracions"/>
        <w:rPr>
          <w:rFonts w:asciiTheme="minorHAnsi" w:hAnsiTheme="minorHAnsi"/>
          <w:noProof/>
          <w:sz w:val="22"/>
          <w:lang w:val="ca-ES" w:eastAsia="ca-ES"/>
        </w:rPr>
      </w:pPr>
      <w:hyperlink w:anchor="_Toc69497510" w:history="1">
        <w:r w:rsidR="00116B5D" w:rsidRPr="007C6E9F">
          <w:rPr>
            <w:rStyle w:val="Enlla"/>
            <w:noProof/>
          </w:rPr>
          <w:t>Tabla 6.3: Tabla del sistema de puntuación.</w:t>
        </w:r>
        <w:r w:rsidR="00116B5D">
          <w:rPr>
            <w:noProof/>
            <w:webHidden/>
          </w:rPr>
          <w:tab/>
        </w:r>
        <w:r w:rsidR="00116B5D">
          <w:rPr>
            <w:noProof/>
            <w:webHidden/>
          </w:rPr>
          <w:fldChar w:fldCharType="begin"/>
        </w:r>
        <w:r w:rsidR="00116B5D">
          <w:rPr>
            <w:noProof/>
            <w:webHidden/>
          </w:rPr>
          <w:instrText xml:space="preserve"> PAGEREF _Toc69497510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365BA65B" w14:textId="5F889000" w:rsidR="00116B5D" w:rsidRDefault="00183749" w:rsidP="00F10A17">
      <w:pPr>
        <w:pStyle w:val="ndexdillustracions"/>
        <w:rPr>
          <w:rFonts w:asciiTheme="minorHAnsi" w:hAnsiTheme="minorHAnsi"/>
          <w:noProof/>
          <w:sz w:val="22"/>
          <w:lang w:val="ca-ES" w:eastAsia="ca-ES"/>
        </w:rPr>
      </w:pPr>
      <w:hyperlink w:anchor="_Toc69497511" w:history="1">
        <w:r w:rsidR="00116B5D" w:rsidRPr="007C6E9F">
          <w:rPr>
            <w:rStyle w:val="Enlla"/>
            <w:noProof/>
          </w:rPr>
          <w:t>Tabla 6.4: Tabla de la conversión de las monedas.</w:t>
        </w:r>
        <w:r w:rsidR="00116B5D">
          <w:rPr>
            <w:noProof/>
            <w:webHidden/>
          </w:rPr>
          <w:tab/>
        </w:r>
        <w:r w:rsidR="00116B5D">
          <w:rPr>
            <w:noProof/>
            <w:webHidden/>
          </w:rPr>
          <w:fldChar w:fldCharType="begin"/>
        </w:r>
        <w:r w:rsidR="00116B5D">
          <w:rPr>
            <w:noProof/>
            <w:webHidden/>
          </w:rPr>
          <w:instrText xml:space="preserve"> PAGEREF _Toc69497511 \h </w:instrText>
        </w:r>
        <w:r w:rsidR="00116B5D">
          <w:rPr>
            <w:noProof/>
            <w:webHidden/>
          </w:rPr>
        </w:r>
        <w:r w:rsidR="00116B5D">
          <w:rPr>
            <w:noProof/>
            <w:webHidden/>
          </w:rPr>
          <w:fldChar w:fldCharType="separate"/>
        </w:r>
        <w:r w:rsidR="00116B5D">
          <w:rPr>
            <w:noProof/>
            <w:webHidden/>
          </w:rPr>
          <w:t>48</w:t>
        </w:r>
        <w:r w:rsidR="00116B5D">
          <w:rPr>
            <w:noProof/>
            <w:webHidden/>
          </w:rPr>
          <w:fldChar w:fldCharType="end"/>
        </w:r>
      </w:hyperlink>
    </w:p>
    <w:p w14:paraId="7509B4A4" w14:textId="2C6192C6" w:rsidR="00116B5D" w:rsidRDefault="00183749" w:rsidP="00F10A17">
      <w:pPr>
        <w:pStyle w:val="ndexdillustracions"/>
        <w:rPr>
          <w:rFonts w:asciiTheme="minorHAnsi" w:hAnsiTheme="minorHAnsi"/>
          <w:noProof/>
          <w:sz w:val="22"/>
          <w:lang w:val="ca-ES" w:eastAsia="ca-ES"/>
        </w:rPr>
      </w:pPr>
      <w:hyperlink w:anchor="_Toc69497512" w:history="1">
        <w:r w:rsidR="00116B5D" w:rsidRPr="007C6E9F">
          <w:rPr>
            <w:rStyle w:val="Enlla"/>
            <w:noProof/>
          </w:rPr>
          <w:t>Tabla 6.5: Tabla de la API.</w:t>
        </w:r>
        <w:r w:rsidR="00116B5D">
          <w:rPr>
            <w:noProof/>
            <w:webHidden/>
          </w:rPr>
          <w:tab/>
        </w:r>
        <w:r w:rsidR="00116B5D">
          <w:rPr>
            <w:noProof/>
            <w:webHidden/>
          </w:rPr>
          <w:fldChar w:fldCharType="begin"/>
        </w:r>
        <w:r w:rsidR="00116B5D">
          <w:rPr>
            <w:noProof/>
            <w:webHidden/>
          </w:rPr>
          <w:instrText xml:space="preserve"> PAGEREF _Toc69497512 \h </w:instrText>
        </w:r>
        <w:r w:rsidR="00116B5D">
          <w:rPr>
            <w:noProof/>
            <w:webHidden/>
          </w:rPr>
        </w:r>
        <w:r w:rsidR="00116B5D">
          <w:rPr>
            <w:noProof/>
            <w:webHidden/>
          </w:rPr>
          <w:fldChar w:fldCharType="separate"/>
        </w:r>
        <w:r w:rsidR="00116B5D">
          <w:rPr>
            <w:noProof/>
            <w:webHidden/>
          </w:rPr>
          <w:t>56</w:t>
        </w:r>
        <w:r w:rsidR="00116B5D">
          <w:rPr>
            <w:noProof/>
            <w:webHidden/>
          </w:rPr>
          <w:fldChar w:fldCharType="end"/>
        </w:r>
      </w:hyperlink>
    </w:p>
    <w:p w14:paraId="3FE70372" w14:textId="1063F1A4" w:rsidR="00B90BD6" w:rsidRDefault="00C73565" w:rsidP="00F10A17">
      <w:pPr>
        <w:rPr>
          <w:noProof/>
        </w:rPr>
      </w:pPr>
      <w:r w:rsidRPr="00112EF1">
        <w:rPr>
          <w:noProof/>
        </w:rPr>
        <w:fldChar w:fldCharType="end"/>
      </w:r>
    </w:p>
    <w:p w14:paraId="4DA54E6F" w14:textId="77777777" w:rsidR="00B90BD6" w:rsidRDefault="00B90BD6" w:rsidP="00F10A17">
      <w:pPr>
        <w:rPr>
          <w:noProof/>
        </w:rPr>
      </w:pPr>
      <w:r>
        <w:rPr>
          <w:noProof/>
        </w:rPr>
        <w:br w:type="page"/>
      </w:r>
    </w:p>
    <w:p w14:paraId="7A21BCC3" w14:textId="77777777" w:rsidR="00B5222B" w:rsidRPr="00112EF1" w:rsidRDefault="00B5222B" w:rsidP="00F10A17">
      <w:pPr>
        <w:rPr>
          <w:noProof/>
        </w:rPr>
      </w:pPr>
    </w:p>
    <w:p w14:paraId="3B757A13" w14:textId="560DFA17" w:rsidR="00B5222B" w:rsidRPr="00112EF1" w:rsidRDefault="00B5222B" w:rsidP="00F10A17">
      <w:pPr>
        <w:rPr>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F10A17">
      <w:pPr>
        <w:pStyle w:val="Ttol1"/>
        <w:numPr>
          <w:ilvl w:val="0"/>
          <w:numId w:val="0"/>
        </w:numPr>
      </w:pPr>
      <w:bookmarkStart w:id="9" w:name="_Hlk64030770"/>
      <w:bookmarkStart w:id="10" w:name="_Toc70017677"/>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ata Oriented Technology Stack</w:t>
            </w:r>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ntity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cs="Arial"/>
                <w:b w:val="0"/>
                <w:bCs w:val="0"/>
              </w:rPr>
            </w:pPr>
            <w:r w:rsidRPr="00DD6D1A">
              <w:rPr>
                <w:rFonts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HyperText Markup Language</w:t>
            </w:r>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ead-Up Display</w:t>
            </w:r>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 xml:space="preserve">Integrated </w:t>
            </w:r>
            <w:r>
              <w:rPr>
                <w:rStyle w:val="mfasi"/>
                <w:b w:val="0"/>
                <w:bCs w:val="0"/>
                <w:lang w:val="es-ES"/>
              </w:rPr>
              <w:t>D</w:t>
            </w:r>
            <w:r w:rsidRPr="009E2A0E">
              <w:rPr>
                <w:rStyle w:val="mfasi"/>
                <w:b w:val="0"/>
                <w:bCs w:val="0"/>
                <w:lang w:val="es-ES"/>
              </w:rPr>
              <w:t xml:space="preserve">evelopment </w:t>
            </w:r>
            <w:r>
              <w:rPr>
                <w:rStyle w:val="mfasi"/>
                <w:b w:val="0"/>
                <w:bCs w:val="0"/>
                <w:lang w:val="es-ES"/>
              </w:rPr>
              <w:t>E</w:t>
            </w:r>
            <w:r w:rsidRPr="009E2A0E">
              <w:rPr>
                <w:rStyle w:val="mfasi"/>
                <w:b w:val="0"/>
                <w:bCs w:val="0"/>
                <w:lang w:val="es-ES"/>
              </w:rPr>
              <w:t>nvironment</w:t>
            </w:r>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Local Area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r w:rsidRPr="00DD6D1A">
              <w:rPr>
                <w:rFonts w:cs="Arial"/>
                <w:b w:val="0"/>
                <w:bCs w:val="0"/>
              </w:rPr>
              <w:t>Packet Tracer</w:t>
            </w:r>
          </w:p>
        </w:tc>
        <w:tc>
          <w:tcPr>
            <w:tcW w:w="3870" w:type="pct"/>
            <w:vAlign w:val="center"/>
          </w:tcPr>
          <w:p w14:paraId="7CF8F424" w14:textId="4B496A20" w:rsidR="00DD6D1A" w:rsidRPr="00DD6D1A" w:rsidRDefault="00575CD5" w:rsidP="00EA7818">
            <w:pPr>
              <w:pStyle w:val="Senseespaiat"/>
              <w:spacing w:line="360" w:lineRule="auto"/>
              <w:jc w:val="left"/>
              <w:rPr>
                <w:rStyle w:val="mfasi"/>
                <w:b w:val="0"/>
                <w:bCs w:val="0"/>
                <w:lang w:val="es-ES"/>
              </w:rPr>
            </w:pPr>
            <w:r>
              <w:rPr>
                <w:rStyle w:val="mfasi"/>
                <w:b w:val="0"/>
                <w:bCs w:val="0"/>
                <w:lang w:val="es-ES"/>
              </w:rPr>
              <w:t>Es</w:t>
            </w:r>
            <w:r w:rsidR="00CC3A0B">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8C73A3" w:rsidR="00DD6D1A" w:rsidRPr="00CC3A0B" w:rsidRDefault="00CC3A0B" w:rsidP="00EA7818">
            <w:pPr>
              <w:pStyle w:val="Senseespaiat"/>
              <w:spacing w:line="360" w:lineRule="auto"/>
              <w:jc w:val="left"/>
              <w:rPr>
                <w:rStyle w:val="mfasi"/>
                <w:b w:val="0"/>
                <w:bCs w:val="0"/>
                <w:lang w:val="es-ES"/>
              </w:rPr>
            </w:pPr>
            <w:r w:rsidRPr="00CC3A0B">
              <w:rPr>
                <w:rStyle w:val="mfasi"/>
                <w:b w:val="0"/>
                <w:bCs w:val="0"/>
                <w:lang w:val="es-ES"/>
              </w:rPr>
              <w:t>Request for Comments,</w:t>
            </w:r>
            <w:r w:rsidRPr="00CC3A0B">
              <w:rPr>
                <w:rStyle w:val="mfasi"/>
                <w:b w:val="0"/>
                <w:bCs w:val="0"/>
              </w:rPr>
              <w:t xml:space="preserve"> </w:t>
            </w:r>
            <w:r w:rsidR="00575CD5">
              <w:rPr>
                <w:rStyle w:val="mfasi"/>
                <w:b w:val="0"/>
                <w:bCs w:val="0"/>
              </w:rPr>
              <w:t>son</w:t>
            </w:r>
            <w:r w:rsidRPr="00CC3A0B">
              <w:rPr>
                <w:rStyle w:val="mfasi"/>
                <w:b w:val="0"/>
                <w:bCs w:val="0"/>
              </w:rPr>
              <w:t xml:space="preserve"> los documentos oficiales de redes y deben estar aprobados por la Internet Engineering Task Forc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F10A17"/>
    <w:p w14:paraId="4457BDDF" w14:textId="77777777" w:rsidR="00B90BD6" w:rsidRDefault="00B90BD6" w:rsidP="00F10A17">
      <w:r>
        <w:br w:type="page"/>
      </w:r>
    </w:p>
    <w:p w14:paraId="5BAF0AD3" w14:textId="77777777" w:rsidR="00850C4E" w:rsidRPr="00112EF1" w:rsidRDefault="00850C4E" w:rsidP="00F10A17"/>
    <w:p w14:paraId="34DCBB98" w14:textId="77777777" w:rsidR="00850C4E" w:rsidRPr="00112EF1" w:rsidRDefault="00850C4E" w:rsidP="00F10A17"/>
    <w:p w14:paraId="104328D5" w14:textId="26AA83C2" w:rsidR="00196563" w:rsidRPr="00112EF1" w:rsidRDefault="00196563" w:rsidP="00F10A17">
      <w:pPr>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F10A17">
      <w:pPr>
        <w:pStyle w:val="Ttol1"/>
      </w:pPr>
      <w:bookmarkStart w:id="11" w:name="_INTRODUCCIÓN"/>
      <w:bookmarkStart w:id="12" w:name="_Ref57132738"/>
      <w:bookmarkStart w:id="13" w:name="_Ref57132781"/>
      <w:bookmarkStart w:id="14" w:name="_Toc57196817"/>
      <w:bookmarkStart w:id="15" w:name="_Toc60338152"/>
      <w:bookmarkStart w:id="16" w:name="_Toc70017678"/>
      <w:bookmarkEnd w:id="11"/>
      <w:r w:rsidRPr="009568AC">
        <w:lastRenderedPageBreak/>
        <w:t>INTRODUCCIÓN</w:t>
      </w:r>
      <w:bookmarkEnd w:id="12"/>
      <w:bookmarkEnd w:id="13"/>
      <w:bookmarkEnd w:id="14"/>
      <w:bookmarkEnd w:id="15"/>
      <w:bookmarkEnd w:id="16"/>
    </w:p>
    <w:p w14:paraId="3C0D4A5D" w14:textId="3E22742C" w:rsidR="004D1284" w:rsidRPr="00112EF1" w:rsidRDefault="004D1284" w:rsidP="00F10A1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w:t>
      </w:r>
      <w:r w:rsidR="00575CD5">
        <w:rPr>
          <w:rFonts w:eastAsia="Times New Roman"/>
        </w:rPr>
        <w:t>en línea</w:t>
      </w:r>
      <w:r w:rsidR="004A0746" w:rsidRPr="00112EF1">
        <w:rPr>
          <w:rFonts w:eastAsia="Times New Roman"/>
        </w:rPr>
        <w:t xml:space="preserve">, como son los </w:t>
      </w:r>
      <w:r w:rsidR="00575CD5">
        <w:rPr>
          <w:rFonts w:eastAsia="Times New Roman"/>
        </w:rPr>
        <w:t>deportes electrónicos</w:t>
      </w:r>
      <w:r w:rsidR="004A0746" w:rsidRPr="00112EF1">
        <w:rPr>
          <w:rFonts w:eastAsia="Times New Roman"/>
        </w:rPr>
        <w:t>.</w:t>
      </w:r>
    </w:p>
    <w:p w14:paraId="434C84A9" w14:textId="6BDCD664" w:rsidR="003E0A47" w:rsidRPr="00112EF1" w:rsidRDefault="004A0746" w:rsidP="00F10A1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6A15701" w:rsidR="00CE350F" w:rsidRPr="00112EF1" w:rsidRDefault="00C0793E" w:rsidP="00F10A1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A8324A">
        <w:rPr>
          <w:rFonts w:eastAsia="Times New Roman"/>
        </w:rPr>
        <w:t>.</w:t>
      </w:r>
    </w:p>
    <w:p w14:paraId="5F5D09A6" w14:textId="4FD63CFA" w:rsidR="003E0A47" w:rsidRPr="00112EF1" w:rsidRDefault="00CE350F" w:rsidP="00F10A17">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w:t>
      </w:r>
      <w:r w:rsidR="00A8324A">
        <w:rPr>
          <w:rFonts w:eastAsia="Times New Roman"/>
        </w:rPr>
        <w:t xml:space="preserve"> simulación de la</w:t>
      </w:r>
      <w:r w:rsidR="0020755D" w:rsidRPr="00112EF1">
        <w:rPr>
          <w:rFonts w:eastAsia="Times New Roman"/>
        </w:rPr>
        <w:t xml:space="preserve"> instancia del juego que estará ejecutando el servidor.</w:t>
      </w:r>
    </w:p>
    <w:p w14:paraId="72648DC1" w14:textId="16830A8C" w:rsidR="00B5679E" w:rsidRPr="00112EF1" w:rsidRDefault="003E0A47" w:rsidP="00F10A1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r w:rsidR="00A8324A">
        <w:rPr>
          <w:rFonts w:eastAsia="Times New Roman"/>
        </w:rPr>
        <w:t xml:space="preserve"> </w:t>
      </w:r>
      <w:r w:rsidR="00575CD5">
        <w:rPr>
          <w:rFonts w:eastAsia="Times New Roman"/>
        </w:rPr>
        <w:t>y</w:t>
      </w:r>
      <w:r w:rsidR="00A8324A">
        <w:rPr>
          <w:rFonts w:eastAsia="Times New Roman"/>
        </w:rPr>
        <w:t xml:space="preserve"> así poder disfrutar de las partidas contra otros jugadores</w:t>
      </w:r>
      <w:r w:rsidRPr="00112EF1">
        <w:rPr>
          <w:rFonts w:eastAsia="Times New Roman"/>
        </w:rPr>
        <w:t>.</w:t>
      </w:r>
    </w:p>
    <w:p w14:paraId="6B9AF597" w14:textId="77777777" w:rsidR="009412F0" w:rsidRPr="00112EF1" w:rsidRDefault="009412F0" w:rsidP="00F10A17">
      <w:pPr>
        <w:rPr>
          <w:rFonts w:eastAsia="Times New Roman"/>
        </w:rPr>
      </w:pPr>
    </w:p>
    <w:p w14:paraId="26CC0546" w14:textId="43C61F92" w:rsidR="00B90BD6" w:rsidRDefault="00B90BD6" w:rsidP="00F10A17">
      <w:pPr>
        <w:rPr>
          <w:rFonts w:eastAsia="Calibri" w:cs="Times New Roman"/>
          <w:sz w:val="32"/>
          <w:szCs w:val="32"/>
          <w:lang w:eastAsia="en-US"/>
        </w:rPr>
      </w:pPr>
      <w:r>
        <w:br w:type="page"/>
      </w:r>
    </w:p>
    <w:p w14:paraId="22B5FA49" w14:textId="0BE09BCF" w:rsidR="00B90BD6" w:rsidRDefault="00B90BD6" w:rsidP="00F10A17">
      <w:pPr>
        <w:rPr>
          <w:rFonts w:eastAsia="Calibri" w:cs="Times New Roman"/>
          <w:sz w:val="32"/>
          <w:szCs w:val="32"/>
          <w:lang w:eastAsia="en-US"/>
        </w:rPr>
      </w:pPr>
      <w:r>
        <w:lastRenderedPageBreak/>
        <w:br w:type="page"/>
      </w:r>
    </w:p>
    <w:p w14:paraId="42C6038E" w14:textId="77777777" w:rsidR="00616E7D" w:rsidRPr="00112EF1" w:rsidRDefault="00616E7D" w:rsidP="00F10A17">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0E6A7E29" w14:textId="0DAB9093" w:rsidR="006A1A5B" w:rsidRPr="00871907" w:rsidRDefault="00850C4E" w:rsidP="00F10A17">
      <w:pPr>
        <w:pStyle w:val="Ttol1"/>
      </w:pPr>
      <w:bookmarkStart w:id="17" w:name="_OBJETIVOS"/>
      <w:bookmarkStart w:id="18" w:name="_ANÁLISIS_DE_REFERENTES"/>
      <w:bookmarkStart w:id="19" w:name="_Toc60338156"/>
      <w:bookmarkStart w:id="20" w:name="_Toc70017679"/>
      <w:bookmarkEnd w:id="17"/>
      <w:bookmarkEnd w:id="18"/>
      <w:r w:rsidRPr="00871907">
        <w:lastRenderedPageBreak/>
        <w:t>ANÁLISIS DE REFERENTES</w:t>
      </w:r>
      <w:bookmarkEnd w:id="19"/>
      <w:bookmarkEnd w:id="20"/>
    </w:p>
    <w:p w14:paraId="71C37B35" w14:textId="1809E225" w:rsidR="00DA69DC" w:rsidRPr="00871907" w:rsidRDefault="006A1A5B" w:rsidP="00F10A17">
      <w:r w:rsidRPr="00871907">
        <w:t>Para analizar los referentes se debe separar en dos partes, los referentes de multijugador en línea y los referentes de juegos de karts.</w:t>
      </w:r>
    </w:p>
    <w:p w14:paraId="5FABE625" w14:textId="735A9E5B" w:rsidR="006A1A5B" w:rsidRDefault="00510552" w:rsidP="00F10A17">
      <w:pPr>
        <w:pStyle w:val="Ttol2"/>
      </w:pPr>
      <w:bookmarkStart w:id="21" w:name="_Toc57196819"/>
      <w:bookmarkStart w:id="22" w:name="_Toc60338157"/>
      <w:bookmarkStart w:id="23" w:name="_Toc70017680"/>
      <w:r w:rsidRPr="00871907">
        <w:t>REFERENTES DE JUEGOS M</w:t>
      </w:r>
      <w:bookmarkEnd w:id="21"/>
      <w:r w:rsidRPr="00871907">
        <w:t>ULTIJUGADOR EN LÍNEA</w:t>
      </w:r>
      <w:bookmarkEnd w:id="22"/>
      <w:bookmarkEnd w:id="23"/>
    </w:p>
    <w:p w14:paraId="7679FDDE" w14:textId="7397B363" w:rsidR="00DA69DC" w:rsidRPr="00DA69DC" w:rsidRDefault="00DA69DC" w:rsidP="00DA69DC">
      <w:r>
        <w:t xml:space="preserve">En este subapartado, solo se verá los aspectos, en el que el producto que se </w:t>
      </w:r>
      <w:r w:rsidR="00A55A49">
        <w:t>elaborará</w:t>
      </w:r>
      <w:r>
        <w:t xml:space="preserve"> se ha tomado como referencias. En este caso solo se ha obtenido de referente el Rocket League.</w:t>
      </w:r>
    </w:p>
    <w:p w14:paraId="41865B5F" w14:textId="3149CA73" w:rsidR="006A1A5B" w:rsidRPr="00871907" w:rsidRDefault="00510552" w:rsidP="00F10A17">
      <w:pPr>
        <w:pStyle w:val="Ttol3"/>
      </w:pPr>
      <w:bookmarkStart w:id="24" w:name="_Toc60338158"/>
      <w:bookmarkStart w:id="25" w:name="_Toc70017681"/>
      <w:r w:rsidRPr="00871907">
        <w:t>ROCKET LEAGUE</w:t>
      </w:r>
      <w:bookmarkStart w:id="26" w:name="_Toc57196822"/>
      <w:bookmarkEnd w:id="24"/>
      <w:bookmarkEnd w:id="25"/>
    </w:p>
    <w:p w14:paraId="76E8785D" w14:textId="22A793AA" w:rsidR="004549A3" w:rsidRPr="00112EF1" w:rsidRDefault="004549A3" w:rsidP="00F10A17">
      <w:r w:rsidRPr="00112EF1">
        <w:t>Ro</w:t>
      </w:r>
      <w:r w:rsidR="00B1191E" w:rsidRPr="00112EF1">
        <w:t xml:space="preserve">cket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Psyonix,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w:t>
      </w:r>
      <w:r w:rsidR="00575CD5">
        <w:t>Estos</w:t>
      </w:r>
      <w:r w:rsidR="00B1191E" w:rsidRPr="00112EF1">
        <w:t xml:space="preserve"> tienen una duración de 5 minutos, si uno de los dos equipos gana. En caso de empate, se va a una </w:t>
      </w:r>
      <w:r w:rsidR="00CC3A0B" w:rsidRPr="00112EF1">
        <w:t>prórroga</w:t>
      </w:r>
      <w:r w:rsidR="00B1191E" w:rsidRPr="00112EF1">
        <w:t xml:space="preserve"> y esta no se acaba hasta que uno de los dos</w:t>
      </w:r>
      <w:r w:rsidR="00303213">
        <w:t xml:space="preserve"> equipos</w:t>
      </w:r>
      <w:r w:rsidR="00B1191E" w:rsidRPr="00112EF1">
        <w:t xml:space="preserve"> marca un gol.</w:t>
      </w:r>
    </w:p>
    <w:p w14:paraId="49B755DB" w14:textId="1FC8261B" w:rsidR="00B1191E" w:rsidRPr="00112EF1" w:rsidRDefault="00F312E7" w:rsidP="00F10A17">
      <w:r w:rsidRPr="00112EF1">
        <w:t>Analizándolo</w:t>
      </w:r>
      <w:r w:rsidR="00B1191E" w:rsidRPr="00112EF1">
        <w:t xml:space="preserve"> en su modo multijugador, Rocket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w:t>
      </w:r>
      <w:r w:rsidR="00871907">
        <w:t>, aparte de que se puede elegir la región en la que el usuario se quiere conectar</w:t>
      </w:r>
      <w:r w:rsidR="00303213">
        <w:t>.</w:t>
      </w:r>
      <w:r w:rsidR="00E55332" w:rsidRPr="00112EF1">
        <w:t xml:space="preserve"> </w:t>
      </w:r>
      <w:r w:rsidR="00303213">
        <w:t>E</w:t>
      </w:r>
      <w:r w:rsidR="00E55332" w:rsidRPr="00112EF1">
        <w:t>so es un claro indicador que se trata de una metodología cliente-servidor.</w:t>
      </w:r>
      <w:r w:rsidR="0058626D">
        <w:t xml:space="preserve"> </w:t>
      </w:r>
    </w:p>
    <w:p w14:paraId="48A913FC" w14:textId="7EEC3A53" w:rsidR="00E55332" w:rsidRPr="00112EF1" w:rsidRDefault="00CC3A0B" w:rsidP="00F10A17">
      <w:r w:rsidRPr="00112EF1">
        <w:t>Además,</w:t>
      </w:r>
      <w:r w:rsidR="00E55332" w:rsidRPr="00112EF1">
        <w:t xml:space="preserve"> Rocket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F10A17">
      <w:pPr>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5667119D" w:rsidR="00E55332" w:rsidRPr="00112EF1" w:rsidRDefault="00E55332" w:rsidP="00F10A17">
      <w:pPr>
        <w:pStyle w:val="Llegenda"/>
      </w:pPr>
      <w:bookmarkStart w:id="27" w:name="_Toc69497468"/>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1</w:t>
      </w:r>
      <w:r w:rsidR="00320AB6">
        <w:fldChar w:fldCharType="end"/>
      </w:r>
      <w:r w:rsidRPr="00112EF1">
        <w:t xml:space="preserve">: Información que proporciona Rocket League de </w:t>
      </w:r>
      <w:r w:rsidR="00395050">
        <w:t xml:space="preserve">la </w:t>
      </w:r>
      <w:r w:rsidR="00575CD5">
        <w:t>conexión</w:t>
      </w:r>
      <w:r w:rsidRPr="00112EF1">
        <w:t>.</w:t>
      </w:r>
      <w:bookmarkEnd w:id="27"/>
    </w:p>
    <w:p w14:paraId="7D09F815" w14:textId="1DC9DFCB" w:rsidR="00DA69DC" w:rsidRPr="00112EF1" w:rsidRDefault="00E55332" w:rsidP="00F10A17">
      <w:r w:rsidRPr="00112EF1">
        <w:t xml:space="preserve">Para este proyecto Rocket League es el gran referente de multijugador, ya que </w:t>
      </w:r>
      <w:r w:rsidR="00F312E7" w:rsidRPr="00112EF1">
        <w:t>más</w:t>
      </w:r>
      <w:r w:rsidRPr="00112EF1">
        <w:t xml:space="preserve"> o menos se trata de algo parecido al producto a desarrollar. Es decir</w:t>
      </w:r>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F10A17">
      <w:pPr>
        <w:pStyle w:val="Ttol2"/>
      </w:pPr>
      <w:bookmarkStart w:id="28" w:name="_Toc57196823"/>
      <w:bookmarkStart w:id="29" w:name="_Toc60338160"/>
      <w:bookmarkStart w:id="30" w:name="_Toc70017682"/>
      <w:bookmarkEnd w:id="26"/>
      <w:r w:rsidRPr="009568AC">
        <w:t xml:space="preserve">REFERENTES DE JUEGOS DE </w:t>
      </w:r>
      <w:bookmarkEnd w:id="28"/>
      <w:r w:rsidRPr="009568AC">
        <w:t>CARRERAS ARCADE</w:t>
      </w:r>
      <w:bookmarkEnd w:id="29"/>
      <w:bookmarkEnd w:id="30"/>
    </w:p>
    <w:p w14:paraId="0451FB6A" w14:textId="649B27EA" w:rsidR="00DA69DC" w:rsidRPr="00112EF1" w:rsidRDefault="006A1A5B" w:rsidP="00F10A17">
      <w:r w:rsidRPr="00112EF1">
        <w:t xml:space="preserve">En este </w:t>
      </w:r>
      <w:r w:rsidR="00DA69DC" w:rsidRPr="00112EF1">
        <w:t>sub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Team Sonic Racing y Crash Team Racing Nitro Fueled.</w:t>
      </w:r>
    </w:p>
    <w:p w14:paraId="2D165D6A" w14:textId="0B34CDB3" w:rsidR="002C5CD1" w:rsidRPr="009568AC" w:rsidRDefault="00510552" w:rsidP="00F10A17">
      <w:pPr>
        <w:pStyle w:val="Ttol3"/>
      </w:pPr>
      <w:bookmarkStart w:id="31" w:name="_Toc57196824"/>
      <w:bookmarkStart w:id="32" w:name="_Toc60338161"/>
      <w:bookmarkStart w:id="33" w:name="_Toc70017683"/>
      <w:r w:rsidRPr="009568AC">
        <w:t>MARIO KART 8</w:t>
      </w:r>
      <w:bookmarkEnd w:id="33"/>
    </w:p>
    <w:p w14:paraId="57845009" w14:textId="65E2086C" w:rsidR="00D71B4B" w:rsidRPr="00112EF1" w:rsidRDefault="002C5CD1" w:rsidP="00F10A17">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2B698DE2" w14:textId="2F572C8D" w:rsidR="00DA69DC" w:rsidRPr="00112EF1" w:rsidRDefault="009A72B4" w:rsidP="00F10A17">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F10A17">
      <w:pPr>
        <w:pStyle w:val="Ttol4"/>
      </w:pPr>
      <w:r w:rsidRPr="009568AC">
        <w:t>CONTROLES</w:t>
      </w:r>
    </w:p>
    <w:p w14:paraId="333BDB11" w14:textId="77777777" w:rsidR="00A84A26" w:rsidRPr="00112EF1" w:rsidRDefault="00A84A26" w:rsidP="00F10A17">
      <w:pPr>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0D3F38BD" w:rsidR="00A84A26" w:rsidRPr="00112EF1" w:rsidRDefault="00A84A26" w:rsidP="00F10A17">
      <w:pPr>
        <w:pStyle w:val="Llegenda"/>
      </w:pPr>
      <w:bookmarkStart w:id="34" w:name="_Toc69497469"/>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2</w:t>
      </w:r>
      <w:r w:rsidR="00320AB6">
        <w:fldChar w:fldCharType="end"/>
      </w:r>
      <w:r w:rsidRPr="00112EF1">
        <w:t>: Controles de Mario Kart.</w:t>
      </w:r>
      <w:bookmarkEnd w:id="34"/>
    </w:p>
    <w:p w14:paraId="4B5D0F52" w14:textId="56B2C4E5" w:rsidR="00D71B4B" w:rsidRPr="00112EF1" w:rsidRDefault="00D71B4B" w:rsidP="00F10A17">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38684D">
      <w:pPr>
        <w:pStyle w:val="Pargrafdellista"/>
        <w:numPr>
          <w:ilvl w:val="0"/>
          <w:numId w:val="1"/>
        </w:numPr>
      </w:pPr>
      <w:r w:rsidRPr="00112EF1">
        <w:t>A</w:t>
      </w:r>
      <w:r w:rsidR="00D71B4B" w:rsidRPr="00112EF1">
        <w:t>: Acelerar</w:t>
      </w:r>
    </w:p>
    <w:p w14:paraId="5760AB8A" w14:textId="1C57ACAF" w:rsidR="00D71B4B" w:rsidRPr="00112EF1" w:rsidRDefault="002B68AB" w:rsidP="0038684D">
      <w:pPr>
        <w:pStyle w:val="Pargrafdellista"/>
        <w:numPr>
          <w:ilvl w:val="0"/>
          <w:numId w:val="1"/>
        </w:numPr>
      </w:pPr>
      <w:r w:rsidRPr="00112EF1">
        <w:t>B</w:t>
      </w:r>
      <w:r w:rsidR="00D71B4B" w:rsidRPr="00112EF1">
        <w:t>: Frenar</w:t>
      </w:r>
    </w:p>
    <w:p w14:paraId="0DA9312A" w14:textId="6A8883B9" w:rsidR="00D71B4B" w:rsidRPr="00112EF1" w:rsidRDefault="00D71B4B" w:rsidP="0038684D">
      <w:pPr>
        <w:pStyle w:val="Pargrafdellista"/>
        <w:numPr>
          <w:ilvl w:val="0"/>
          <w:numId w:val="1"/>
        </w:numPr>
      </w:pPr>
      <w:r w:rsidRPr="00112EF1">
        <w:t>L: Lanzar objeto</w:t>
      </w:r>
    </w:p>
    <w:p w14:paraId="5548989F" w14:textId="12323B5C" w:rsidR="00D71B4B" w:rsidRPr="00112EF1" w:rsidRDefault="00D71B4B" w:rsidP="0038684D">
      <w:pPr>
        <w:pStyle w:val="Pargrafdellista"/>
        <w:numPr>
          <w:ilvl w:val="0"/>
          <w:numId w:val="1"/>
        </w:numPr>
      </w:pPr>
      <w:r w:rsidRPr="00112EF1">
        <w:t>R: Derrapar</w:t>
      </w:r>
    </w:p>
    <w:p w14:paraId="1D9A3A5D" w14:textId="20E09AE9" w:rsidR="00DA69DC" w:rsidRDefault="00D71B4B" w:rsidP="0038684D">
      <w:pPr>
        <w:pStyle w:val="Pargrafdellista"/>
        <w:numPr>
          <w:ilvl w:val="0"/>
          <w:numId w:val="1"/>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F10A17">
      <w:pPr>
        <w:pStyle w:val="Ttol4"/>
      </w:pPr>
      <w:r w:rsidRPr="009568AC">
        <w:t>MECÁNICAS</w:t>
      </w:r>
    </w:p>
    <w:p w14:paraId="776BC4B7" w14:textId="070466A2" w:rsidR="002C5CD1" w:rsidRPr="00112EF1" w:rsidRDefault="005D57B4" w:rsidP="00F10A17">
      <w:r w:rsidRPr="00112EF1">
        <w:t>En este apartado se analizará la mecánica del movimiento del personaje, como también los objetos que hay en el juego.</w:t>
      </w:r>
    </w:p>
    <w:p w14:paraId="4EE20C86" w14:textId="009F7677" w:rsidR="005D57B4" w:rsidRPr="00112EF1" w:rsidRDefault="005D57B4" w:rsidP="00F10A17">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F10A17">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F10A17">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F10A17">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F10A17">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F10A17">
      <w:pPr>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0EEBAFDE" w:rsidR="000763BE" w:rsidRPr="00112EF1" w:rsidRDefault="00217076" w:rsidP="00F10A17">
      <w:pPr>
        <w:pStyle w:val="Llegenda"/>
      </w:pPr>
      <w:bookmarkStart w:id="35" w:name="_Toc69497470"/>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3</w:t>
      </w:r>
      <w:r w:rsidR="00320AB6">
        <w:fldChar w:fldCharType="end"/>
      </w:r>
      <w:r w:rsidRPr="00112EF1">
        <w:t>: Tabla de probabilidad de los objetos en Mario Kart</w:t>
      </w:r>
      <w:bookmarkEnd w:id="35"/>
    </w:p>
    <w:p w14:paraId="5F7ED448" w14:textId="376E8766" w:rsidR="00A55A49" w:rsidRDefault="000763BE" w:rsidP="00F10A17">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264D2F9E" w14:textId="77777777" w:rsidR="00A55A49" w:rsidRDefault="00A55A49">
      <w:pPr>
        <w:spacing w:before="0" w:after="200"/>
        <w:jc w:val="left"/>
      </w:pPr>
      <w:r>
        <w:br w:type="page"/>
      </w:r>
    </w:p>
    <w:p w14:paraId="6F746625" w14:textId="5A7534E3" w:rsidR="002C5CD1" w:rsidRPr="009568AC" w:rsidRDefault="00510552" w:rsidP="00F10A17">
      <w:pPr>
        <w:pStyle w:val="Ttol4"/>
      </w:pPr>
      <w:r w:rsidRPr="009568AC">
        <w:lastRenderedPageBreak/>
        <w:t>MODOS DE JUEGO</w:t>
      </w:r>
    </w:p>
    <w:p w14:paraId="63690CB1" w14:textId="6F65BE03" w:rsidR="002C5CD1" w:rsidRPr="00112EF1" w:rsidRDefault="008F3F0F" w:rsidP="00F10A17">
      <w:r w:rsidRPr="00112EF1">
        <w:t xml:space="preserve">Mario Kart tiene </w:t>
      </w:r>
      <w:r w:rsidR="0056381E" w:rsidRPr="00112EF1">
        <w:t>cuatro</w:t>
      </w:r>
      <w:r w:rsidRPr="00112EF1">
        <w:t xml:space="preserve"> modos de juego.</w:t>
      </w:r>
    </w:p>
    <w:p w14:paraId="10B915CB" w14:textId="77777777" w:rsidR="00AD7D60" w:rsidRPr="00112EF1" w:rsidRDefault="00AD7D60" w:rsidP="00F10A17">
      <w:pPr>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7150A589" w:rsidR="00AD7D60" w:rsidRPr="00112EF1" w:rsidRDefault="00AD7D60" w:rsidP="00F10A17">
      <w:pPr>
        <w:pStyle w:val="Llegenda"/>
      </w:pPr>
      <w:bookmarkStart w:id="36" w:name="_Toc69497471"/>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4</w:t>
      </w:r>
      <w:r w:rsidR="00320AB6">
        <w:fldChar w:fldCharType="end"/>
      </w:r>
      <w:r w:rsidRPr="00112EF1">
        <w:t>: Modos de juego de Mario Kart.</w:t>
      </w:r>
      <w:bookmarkEnd w:id="36"/>
    </w:p>
    <w:p w14:paraId="1F3DB5D4" w14:textId="4EC8B1CF" w:rsidR="008F3F0F" w:rsidRPr="00112EF1" w:rsidRDefault="008F3F0F" w:rsidP="00F10A17">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F10A17">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F10A17">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0C83E65A" w14:textId="7E513ED0" w:rsidR="00DA69DC" w:rsidRPr="00112EF1" w:rsidRDefault="005D57B4" w:rsidP="00F10A17">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F10A17">
      <w:pPr>
        <w:pStyle w:val="Ttol3"/>
      </w:pPr>
      <w:bookmarkStart w:id="37" w:name="_Toc57196825"/>
      <w:bookmarkStart w:id="38" w:name="_Toc60338162"/>
      <w:bookmarkStart w:id="39" w:name="_Toc70017684"/>
      <w:bookmarkEnd w:id="31"/>
      <w:bookmarkEnd w:id="32"/>
      <w:r w:rsidRPr="003741E8">
        <w:t>TEAM SONIC RACING</w:t>
      </w:r>
      <w:bookmarkEnd w:id="37"/>
      <w:bookmarkEnd w:id="38"/>
      <w:bookmarkEnd w:id="39"/>
    </w:p>
    <w:p w14:paraId="39991EB1" w14:textId="5675364E" w:rsidR="00CD42B3" w:rsidRPr="00112EF1" w:rsidRDefault="00243FB3" w:rsidP="00F10A17">
      <w:bookmarkStart w:id="40" w:name="_Toc57196826"/>
      <w:bookmarkStart w:id="41" w:name="_Toc60338163"/>
      <w:r w:rsidRPr="00112EF1">
        <w:t xml:space="preserve">En cuanto a </w:t>
      </w:r>
      <w:r w:rsidR="00CD42B3" w:rsidRPr="00112EF1">
        <w:t>Team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63DEE048" w14:textId="733B9D1E" w:rsidR="00DA69DC" w:rsidRDefault="00E51B1E" w:rsidP="00A55A49">
      <w:r w:rsidRPr="00112EF1">
        <w:t>Seguidamente se detallará la configuración de los controles, sus mecánicas y para acabar sus modos de juego que hay en Team Sonic Racing.</w:t>
      </w:r>
    </w:p>
    <w:p w14:paraId="544CC6FE" w14:textId="4CE3F4D2" w:rsidR="00731ADE" w:rsidRPr="009568AC" w:rsidRDefault="00510552" w:rsidP="00F10A17">
      <w:pPr>
        <w:pStyle w:val="Ttol4"/>
      </w:pPr>
      <w:r w:rsidRPr="009568AC">
        <w:t>CONTROLES</w:t>
      </w:r>
    </w:p>
    <w:p w14:paraId="544BC64E" w14:textId="77777777" w:rsidR="00DD130D" w:rsidRPr="00112EF1" w:rsidRDefault="00DD130D" w:rsidP="00F10A17">
      <w:pPr>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2FF8A4BB" w:rsidR="00DD130D" w:rsidRPr="00112EF1" w:rsidRDefault="00DD130D" w:rsidP="00F10A17">
      <w:pPr>
        <w:pStyle w:val="Llegenda"/>
      </w:pPr>
      <w:bookmarkStart w:id="42" w:name="_Toc69497472"/>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5</w:t>
      </w:r>
      <w:r w:rsidR="00320AB6">
        <w:fldChar w:fldCharType="end"/>
      </w:r>
      <w:r w:rsidRPr="00112EF1">
        <w:t>: Controles de Team Sonic Racing</w:t>
      </w:r>
      <w:bookmarkEnd w:id="42"/>
    </w:p>
    <w:p w14:paraId="10D6AA05" w14:textId="04C085D1" w:rsidR="002B68AB" w:rsidRPr="00112EF1" w:rsidRDefault="002B68AB" w:rsidP="00F10A17">
      <w:r w:rsidRPr="00112EF1">
        <w:t>Teniendo como referencia el mando de la Switch, Team Sonic Racing tiene los siguientes controles:</w:t>
      </w:r>
    </w:p>
    <w:p w14:paraId="16453FB6" w14:textId="4110BCC5" w:rsidR="002B68AB" w:rsidRPr="00112EF1" w:rsidRDefault="002B68AB" w:rsidP="0038684D">
      <w:pPr>
        <w:pStyle w:val="Pargrafdellista"/>
        <w:numPr>
          <w:ilvl w:val="0"/>
          <w:numId w:val="1"/>
        </w:numPr>
      </w:pPr>
      <w:r w:rsidRPr="00112EF1">
        <w:lastRenderedPageBreak/>
        <w:t>R: Acelerar</w:t>
      </w:r>
    </w:p>
    <w:p w14:paraId="79A9DDF0" w14:textId="0CD5CCBC" w:rsidR="002B68AB" w:rsidRPr="00112EF1" w:rsidRDefault="002B68AB" w:rsidP="0038684D">
      <w:pPr>
        <w:pStyle w:val="Pargrafdellista"/>
        <w:numPr>
          <w:ilvl w:val="0"/>
          <w:numId w:val="1"/>
        </w:numPr>
      </w:pPr>
      <w:r w:rsidRPr="00112EF1">
        <w:t>L: Frenar/Derrapar</w:t>
      </w:r>
    </w:p>
    <w:p w14:paraId="04B44291" w14:textId="7E55D075" w:rsidR="002B68AB" w:rsidRPr="00112EF1" w:rsidRDefault="00C82218" w:rsidP="0038684D">
      <w:pPr>
        <w:pStyle w:val="Pargrafdellista"/>
        <w:numPr>
          <w:ilvl w:val="0"/>
          <w:numId w:val="1"/>
        </w:numPr>
      </w:pPr>
      <w:r w:rsidRPr="00112EF1">
        <w:t>B</w:t>
      </w:r>
      <w:r w:rsidR="002B68AB" w:rsidRPr="00112EF1">
        <w:t>: Lanzar objeto</w:t>
      </w:r>
    </w:p>
    <w:p w14:paraId="3D2B181B" w14:textId="7984C078" w:rsidR="00C82218" w:rsidRPr="00112EF1" w:rsidRDefault="00C82218" w:rsidP="0038684D">
      <w:pPr>
        <w:pStyle w:val="Pargrafdellista"/>
        <w:numPr>
          <w:ilvl w:val="0"/>
          <w:numId w:val="1"/>
        </w:numPr>
      </w:pPr>
      <w:r w:rsidRPr="00112EF1">
        <w:t>A: Ceder Objetos</w:t>
      </w:r>
    </w:p>
    <w:p w14:paraId="1D015E26" w14:textId="21C2C35C" w:rsidR="002B68AB" w:rsidRPr="00112EF1" w:rsidRDefault="002B68AB" w:rsidP="0038684D">
      <w:pPr>
        <w:pStyle w:val="Pargrafdellista"/>
        <w:numPr>
          <w:ilvl w:val="0"/>
          <w:numId w:val="1"/>
        </w:numPr>
      </w:pPr>
      <w:r w:rsidRPr="00112EF1">
        <w:t xml:space="preserve">X: </w:t>
      </w:r>
      <w:r w:rsidR="00C82218" w:rsidRPr="00112EF1">
        <w:t>Megaturbo</w:t>
      </w:r>
    </w:p>
    <w:p w14:paraId="2895C85C" w14:textId="185227FF" w:rsidR="00DA69DC" w:rsidRPr="00112EF1" w:rsidRDefault="002B68AB" w:rsidP="0038684D">
      <w:pPr>
        <w:pStyle w:val="Pargrafdellista"/>
        <w:numPr>
          <w:ilvl w:val="0"/>
          <w:numId w:val="1"/>
        </w:numPr>
      </w:pPr>
      <w:r w:rsidRPr="00112EF1">
        <w:t>Joystick Izquierdo: Girar</w:t>
      </w:r>
    </w:p>
    <w:p w14:paraId="3C9127B0" w14:textId="0F892E1D" w:rsidR="002C5CD1" w:rsidRPr="009568AC" w:rsidRDefault="00510552" w:rsidP="00F10A17">
      <w:pPr>
        <w:pStyle w:val="Ttol4"/>
      </w:pPr>
      <w:r w:rsidRPr="009568AC">
        <w:t>MECÁNICAS</w:t>
      </w:r>
    </w:p>
    <w:p w14:paraId="27AC57D1" w14:textId="2621ABC8" w:rsidR="002C5CD1" w:rsidRPr="00112EF1" w:rsidRDefault="00E51B1E" w:rsidP="00F10A17">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13C2DCB6" w:rsidR="001C3673" w:rsidRPr="00112EF1" w:rsidRDefault="001C3673" w:rsidP="00F10A17">
      <w:r w:rsidRPr="00112EF1">
        <w:t>El cambio en este juego viene con el megaturbo, como se explicará en el apartado siguiente</w:t>
      </w:r>
      <w:r w:rsidR="00866470" w:rsidRPr="00112EF1">
        <w:t xml:space="preserve">, </w:t>
      </w:r>
      <w:r w:rsidR="00CA0965" w:rsidRPr="00112EF1">
        <w:t xml:space="preserve">la mayoría de las carreras en </w:t>
      </w:r>
      <w:r w:rsidR="00866470" w:rsidRPr="00112EF1">
        <w:t>Team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w:t>
      </w:r>
      <w:r w:rsidR="00575CD5">
        <w:t xml:space="preserve"> </w:t>
      </w:r>
      <w:r w:rsidR="000C7820" w:rsidRPr="00112EF1">
        <w:t>turbo sube. El mega</w:t>
      </w:r>
      <w:r w:rsidR="00575CD5">
        <w:t xml:space="preserve"> </w:t>
      </w:r>
      <w:r w:rsidR="000C7820" w:rsidRPr="00112EF1">
        <w:t xml:space="preserve">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F10A17">
      <w:r w:rsidRPr="00112EF1">
        <w:t xml:space="preserve">En el tema de los objetos, también es bastante parecido a Mario Kart. Aunque en este juego se llaman wisps, aparecen dependiendo de la posición que </w:t>
      </w:r>
      <w:r w:rsidR="00F312E7" w:rsidRPr="00112EF1">
        <w:t>esté</w:t>
      </w:r>
      <w:r w:rsidRPr="00112EF1">
        <w:t xml:space="preserve"> el personaje. El más curioso son el wisp de temblor, que hace aparecer pilares de piedra en el camino </w:t>
      </w:r>
    </w:p>
    <w:p w14:paraId="2249833A" w14:textId="77777777" w:rsidR="00D52D45" w:rsidRPr="00112EF1" w:rsidRDefault="00D52D45" w:rsidP="00F10A17">
      <w:pPr>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2A37D71F" w14:textId="6442E1F4" w:rsidR="00DA69DC" w:rsidRPr="00DA69DC" w:rsidRDefault="00D52D45" w:rsidP="00A55A49">
      <w:pPr>
        <w:pStyle w:val="Llegenda"/>
      </w:pPr>
      <w:bookmarkStart w:id="43" w:name="_Toc69497473"/>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6</w:t>
      </w:r>
      <w:r w:rsidR="00320AB6">
        <w:fldChar w:fldCharType="end"/>
      </w:r>
      <w:r w:rsidRPr="00112EF1">
        <w:t xml:space="preserve">: Algunos wisp que hay en </w:t>
      </w:r>
      <w:r w:rsidR="00AB04E3" w:rsidRPr="00112EF1">
        <w:t>Team Sonic Racing</w:t>
      </w:r>
      <w:r w:rsidRPr="00112EF1">
        <w:t>.</w:t>
      </w:r>
      <w:bookmarkEnd w:id="43"/>
    </w:p>
    <w:p w14:paraId="19B1AE57" w14:textId="1072A64B" w:rsidR="002C5CD1" w:rsidRPr="003741E8" w:rsidRDefault="00510552" w:rsidP="00F10A17">
      <w:pPr>
        <w:pStyle w:val="Ttol4"/>
      </w:pPr>
      <w:r w:rsidRPr="003741E8">
        <w:lastRenderedPageBreak/>
        <w:t>MODOS DE JUEGO</w:t>
      </w:r>
    </w:p>
    <w:p w14:paraId="176481B9" w14:textId="77777777" w:rsidR="00AB04E3" w:rsidRDefault="00D94D5F" w:rsidP="00F10A17">
      <w:r w:rsidRPr="00112EF1">
        <w:t>Team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F10A17">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F10A17">
      <w:pPr>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38087711" w:rsidR="00D52D45" w:rsidRPr="00112EF1" w:rsidRDefault="00D52D45" w:rsidP="00F10A17">
      <w:pPr>
        <w:pStyle w:val="Llegenda"/>
      </w:pPr>
      <w:bookmarkStart w:id="44" w:name="_Toc69497474"/>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7</w:t>
      </w:r>
      <w:r w:rsidR="00320AB6">
        <w:fldChar w:fldCharType="end"/>
      </w:r>
      <w:r w:rsidRPr="00112EF1">
        <w:t>: Modos de juego de Team Sonic Racing.</w:t>
      </w:r>
      <w:bookmarkEnd w:id="44"/>
    </w:p>
    <w:p w14:paraId="663658AA" w14:textId="60588A17" w:rsidR="00832CCF" w:rsidRDefault="00832CCF" w:rsidP="00F10A17">
      <w:r w:rsidRPr="00112EF1">
        <w:t>Después tiene los típicos modos de un jugador,</w:t>
      </w:r>
      <w:r w:rsidR="00B855D4" w:rsidRPr="00112EF1">
        <w:t xml:space="preserve"> el gran premio, que es jugar una </w:t>
      </w:r>
      <w:r w:rsidR="00937B04">
        <w:t xml:space="preserve">serie de cuatro carreras en equipo, dos </w:t>
      </w:r>
      <w:r w:rsidR="00575CD5">
        <w:t>IA</w:t>
      </w:r>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F10A17">
      <w:r>
        <w:t xml:space="preserve">El siguiente modo de juego es una carrera normal. Eliges circuito, dificultad </w:t>
      </w:r>
      <w:r w:rsidR="00B037A0">
        <w:t>y</w:t>
      </w:r>
      <w:r>
        <w:t xml:space="preserve"> si quieres ir por equipos y juegas una sola carrera.</w:t>
      </w:r>
    </w:p>
    <w:p w14:paraId="51E4E124" w14:textId="642A649C" w:rsidR="00DA69DC" w:rsidRPr="00112EF1" w:rsidRDefault="00395050" w:rsidP="00F10A17">
      <w:r>
        <w:t>El último es el modo contrarreloj, que es dar vueltas al circuito para mejorar tu tiempo o practicar.</w:t>
      </w:r>
    </w:p>
    <w:p w14:paraId="6A5F108E" w14:textId="7852498E" w:rsidR="00E42BEC" w:rsidRPr="0033714E" w:rsidRDefault="00510552" w:rsidP="00F10A17">
      <w:pPr>
        <w:pStyle w:val="Ttol3"/>
        <w:rPr>
          <w:lang w:val="en-US"/>
        </w:rPr>
      </w:pPr>
      <w:bookmarkStart w:id="45" w:name="_Toc70017685"/>
      <w:r w:rsidRPr="0033714E">
        <w:rPr>
          <w:lang w:val="en-US"/>
        </w:rPr>
        <w:t>CRASH TEAM RACING NITRO FUELED</w:t>
      </w:r>
      <w:bookmarkEnd w:id="40"/>
      <w:bookmarkEnd w:id="41"/>
      <w:bookmarkEnd w:id="45"/>
    </w:p>
    <w:p w14:paraId="3DBCE0C8" w14:textId="4CFCEFF4" w:rsidR="00A55A49" w:rsidRDefault="00B3160A" w:rsidP="00A55A49">
      <w:pPr>
        <w:rPr>
          <w:lang w:val="en-US"/>
        </w:rPr>
      </w:pPr>
      <w:r w:rsidRPr="00112EF1">
        <w:rPr>
          <w:lang w:val="en-US"/>
        </w:rPr>
        <w:t>Para acabar</w:t>
      </w:r>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Beenox, 2019)</w:t>
      </w:r>
      <w:r w:rsidRPr="00112EF1">
        <w:fldChar w:fldCharType="end"/>
      </w:r>
      <w:r w:rsidRPr="00112EF1">
        <w:rPr>
          <w:lang w:val="en-US"/>
        </w:rPr>
        <w:t>, remake del mítico</w:t>
      </w:r>
      <w:r w:rsidR="00E51B1E" w:rsidRPr="00112EF1">
        <w:rPr>
          <w:lang w:val="en-US"/>
        </w:rPr>
        <w:t xml:space="preserve"> </w:t>
      </w:r>
      <w:r w:rsidRPr="00112EF1">
        <w:rPr>
          <w:lang w:val="en-US"/>
        </w:rPr>
        <w:t xml:space="preserve">juego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F10A17">
      <w:pPr>
        <w:pStyle w:val="Ttol4"/>
      </w:pPr>
      <w:r w:rsidRPr="009568AC">
        <w:lastRenderedPageBreak/>
        <w:t>CONTROLES</w:t>
      </w:r>
    </w:p>
    <w:p w14:paraId="544A4E81" w14:textId="77777777" w:rsidR="00BC5873" w:rsidRPr="00112EF1" w:rsidRDefault="00DD130D" w:rsidP="00F10A17">
      <w:pPr>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2"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5943A295" w:rsidR="00DD130D" w:rsidRPr="00112EF1" w:rsidRDefault="00BC5873" w:rsidP="00F10A17">
      <w:pPr>
        <w:pStyle w:val="Llegenda"/>
        <w:rPr>
          <w:highlight w:val="yellow"/>
        </w:rPr>
      </w:pPr>
      <w:bookmarkStart w:id="46" w:name="_Toc69497475"/>
      <w:r w:rsidRPr="00112EF1">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8</w:t>
      </w:r>
      <w:r w:rsidR="00320AB6">
        <w:fldChar w:fldCharType="end"/>
      </w:r>
      <w:r w:rsidRPr="00112EF1">
        <w:t>: Controles Crash Team Racing Nitro Fueled</w:t>
      </w:r>
      <w:bookmarkEnd w:id="46"/>
    </w:p>
    <w:p w14:paraId="73B9E1C3" w14:textId="36C2501D" w:rsidR="002B68AB" w:rsidRPr="00112EF1" w:rsidRDefault="002B68AB" w:rsidP="00F10A17">
      <w:r w:rsidRPr="00112EF1">
        <w:t>Teniendo como referencia el mando de la Switch, Crash Team Racing Nitro Fueled tiene los siguientes controles:</w:t>
      </w:r>
    </w:p>
    <w:p w14:paraId="3D16DCF1" w14:textId="363C9A60" w:rsidR="002B68AB" w:rsidRPr="00112EF1" w:rsidRDefault="00C82218" w:rsidP="0038684D">
      <w:pPr>
        <w:pStyle w:val="Pargrafdellista"/>
        <w:numPr>
          <w:ilvl w:val="0"/>
          <w:numId w:val="1"/>
        </w:numPr>
      </w:pPr>
      <w:r w:rsidRPr="00112EF1">
        <w:t>B</w:t>
      </w:r>
      <w:r w:rsidR="002B68AB" w:rsidRPr="00112EF1">
        <w:t>: Acelerar</w:t>
      </w:r>
    </w:p>
    <w:p w14:paraId="3126EC88" w14:textId="734BE956" w:rsidR="002B68AB" w:rsidRPr="00112EF1" w:rsidRDefault="00C82218" w:rsidP="0038684D">
      <w:pPr>
        <w:pStyle w:val="Pargrafdellista"/>
        <w:numPr>
          <w:ilvl w:val="0"/>
          <w:numId w:val="1"/>
        </w:numPr>
      </w:pPr>
      <w:r w:rsidRPr="00112EF1">
        <w:t>Y</w:t>
      </w:r>
      <w:r w:rsidR="002B68AB" w:rsidRPr="00112EF1">
        <w:t>: Frenar</w:t>
      </w:r>
    </w:p>
    <w:p w14:paraId="42438D3D" w14:textId="00E7E63F" w:rsidR="00C82218" w:rsidRPr="00112EF1" w:rsidRDefault="00C82218" w:rsidP="0038684D">
      <w:pPr>
        <w:pStyle w:val="Pargrafdellista"/>
        <w:numPr>
          <w:ilvl w:val="0"/>
          <w:numId w:val="1"/>
        </w:numPr>
      </w:pPr>
      <w:r w:rsidRPr="00112EF1">
        <w:t>L/R: Derrapar</w:t>
      </w:r>
    </w:p>
    <w:p w14:paraId="3D4CF539" w14:textId="77777777" w:rsidR="002B68AB" w:rsidRPr="00112EF1" w:rsidRDefault="002B68AB" w:rsidP="0038684D">
      <w:pPr>
        <w:pStyle w:val="Pargrafdellista"/>
        <w:numPr>
          <w:ilvl w:val="0"/>
          <w:numId w:val="1"/>
        </w:numPr>
      </w:pPr>
      <w:r w:rsidRPr="00112EF1">
        <w:t>A: Lanzar objeto</w:t>
      </w:r>
    </w:p>
    <w:p w14:paraId="4C68610D" w14:textId="77777777" w:rsidR="002B68AB" w:rsidRPr="00112EF1" w:rsidRDefault="002B68AB" w:rsidP="0038684D">
      <w:pPr>
        <w:pStyle w:val="Pargrafdellista"/>
        <w:numPr>
          <w:ilvl w:val="0"/>
          <w:numId w:val="1"/>
        </w:numPr>
      </w:pPr>
      <w:r w:rsidRPr="00112EF1">
        <w:t>X: Habilidad de Equipo</w:t>
      </w:r>
    </w:p>
    <w:p w14:paraId="130650A5" w14:textId="3962FCF6" w:rsidR="00DA69DC" w:rsidRPr="00112EF1" w:rsidRDefault="002B68AB" w:rsidP="0038684D">
      <w:pPr>
        <w:pStyle w:val="Pargrafdellista"/>
        <w:numPr>
          <w:ilvl w:val="0"/>
          <w:numId w:val="1"/>
        </w:numPr>
      </w:pPr>
      <w:r w:rsidRPr="00112EF1">
        <w:t>Joystick Izquierdo: Girar</w:t>
      </w:r>
    </w:p>
    <w:p w14:paraId="36F91666" w14:textId="4679402A" w:rsidR="002C5CD1" w:rsidRPr="009568AC" w:rsidRDefault="00510552" w:rsidP="00F10A17">
      <w:pPr>
        <w:pStyle w:val="Ttol4"/>
      </w:pPr>
      <w:r w:rsidRPr="009568AC">
        <w:t>MECÁNICAS</w:t>
      </w:r>
    </w:p>
    <w:p w14:paraId="0CDD1DAD" w14:textId="34C38F88" w:rsidR="002C5CD1" w:rsidRDefault="00395050" w:rsidP="00F10A17">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Crash una vez se </w:t>
      </w:r>
      <w:r w:rsidR="00B037A0">
        <w:t>está</w:t>
      </w:r>
      <w:r>
        <w:t xml:space="preserve"> derrapando se debe pulsar el botón de derrapar, otra vez, en el momento preciso para tener el turbo.</w:t>
      </w:r>
    </w:p>
    <w:p w14:paraId="7AEA7F74" w14:textId="77777777" w:rsidR="00AB04E3" w:rsidRDefault="00AB04E3" w:rsidP="00F10A17">
      <w:pPr>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71521DDB" w:rsidR="00AB04E3" w:rsidRPr="00AB04E3" w:rsidRDefault="00AB04E3" w:rsidP="00F10A17">
      <w:pPr>
        <w:pStyle w:val="Llegenda"/>
      </w:pPr>
      <w:bookmarkStart w:id="47" w:name="_Toc69497476"/>
      <w:r>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9</w:t>
      </w:r>
      <w:r w:rsidR="00320AB6">
        <w:fldChar w:fldCharType="end"/>
      </w:r>
      <w:r>
        <w:t xml:space="preserve">: Todos los objetos de </w:t>
      </w:r>
      <w:r w:rsidRPr="00AB04E3">
        <w:t>Crash Team Racing Nitro Fueled</w:t>
      </w:r>
      <w:r>
        <w:t>.</w:t>
      </w:r>
      <w:bookmarkEnd w:id="47"/>
    </w:p>
    <w:p w14:paraId="079A00F2" w14:textId="2389E39C" w:rsidR="00395050" w:rsidRDefault="00395050" w:rsidP="00F10A17">
      <w:r>
        <w:t xml:space="preserve">En cuanto a los objetos, </w:t>
      </w:r>
      <w:r w:rsidR="00AB04E3">
        <w:t xml:space="preserve">hay algunos que requieren de habilidad del jugador. Tanto en Mario Kart como en Team Sonic Racing, los objetos se lanzan y ya no se debe hacer nada. En Crash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331FF139" w14:textId="027E2A2A" w:rsidR="00DA69DC" w:rsidRPr="00112EF1" w:rsidRDefault="00AB04E3" w:rsidP="00F10A17">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F10A17">
      <w:pPr>
        <w:pStyle w:val="Ttol4"/>
      </w:pPr>
      <w:r w:rsidRPr="0033714E">
        <w:t>MODOS DE JUEGO</w:t>
      </w:r>
    </w:p>
    <w:p w14:paraId="729FE53F" w14:textId="4BD8EFA8" w:rsidR="00BC5873" w:rsidRDefault="00BC5873" w:rsidP="00F10A17">
      <w:r w:rsidRPr="00112EF1">
        <w:t>El juego</w:t>
      </w:r>
      <w:r w:rsidR="00395050">
        <w:t xml:space="preserve"> tiene siete modos de juego de un jugador.</w:t>
      </w:r>
    </w:p>
    <w:p w14:paraId="5C6ED6B9" w14:textId="4D294EB2" w:rsidR="00AB04E3" w:rsidRDefault="00AB04E3" w:rsidP="00F10A17">
      <w:r>
        <w:t>Su modo de juego principal es la historia.</w:t>
      </w:r>
      <w:r w:rsidR="003741E8">
        <w:t xml:space="preserve"> En este modo de juego hay como un mundo abierto para ir a las misiones o carreras.</w:t>
      </w:r>
    </w:p>
    <w:p w14:paraId="6D5BC6D0" w14:textId="77777777" w:rsidR="00395050" w:rsidRDefault="00BC5873" w:rsidP="00F10A17">
      <w:pPr>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6FA047AA" w:rsidR="00BC5873" w:rsidRPr="00112EF1" w:rsidRDefault="00395050" w:rsidP="00F10A17">
      <w:pPr>
        <w:pStyle w:val="Llegenda"/>
        <w:rPr>
          <w:highlight w:val="yellow"/>
        </w:rPr>
      </w:pPr>
      <w:bookmarkStart w:id="48" w:name="_Toc69497477"/>
      <w:r>
        <w:t xml:space="preserve">Figura </w:t>
      </w:r>
      <w:r w:rsidR="00320AB6">
        <w:fldChar w:fldCharType="begin"/>
      </w:r>
      <w:r w:rsidR="00320AB6">
        <w:instrText xml:space="preserve"> STYLEREF 1 \s </w:instrText>
      </w:r>
      <w:r w:rsidR="00320AB6">
        <w:fldChar w:fldCharType="separate"/>
      </w:r>
      <w:r w:rsidR="00320AB6">
        <w:rPr>
          <w:noProof/>
        </w:rPr>
        <w:t>2</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10</w:t>
      </w:r>
      <w:r w:rsidR="00320AB6">
        <w:fldChar w:fldCharType="end"/>
      </w:r>
      <w:r>
        <w:t>: Modos de juego de Crash Team Racing Nitro Fueled.</w:t>
      </w:r>
      <w:bookmarkEnd w:id="48"/>
    </w:p>
    <w:p w14:paraId="2EC3A861" w14:textId="76BAE9E3" w:rsidR="002C5CD1" w:rsidRDefault="001B6E2B" w:rsidP="00F10A17">
      <w:r>
        <w:t>Después hay los modos típicos que salen en los otros juegos, carrera, torneo y contrarreloj.</w:t>
      </w:r>
    </w:p>
    <w:p w14:paraId="428A2456" w14:textId="147A61CC" w:rsidR="001B6E2B" w:rsidRDefault="00B037A0" w:rsidP="00F10A17">
      <w:r w:rsidRPr="001B6E2B">
        <w:t>Además,</w:t>
      </w:r>
      <w:r w:rsidR="001B6E2B" w:rsidRPr="001B6E2B">
        <w:t xml:space="preserve"> Crash Team Racing Nitro Fueled tiene u</w:t>
      </w:r>
      <w:r w:rsidR="001B6E2B">
        <w:t>n modo batalla</w:t>
      </w:r>
      <w:r w:rsidR="0033714E">
        <w:t xml:space="preserve"> que en </w:t>
      </w:r>
      <w:r>
        <w:t>él</w:t>
      </w:r>
      <w:r w:rsidR="0033714E">
        <w:t xml:space="preserve"> se debe competir individualmente en diferentes batallas como, capturar la bandera, battle royale, etc. Este modo tiene mapas exclusivos.</w:t>
      </w:r>
    </w:p>
    <w:p w14:paraId="54F446DD" w14:textId="43FD0980" w:rsidR="0033714E" w:rsidRDefault="0033714E" w:rsidP="00F10A17">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F10A17">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F10A17">
      <w:r>
        <w:t xml:space="preserve">Para acabar </w:t>
      </w:r>
      <w:r w:rsidRPr="001B6E2B">
        <w:t>Crash Team Racing Nitro Fueled</w:t>
      </w:r>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F10A17"/>
    <w:p w14:paraId="4E9EFE5C" w14:textId="5EA7D6C3" w:rsidR="00B90BD6" w:rsidRDefault="00B90BD6" w:rsidP="00F10A17">
      <w:pPr>
        <w:rPr>
          <w:rFonts w:eastAsia="Calibri" w:cs="Times New Roman"/>
          <w:sz w:val="32"/>
          <w:szCs w:val="32"/>
          <w:lang w:eastAsia="en-US"/>
        </w:rPr>
      </w:pPr>
      <w:r>
        <w:br w:type="page"/>
      </w:r>
    </w:p>
    <w:p w14:paraId="78E435E5" w14:textId="2E3C8141" w:rsidR="00957F34" w:rsidRDefault="00957F34">
      <w:pPr>
        <w:spacing w:before="0" w:after="200"/>
        <w:jc w:val="left"/>
        <w:rPr>
          <w:rFonts w:eastAsia="Calibri" w:cs="Times New Roman"/>
          <w:b/>
          <w:sz w:val="32"/>
          <w:szCs w:val="32"/>
          <w:lang w:eastAsia="en-US"/>
        </w:rPr>
      </w:pPr>
      <w:r>
        <w:lastRenderedPageBreak/>
        <w:br w:type="page"/>
      </w:r>
    </w:p>
    <w:p w14:paraId="623771E7" w14:textId="77777777" w:rsidR="006A1A5B" w:rsidRPr="001B6E2B" w:rsidRDefault="006A1A5B" w:rsidP="00F10A17">
      <w:pPr>
        <w:pStyle w:val="captol"/>
        <w:sectPr w:rsidR="006A1A5B" w:rsidRPr="001B6E2B" w:rsidSect="000B5247">
          <w:headerReference w:type="default" r:id="rId25"/>
          <w:type w:val="oddPage"/>
          <w:pgSz w:w="11906" w:h="16838" w:code="9"/>
          <w:pgMar w:top="1701" w:right="1418" w:bottom="1418" w:left="1418" w:header="709" w:footer="709" w:gutter="284"/>
          <w:cols w:space="708"/>
          <w:docGrid w:linePitch="360"/>
        </w:sectPr>
      </w:pPr>
    </w:p>
    <w:p w14:paraId="14A83CE8" w14:textId="7354D70A" w:rsidR="006A1A5B" w:rsidRPr="00F16918" w:rsidRDefault="00850C4E" w:rsidP="00F10A17">
      <w:pPr>
        <w:pStyle w:val="Ttol1"/>
      </w:pPr>
      <w:bookmarkStart w:id="49" w:name="_MARCO_TEÓRICO"/>
      <w:bookmarkStart w:id="50" w:name="_Toc60338164"/>
      <w:bookmarkStart w:id="51" w:name="_Hlk60246115"/>
      <w:bookmarkStart w:id="52" w:name="_Ref57125730"/>
      <w:bookmarkStart w:id="53" w:name="_Toc57196830"/>
      <w:bookmarkStart w:id="54" w:name="_Toc70017686"/>
      <w:bookmarkEnd w:id="49"/>
      <w:r w:rsidRPr="00F16918">
        <w:lastRenderedPageBreak/>
        <w:t>MARCO TEÓRICO</w:t>
      </w:r>
      <w:bookmarkEnd w:id="50"/>
      <w:bookmarkEnd w:id="54"/>
    </w:p>
    <w:p w14:paraId="18CA7F1D" w14:textId="7AD6CED8" w:rsidR="00DA69DC" w:rsidRPr="00DA69DC" w:rsidRDefault="00DA69DC" w:rsidP="00DA69DC">
      <w:r w:rsidRPr="00DA69DC">
        <w:t>En este apartado se explicará la teoría que hay detrás del producto a desarrollar.</w:t>
      </w:r>
    </w:p>
    <w:p w14:paraId="434388DB" w14:textId="46B139F9" w:rsidR="00A55A49" w:rsidRPr="00DA69DC" w:rsidRDefault="00DA69DC" w:rsidP="00DA69DC">
      <w:r w:rsidRPr="00DA69DC">
        <w:t xml:space="preserve">Este apartado se separará en tres subapartados, el primero una evolución de los juegos multijugador. Después vendrán los protocolos que existen para comunicar-se a través de internet. A continuación, se verá </w:t>
      </w:r>
      <w:r>
        <w:t xml:space="preserve">que tipo de metodologías </w:t>
      </w:r>
      <w:r w:rsidR="00A55A49">
        <w:t>existen en los videojuegos para desarrollar un videojuego multijugador en línea. Para acabar se verán los componentes de un coche, y como se desarrollaría esa parte en cualquier motor.</w:t>
      </w:r>
    </w:p>
    <w:p w14:paraId="6048E5D2" w14:textId="0B896B35" w:rsidR="001D0A0F" w:rsidRPr="009568AC" w:rsidRDefault="00510552" w:rsidP="00F10A17">
      <w:pPr>
        <w:pStyle w:val="Ttol2"/>
      </w:pPr>
      <w:bookmarkStart w:id="55" w:name="_Toc70017687"/>
      <w:bookmarkEnd w:id="51"/>
      <w:r w:rsidRPr="009568AC">
        <w:t>DEL MULTIJUGADOR LOCAL AL MULTIJUGADOR EN LÍNEA</w:t>
      </w:r>
      <w:bookmarkEnd w:id="55"/>
    </w:p>
    <w:p w14:paraId="71CBBAA9" w14:textId="6044B3C3" w:rsidR="00DA69DC" w:rsidRPr="00112EF1" w:rsidRDefault="00893E0C" w:rsidP="00F10A17">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20D88B1B" w:rsidR="00524352" w:rsidRPr="009568AC" w:rsidRDefault="00510552" w:rsidP="00F10A17">
      <w:pPr>
        <w:pStyle w:val="Ttol3"/>
      </w:pPr>
      <w:bookmarkStart w:id="56" w:name="_Toc70017688"/>
      <w:r w:rsidRPr="009568AC">
        <w:t>EVOLUCIÓN DE LOS</w:t>
      </w:r>
      <w:r w:rsidR="00575CD5">
        <w:t xml:space="preserve"> JUEGOS</w:t>
      </w:r>
      <w:r w:rsidRPr="009568AC">
        <w:t xml:space="preserve"> </w:t>
      </w:r>
      <w:r w:rsidR="00575CD5">
        <w:t>MULTIJUGADOR</w:t>
      </w:r>
      <w:bookmarkEnd w:id="56"/>
    </w:p>
    <w:p w14:paraId="54CF4D36" w14:textId="79670FDA" w:rsidR="001D0A0F" w:rsidRPr="00112EF1" w:rsidRDefault="00F16449" w:rsidP="00F10A17">
      <w:r w:rsidRPr="00112EF1">
        <w:t xml:space="preserve">El multijugador en los videojuegos existe, prácticamente desde su creación. Tennis for Two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William Higginbotham,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F10A17">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se juego se llama Empire</w:t>
      </w:r>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Daleske y Warner, 1973)</w:t>
      </w:r>
      <w:r w:rsidR="005D24E4" w:rsidRPr="00112EF1">
        <w:fldChar w:fldCharType="end"/>
      </w:r>
      <w:r w:rsidR="005D24E4" w:rsidRPr="00112EF1">
        <w:t>, un juego de estrategia por turnos. Aunque prácticamente surgió a la par que Maze War</w:t>
      </w:r>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F10A17">
      <w:pPr>
        <w:jc w:val="center"/>
      </w:pPr>
      <w:r w:rsidRPr="00112EF1">
        <w:rPr>
          <w:noProof/>
        </w:rPr>
        <w:lastRenderedPageBreak/>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1E13B6CA" w:rsidR="005D24E4" w:rsidRPr="00112EF1" w:rsidRDefault="002B68AB" w:rsidP="00F10A17">
      <w:pPr>
        <w:pStyle w:val="Llegenda"/>
      </w:pPr>
      <w:bookmarkStart w:id="57" w:name="_Toc69497478"/>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1</w:t>
      </w:r>
      <w:r w:rsidR="00320AB6">
        <w:fldChar w:fldCharType="end"/>
      </w:r>
      <w:r w:rsidRPr="00112EF1">
        <w:t>: Imagen del juego de Empire.</w:t>
      </w:r>
      <w:bookmarkEnd w:id="57"/>
    </w:p>
    <w:p w14:paraId="49FBD809" w14:textId="0F92DBAD" w:rsidR="002C5CD1" w:rsidRPr="00112EF1" w:rsidRDefault="002C5CD1" w:rsidP="00F10A17">
      <w:r w:rsidRPr="00112EF1">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F10A17">
      <w:r w:rsidRPr="00112EF1">
        <w:t xml:space="preserve">El primero en usar de esa </w:t>
      </w:r>
      <w:r w:rsidR="00C11E7D" w:rsidRPr="00112EF1">
        <w:t>tecnología</w:t>
      </w:r>
      <w:r w:rsidRPr="00112EF1">
        <w:t xml:space="preserve"> fue Doom</w:t>
      </w:r>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67E19D15" w:rsidR="00893E0C" w:rsidRPr="00112EF1" w:rsidRDefault="00893E0C" w:rsidP="00F10A17">
      <w:r w:rsidRPr="00112EF1">
        <w:t xml:space="preserve">Con el auge de internet en la década de los 90, los videojuegos empezaron a implementar </w:t>
      </w:r>
      <w:r w:rsidR="00575CD5">
        <w:t>el</w:t>
      </w:r>
      <w:r w:rsidRPr="00112EF1">
        <w:t xml:space="preserve"> multijugador en línea. Uno de los primeros en tener un multijugador en línea fue Epic Game’s Unreal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Epic MegaGames y Digital Extremes, 1998)</w:t>
      </w:r>
      <w:r w:rsidRPr="00112EF1">
        <w:fldChar w:fldCharType="end"/>
      </w:r>
      <w:r w:rsidRPr="00112EF1">
        <w:t xml:space="preserve">. </w:t>
      </w:r>
    </w:p>
    <w:p w14:paraId="215A3807" w14:textId="1707B87A" w:rsidR="00893E0C" w:rsidRDefault="00893E0C" w:rsidP="00F10A17">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F10A17">
      <w:pPr>
        <w:pStyle w:val="Ttol3"/>
      </w:pPr>
      <w:bookmarkStart w:id="58" w:name="_Toc70017689"/>
      <w:r w:rsidRPr="009568AC">
        <w:t>MULTIJUGADOR LOCAL</w:t>
      </w:r>
      <w:bookmarkEnd w:id="58"/>
    </w:p>
    <w:p w14:paraId="220E2856" w14:textId="67FEC43D" w:rsidR="001D0A0F" w:rsidRPr="00112EF1" w:rsidRDefault="003828B5" w:rsidP="00F10A17">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 xml:space="preserve">antes </w:t>
      </w:r>
      <w:r w:rsidRPr="00112EF1">
        <w:lastRenderedPageBreak/>
        <w:t>del 8</w:t>
      </w:r>
      <w:r w:rsidR="006E5834" w:rsidRPr="00112EF1">
        <w:t>, ya que el último</w:t>
      </w:r>
      <w:r w:rsidR="00D95CBD" w:rsidRPr="00112EF1">
        <w:t xml:space="preserve"> que introduce el juego en línea</w:t>
      </w:r>
      <w:r w:rsidR="006A75D4" w:rsidRPr="00112EF1">
        <w:t>,</w:t>
      </w:r>
      <w:r w:rsidRPr="00112EF1">
        <w:t xml:space="preserve"> el Final Fantasy Chrystal Chronicles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Fantasy Chrystal Chronicles.</w:t>
      </w:r>
    </w:p>
    <w:p w14:paraId="05CE4467" w14:textId="77777777" w:rsidR="006E5834" w:rsidRPr="00112EF1" w:rsidRDefault="006E5834" w:rsidP="00F10A17">
      <w:pPr>
        <w:jc w:val="center"/>
      </w:pPr>
      <w:r w:rsidRPr="00112EF1">
        <w:rPr>
          <w:noProof/>
        </w:rPr>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75FE2084" w:rsidR="006E5834" w:rsidRPr="00112EF1" w:rsidRDefault="006E5834" w:rsidP="00F10A17">
      <w:pPr>
        <w:pStyle w:val="Llegenda"/>
      </w:pPr>
      <w:bookmarkStart w:id="59" w:name="_Toc69497479"/>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2</w:t>
      </w:r>
      <w:r w:rsidR="00320AB6">
        <w:fldChar w:fldCharType="end"/>
      </w:r>
      <w:r w:rsidRPr="00112EF1">
        <w:t>: Imagen del modo cooperativo de Final Fantasy Chrystal Chronicles.</w:t>
      </w:r>
      <w:bookmarkEnd w:id="59"/>
    </w:p>
    <w:p w14:paraId="02FA27BC" w14:textId="11CA7DA1" w:rsidR="00D95CBD" w:rsidRPr="00112EF1" w:rsidRDefault="00D95CBD" w:rsidP="00F10A17">
      <w:r w:rsidRPr="00112EF1">
        <w:t>Este modo tiene alguna ventaja respecto al multijugador en línea, por ejemplo, no hay lag provocado por la conexión a internet</w:t>
      </w:r>
      <w:r w:rsidR="00457485" w:rsidRPr="00112EF1">
        <w:t>.</w:t>
      </w:r>
    </w:p>
    <w:p w14:paraId="1790DF24" w14:textId="2E7882F5" w:rsidR="00DA69DC" w:rsidRPr="00112EF1" w:rsidRDefault="00D95CBD" w:rsidP="00F10A17">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F10A17">
      <w:pPr>
        <w:pStyle w:val="Ttol3"/>
      </w:pPr>
      <w:bookmarkStart w:id="60" w:name="_Toc70017690"/>
      <w:r w:rsidRPr="009568AC">
        <w:t>MULTIJUGADOR EN LÍNEA</w:t>
      </w:r>
      <w:bookmarkEnd w:id="60"/>
    </w:p>
    <w:p w14:paraId="48DBC4D3" w14:textId="3FA6DFD4" w:rsidR="001D0A0F" w:rsidRPr="00112EF1" w:rsidRDefault="00D95CBD" w:rsidP="00F10A17">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el multijugador en línea es aquel que requiere de, como mínimo, dos dispositivos conectados el uno del otro en la misma sesión de juego. Un ejemplo pueden ser la saga Call of Duty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Mojang, 2011)</w:t>
      </w:r>
      <w:r w:rsidR="00D10201" w:rsidRPr="00112EF1">
        <w:fldChar w:fldCharType="end"/>
      </w:r>
      <w:r w:rsidR="00D10201" w:rsidRPr="00112EF1">
        <w:t>, entre muchos otros.</w:t>
      </w:r>
    </w:p>
    <w:p w14:paraId="1FFFFC83" w14:textId="53B9307E" w:rsidR="005D24E4" w:rsidRPr="00112EF1" w:rsidRDefault="005D24E4" w:rsidP="00F10A17">
      <w:r w:rsidRPr="00112EF1">
        <w:lastRenderedPageBreak/>
        <w:t>Mientras que, en uno, Call of Duty,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F10A17">
      <w:pPr>
        <w:jc w:val="center"/>
      </w:pPr>
      <w:r w:rsidRPr="00112EF1">
        <w:rPr>
          <w:noProof/>
        </w:rPr>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3116521D" w:rsidR="006E5834" w:rsidRPr="00112EF1" w:rsidRDefault="006E5834" w:rsidP="00F10A17">
      <w:pPr>
        <w:pStyle w:val="Llegenda"/>
      </w:pPr>
      <w:bookmarkStart w:id="61" w:name="_Toc69497480"/>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3</w:t>
      </w:r>
      <w:r w:rsidR="00320AB6">
        <w:fldChar w:fldCharType="end"/>
      </w:r>
      <w:r w:rsidRPr="00112EF1">
        <w:t>: Imagen del modo competitivo de Call of Duty: Black Ops - Cold War.</w:t>
      </w:r>
      <w:bookmarkEnd w:id="61"/>
    </w:p>
    <w:p w14:paraId="2F4D130E" w14:textId="5AEC6EF3" w:rsidR="008A6589" w:rsidRPr="00112EF1" w:rsidRDefault="00D10201" w:rsidP="00F10A17">
      <w:r w:rsidRPr="00112EF1">
        <w:t>El multijugador en línea, por lo que respecta al multijugador local, puedes jugar con gente de todo el mundo, conocidos o desconocidos.</w:t>
      </w:r>
    </w:p>
    <w:p w14:paraId="24248027" w14:textId="535AB7BC" w:rsidR="00CE350F" w:rsidRPr="00112EF1" w:rsidRDefault="00D10201" w:rsidP="00F10A17">
      <w:r w:rsidRPr="00112EF1">
        <w:t xml:space="preserve">El principal problema que hay es que requiere de conexión a internet, aunque actualmente casi toda la población mundial tiene de ese servicio. En la era moderna de las consolas, el multijugador </w:t>
      </w:r>
      <w:r w:rsidR="00575CD5">
        <w:t>en línea</w:t>
      </w:r>
      <w:r w:rsidRPr="00112EF1">
        <w:t xml:space="preserve"> requiere de una </w:t>
      </w:r>
      <w:r w:rsidR="00575CD5">
        <w:t>suscripción</w:t>
      </w:r>
      <w:r w:rsidRPr="00112EF1">
        <w:t xml:space="preserve"> de pago.</w:t>
      </w:r>
    </w:p>
    <w:p w14:paraId="45963799" w14:textId="7BD1B7AA" w:rsidR="00B855D4" w:rsidRDefault="00D10201" w:rsidP="00F10A17">
      <w:r w:rsidRPr="00112EF1">
        <w:t xml:space="preserve">Además, el multijugador al depender de la conexión a internet puede provocar que haya lag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377FDC76" w14:textId="77777777" w:rsidR="00DA69DC" w:rsidRPr="00112EF1" w:rsidRDefault="00DA69DC" w:rsidP="00F10A17"/>
    <w:p w14:paraId="46375D93" w14:textId="002B1F16" w:rsidR="00E31017" w:rsidRPr="009568AC" w:rsidRDefault="00510552" w:rsidP="00F10A17">
      <w:pPr>
        <w:pStyle w:val="Ttol2"/>
      </w:pPr>
      <w:bookmarkStart w:id="62" w:name="_Toc70017691"/>
      <w:r w:rsidRPr="009568AC">
        <w:lastRenderedPageBreak/>
        <w:t>PROTOCOLOS PARA LA COMUNICACIÓN EN TIEMPO REAL</w:t>
      </w:r>
      <w:bookmarkEnd w:id="62"/>
    </w:p>
    <w:p w14:paraId="1DA72BE0" w14:textId="6BC821DB" w:rsidR="00DA69DC" w:rsidRPr="00112EF1" w:rsidRDefault="00B94A67" w:rsidP="00F10A17">
      <w:r w:rsidRPr="00112EF1">
        <w:t>Casi toda la población mundial tiene acceso a internet</w:t>
      </w:r>
      <w:r w:rsidR="00E143C1" w:rsidRPr="00112EF1">
        <w:t xml:space="preserve"> y para hacer un videojuego en línea es crucial disponer de esa tecnología. Pero para entender cómo funcionan los videojuegos multijugador en línea se debe hacer la siguiente pregunta. ¿Cómo funciona internet?</w:t>
      </w:r>
      <w:bookmarkStart w:id="63" w:name="_Hlk63532474"/>
    </w:p>
    <w:p w14:paraId="79087C78" w14:textId="4F43C4E1" w:rsidR="00524352" w:rsidRPr="009568AC" w:rsidRDefault="00510552" w:rsidP="00F10A17">
      <w:pPr>
        <w:pStyle w:val="Ttol3"/>
      </w:pPr>
      <w:bookmarkStart w:id="64" w:name="_Toc70017692"/>
      <w:r w:rsidRPr="009568AC">
        <w:t>¿CÓMO FUNCIONA INTERNET?</w:t>
      </w:r>
      <w:bookmarkEnd w:id="64"/>
    </w:p>
    <w:p w14:paraId="4CE8E63A" w14:textId="0B645071" w:rsidR="006E5143" w:rsidRPr="00112EF1" w:rsidRDefault="006E5143" w:rsidP="00F10A17">
      <w:r w:rsidRPr="00112EF1">
        <w:t>Después de leer</w:t>
      </w:r>
      <w:r w:rsidR="00975A97" w:rsidRPr="00112EF1">
        <w:t xml:space="preserve"> un artículo de Rus Shuler</w:t>
      </w:r>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Shuler,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r w:rsidR="00575CD5">
        <w:t>está</w:t>
      </w:r>
      <w:r w:rsidR="00AF24B7" w:rsidRPr="00112EF1">
        <w:t xml:space="preserve"> conectado con cables, routers y </w:t>
      </w:r>
      <w:r w:rsidR="00575CD5">
        <w:t>dispositivos</w:t>
      </w:r>
      <w:r w:rsidR="00AF24B7" w:rsidRPr="00112EF1">
        <w:t>.</w:t>
      </w:r>
    </w:p>
    <w:p w14:paraId="7541053B" w14:textId="3C8D7762" w:rsidR="001D0A0F" w:rsidRPr="00112EF1" w:rsidRDefault="006E5143" w:rsidP="00F10A17">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cs="Arial"/>
                <w:lang w:val="es-ES"/>
              </w:rPr>
            </w:pPr>
            <w:r w:rsidRPr="00112EF1">
              <w:rPr>
                <w:rFonts w:cs="Arial"/>
                <w:lang w:val="es-ES"/>
              </w:rPr>
              <w:t>Capa 7</w:t>
            </w:r>
          </w:p>
        </w:tc>
        <w:tc>
          <w:tcPr>
            <w:tcW w:w="0" w:type="auto"/>
            <w:vAlign w:val="center"/>
          </w:tcPr>
          <w:p w14:paraId="3C295641" w14:textId="61A02531" w:rsidR="006C69A6" w:rsidRPr="00112EF1" w:rsidRDefault="006C69A6" w:rsidP="0036044E">
            <w:pPr>
              <w:pStyle w:val="Senseespaiat"/>
              <w:rPr>
                <w:rFonts w:cs="Arial"/>
                <w:lang w:val="es-ES"/>
              </w:rPr>
            </w:pPr>
            <w:r w:rsidRPr="00112EF1">
              <w:rPr>
                <w:rFonts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cs="Arial"/>
                <w:lang w:val="es-ES"/>
              </w:rPr>
            </w:pPr>
            <w:r w:rsidRPr="00112EF1">
              <w:rPr>
                <w:rFonts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cs="Arial"/>
                <w:lang w:val="es-ES"/>
              </w:rPr>
            </w:pPr>
            <w:r w:rsidRPr="00112EF1">
              <w:rPr>
                <w:rFonts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cs="Arial"/>
                <w:lang w:val="es-ES"/>
              </w:rPr>
            </w:pPr>
            <w:r w:rsidRPr="00112EF1">
              <w:rPr>
                <w:rFonts w:cs="Arial"/>
                <w:lang w:val="es-ES"/>
              </w:rPr>
              <w:t>Capa 5</w:t>
            </w:r>
          </w:p>
        </w:tc>
        <w:tc>
          <w:tcPr>
            <w:tcW w:w="0" w:type="auto"/>
            <w:vAlign w:val="center"/>
          </w:tcPr>
          <w:p w14:paraId="1BA918B5" w14:textId="3AB1B0D6" w:rsidR="006C69A6" w:rsidRPr="00112EF1" w:rsidRDefault="006C69A6" w:rsidP="0036044E">
            <w:pPr>
              <w:pStyle w:val="Senseespaiat"/>
              <w:rPr>
                <w:rFonts w:cs="Arial"/>
                <w:lang w:val="es-ES"/>
              </w:rPr>
            </w:pPr>
            <w:r w:rsidRPr="00112EF1">
              <w:rPr>
                <w:rFonts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cs="Arial"/>
                <w:lang w:val="es-ES"/>
              </w:rPr>
            </w:pPr>
            <w:r w:rsidRPr="00112EF1">
              <w:rPr>
                <w:rFonts w:cs="Arial"/>
                <w:lang w:val="es-ES"/>
              </w:rPr>
              <w:t>Capa 4</w:t>
            </w:r>
          </w:p>
        </w:tc>
        <w:tc>
          <w:tcPr>
            <w:tcW w:w="0" w:type="auto"/>
            <w:vAlign w:val="center"/>
          </w:tcPr>
          <w:p w14:paraId="05FAC982" w14:textId="105D22C0" w:rsidR="006C69A6" w:rsidRPr="00112EF1" w:rsidRDefault="006C69A6" w:rsidP="0036044E">
            <w:pPr>
              <w:pStyle w:val="Senseespaiat"/>
              <w:rPr>
                <w:rFonts w:cs="Arial"/>
                <w:lang w:val="es-ES"/>
              </w:rPr>
            </w:pPr>
            <w:r w:rsidRPr="00112EF1">
              <w:rPr>
                <w:rFonts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cs="Arial"/>
                <w:lang w:val="es-ES"/>
              </w:rPr>
            </w:pPr>
            <w:r w:rsidRPr="00112EF1">
              <w:rPr>
                <w:rFonts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cs="Arial"/>
                <w:lang w:val="es-ES"/>
              </w:rPr>
            </w:pPr>
            <w:r w:rsidRPr="00112EF1">
              <w:rPr>
                <w:rFonts w:cs="Arial"/>
                <w:lang w:val="es-ES"/>
              </w:rPr>
              <w:t>Capa 2</w:t>
            </w:r>
          </w:p>
        </w:tc>
        <w:tc>
          <w:tcPr>
            <w:tcW w:w="0" w:type="auto"/>
            <w:vAlign w:val="center"/>
          </w:tcPr>
          <w:p w14:paraId="208D5673" w14:textId="71B98A73" w:rsidR="006C69A6" w:rsidRPr="00112EF1" w:rsidRDefault="006C69A6" w:rsidP="0036044E">
            <w:pPr>
              <w:pStyle w:val="Senseespaiat"/>
              <w:rPr>
                <w:rFonts w:cs="Arial"/>
                <w:lang w:val="es-ES"/>
              </w:rPr>
            </w:pPr>
            <w:r w:rsidRPr="00112EF1">
              <w:rPr>
                <w:rFonts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cs="Arial"/>
                <w:lang w:val="es-ES"/>
              </w:rPr>
            </w:pPr>
            <w:r w:rsidRPr="00112EF1">
              <w:rPr>
                <w:rFonts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cs="Arial"/>
                <w:lang w:val="es-ES"/>
              </w:rPr>
            </w:pPr>
            <w:r w:rsidRPr="00112EF1">
              <w:rPr>
                <w:rFonts w:cs="Arial"/>
                <w:lang w:val="es-ES"/>
              </w:rPr>
              <w:t>Física</w:t>
            </w:r>
          </w:p>
        </w:tc>
      </w:tr>
    </w:tbl>
    <w:p w14:paraId="40720B32" w14:textId="7D828D51" w:rsidR="00C73565" w:rsidRPr="00112EF1" w:rsidRDefault="00C73565" w:rsidP="00F10A17">
      <w:pPr>
        <w:pStyle w:val="Llegenda"/>
      </w:pPr>
      <w:bookmarkStart w:id="65" w:name="_Toc69497502"/>
      <w:r w:rsidRPr="00112EF1">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1</w:t>
      </w:r>
      <w:r w:rsidR="00D20794">
        <w:rPr>
          <w:noProof/>
        </w:rPr>
        <w:fldChar w:fldCharType="end"/>
      </w:r>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5"/>
      <w:r w:rsidRPr="00112EF1">
        <w:fldChar w:fldCharType="end"/>
      </w:r>
    </w:p>
    <w:p w14:paraId="6F852A94" w14:textId="2223E9A8" w:rsidR="009650AE" w:rsidRPr="00112EF1" w:rsidRDefault="006E5834" w:rsidP="00F10A17">
      <w:r w:rsidRPr="00112EF1">
        <w:t>De arriba abajo, la capa siete</w:t>
      </w:r>
      <w:r w:rsidR="009650AE" w:rsidRPr="00112EF1">
        <w:t xml:space="preserve"> </w:t>
      </w:r>
      <w:r w:rsidR="0031547A" w:rsidRPr="00112EF1">
        <w:t>serían</w:t>
      </w:r>
      <w:r w:rsidR="009650AE" w:rsidRPr="00112EF1">
        <w:t xml:space="preserve"> las aplicaciones, del dispositivo, que hacen uso de la red. </w:t>
      </w:r>
    </w:p>
    <w:p w14:paraId="63FE55EC" w14:textId="5963BD52" w:rsidR="00ED784F" w:rsidRPr="00112EF1" w:rsidRDefault="00ED784F" w:rsidP="00F10A17">
      <w:r w:rsidRPr="00112EF1">
        <w:lastRenderedPageBreak/>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F10A17">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F10A17">
      <w:r w:rsidRPr="00112EF1">
        <w:t>La capa cuatro, es la que se debe encargar de transmitir los datos. Sus protocolos estrella son UDP y TCP.</w:t>
      </w:r>
    </w:p>
    <w:p w14:paraId="32F3E3F2" w14:textId="4E0CC90E" w:rsidR="009650AE" w:rsidRPr="00112EF1" w:rsidRDefault="009650AE" w:rsidP="00F10A17">
      <w:r w:rsidRPr="00112EF1">
        <w:t xml:space="preserve">La capa de </w:t>
      </w:r>
      <w:r w:rsidR="00CC3A0B" w:rsidRPr="00112EF1">
        <w:t>red</w:t>
      </w:r>
      <w:r w:rsidRPr="00112EF1">
        <w:t xml:space="preserve"> trabaja un único protocolo, llamado Internet Protocol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F10A17">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r w:rsidR="00CC3A0B" w:rsidRPr="00112EF1">
        <w:t>00:25:08:55:2</w:t>
      </w:r>
      <w:r w:rsidRPr="00112EF1">
        <w:t>B:AB.</w:t>
      </w:r>
    </w:p>
    <w:p w14:paraId="4BCA1E1B" w14:textId="343385C2" w:rsidR="006E5834" w:rsidRPr="00112EF1" w:rsidRDefault="009650AE" w:rsidP="00F10A17">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F10A17">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F10A17">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F10A17">
      <w:r w:rsidRPr="00112EF1">
        <w:t xml:space="preserve">Primero de todo se </w:t>
      </w:r>
      <w:r w:rsidR="00177608" w:rsidRPr="00112EF1">
        <w:t>establecería</w:t>
      </w:r>
      <w:r w:rsidRPr="00112EF1">
        <w:t xml:space="preserve"> la llamada HTTP (HyperText Transfer Protocol)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Domain Name Serv</w:t>
      </w:r>
      <w:r w:rsidR="009D2F47" w:rsidRPr="00112EF1">
        <w:t>ice</w:t>
      </w:r>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1"/>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cs="Arial"/>
                <w:lang w:val="es-ES"/>
              </w:rPr>
            </w:pPr>
            <w:r w:rsidRPr="00112EF1">
              <w:rPr>
                <w:rFonts w:cs="Arial"/>
                <w:lang w:val="es-ES"/>
              </w:rPr>
              <w:t>Capa 7</w:t>
            </w:r>
          </w:p>
        </w:tc>
        <w:tc>
          <w:tcPr>
            <w:tcW w:w="0" w:type="auto"/>
            <w:vAlign w:val="center"/>
          </w:tcPr>
          <w:p w14:paraId="037D677B" w14:textId="11288881" w:rsidR="009D2F47" w:rsidRPr="00112EF1" w:rsidRDefault="009D2F47" w:rsidP="009D2F47">
            <w:pPr>
              <w:pStyle w:val="Senseespaiat"/>
              <w:rPr>
                <w:rFonts w:cs="Arial"/>
                <w:lang w:val="es-ES"/>
              </w:rPr>
            </w:pPr>
            <w:r w:rsidRPr="00112EF1">
              <w:rPr>
                <w:rFonts w:cs="Arial"/>
                <w:lang w:val="es-ES"/>
              </w:rPr>
              <w:t>DNS</w:t>
            </w:r>
            <w:r w:rsidR="00E41F0E" w:rsidRPr="00112EF1">
              <w:rPr>
                <w:rFonts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1696C1DB" w14:textId="42B38560"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7573BB3C" w14:textId="1F78D56B"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cs="Arial"/>
                <w:lang w:val="es-ES"/>
              </w:rPr>
            </w:pPr>
            <w:r w:rsidRPr="00112EF1">
              <w:rPr>
                <w:rFonts w:cs="Arial"/>
                <w:lang w:val="es-ES"/>
              </w:rPr>
              <w:t>Capa 4</w:t>
            </w:r>
          </w:p>
        </w:tc>
        <w:tc>
          <w:tcPr>
            <w:tcW w:w="0" w:type="auto"/>
            <w:vAlign w:val="center"/>
          </w:tcPr>
          <w:p w14:paraId="2F78F640" w14:textId="7452AACA" w:rsidR="009D2F47" w:rsidRPr="00112EF1" w:rsidRDefault="009D2F47" w:rsidP="009D2F47">
            <w:pPr>
              <w:pStyle w:val="Senseespaiat"/>
              <w:rPr>
                <w:rFonts w:cs="Arial"/>
                <w:lang w:val="es-ES"/>
              </w:rPr>
            </w:pPr>
            <w:r w:rsidRPr="00112EF1">
              <w:rPr>
                <w:rFonts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cs="Arial"/>
                <w:lang w:val="es-ES"/>
              </w:rPr>
            </w:pPr>
            <w:r w:rsidRPr="00112EF1">
              <w:rPr>
                <w:rFonts w:cs="Arial"/>
                <w:lang w:val="es-ES"/>
              </w:rPr>
              <w:t>IP ORIG: 10.0.1.66</w:t>
            </w:r>
          </w:p>
          <w:p w14:paraId="648E91E6" w14:textId="6E394CEF" w:rsidR="009D2F47" w:rsidRPr="00112EF1" w:rsidRDefault="009D2F47" w:rsidP="009D2F47">
            <w:pPr>
              <w:pStyle w:val="Senseespaiat"/>
              <w:rPr>
                <w:rFonts w:cs="Arial"/>
                <w:lang w:val="es-ES"/>
              </w:rPr>
            </w:pPr>
            <w:r w:rsidRPr="00112EF1">
              <w:rPr>
                <w:rFonts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cs="Arial"/>
                <w:lang w:val="es-ES"/>
              </w:rPr>
            </w:pPr>
            <w:r w:rsidRPr="00112EF1">
              <w:rPr>
                <w:rFonts w:cs="Arial"/>
                <w:lang w:val="es-ES"/>
              </w:rPr>
              <w:t>Capa 2</w:t>
            </w:r>
          </w:p>
        </w:tc>
        <w:tc>
          <w:tcPr>
            <w:tcW w:w="0" w:type="auto"/>
            <w:vAlign w:val="center"/>
          </w:tcPr>
          <w:p w14:paraId="52ACE5FB" w14:textId="77777777" w:rsidR="009D2F47" w:rsidRPr="00112EF1" w:rsidRDefault="009D2F47" w:rsidP="009D2F47">
            <w:pPr>
              <w:pStyle w:val="Senseespaiat"/>
              <w:rPr>
                <w:rFonts w:cs="Arial"/>
                <w:lang w:val="es-ES"/>
              </w:rPr>
            </w:pPr>
            <w:r w:rsidRPr="00112EF1">
              <w:rPr>
                <w:rFonts w:cs="Arial"/>
                <w:lang w:val="es-ES"/>
              </w:rPr>
              <w:t>MAC ORIG</w:t>
            </w:r>
          </w:p>
          <w:p w14:paraId="3484DB11" w14:textId="0D3ABA5C" w:rsidR="009D2F47" w:rsidRPr="00112EF1" w:rsidRDefault="009D2F47" w:rsidP="009D2F47">
            <w:pPr>
              <w:pStyle w:val="Senseespaiat"/>
              <w:rPr>
                <w:rFonts w:cs="Arial"/>
                <w:lang w:val="es-ES"/>
              </w:rPr>
            </w:pPr>
            <w:r w:rsidRPr="00112EF1">
              <w:rPr>
                <w:rFonts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2C15A358" w14:textId="0F4AA8BB" w:rsidR="009D2F47"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7B2E07B7" w14:textId="673D0942" w:rsidR="00E41F0E" w:rsidRPr="00112EF1" w:rsidRDefault="00E41F0E" w:rsidP="00F10A17">
      <w:pPr>
        <w:pStyle w:val="Llegenda"/>
      </w:pPr>
      <w:bookmarkStart w:id="66" w:name="_Toc69497503"/>
      <w:r w:rsidRPr="00112EF1">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2</w:t>
      </w:r>
      <w:r w:rsidR="00D20794">
        <w:rPr>
          <w:noProof/>
        </w:rPr>
        <w:fldChar w:fldCharType="end"/>
      </w:r>
      <w:r w:rsidRPr="00112EF1">
        <w:t>: Tabla de una llamada DNS realizada con Packet Tracer.</w:t>
      </w:r>
      <w:bookmarkEnd w:id="66"/>
    </w:p>
    <w:p w14:paraId="1ACABD99" w14:textId="121D2C6B" w:rsidR="009D2F47" w:rsidRPr="00112EF1" w:rsidRDefault="009D2F47" w:rsidP="00F10A1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cs="Arial"/>
                <w:lang w:val="es-ES"/>
              </w:rPr>
            </w:pPr>
            <w:r w:rsidRPr="00112EF1">
              <w:rPr>
                <w:rFonts w:cs="Arial"/>
                <w:lang w:val="es-ES"/>
              </w:rPr>
              <w:t>Capa 7</w:t>
            </w:r>
          </w:p>
        </w:tc>
        <w:tc>
          <w:tcPr>
            <w:tcW w:w="0" w:type="auto"/>
            <w:vAlign w:val="center"/>
          </w:tcPr>
          <w:p w14:paraId="7E5BC53D" w14:textId="5F6CE2AB" w:rsidR="00E41F0E" w:rsidRPr="00112EF1" w:rsidRDefault="00E41F0E" w:rsidP="00071F9B">
            <w:pPr>
              <w:pStyle w:val="Senseespaiat"/>
              <w:rPr>
                <w:rFonts w:cs="Arial"/>
                <w:lang w:val="es-ES"/>
              </w:rPr>
            </w:pPr>
            <w:r w:rsidRPr="00112EF1">
              <w:rPr>
                <w:rFonts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6E067EC9" w14:textId="7CB0230E"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29C604E5" w14:textId="37CBD6E5"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cs="Arial"/>
                <w:lang w:val="es-ES"/>
              </w:rPr>
            </w:pPr>
            <w:r w:rsidRPr="00112EF1">
              <w:rPr>
                <w:rFonts w:cs="Arial"/>
                <w:lang w:val="es-ES"/>
              </w:rPr>
              <w:t>Capa 4</w:t>
            </w:r>
          </w:p>
        </w:tc>
        <w:tc>
          <w:tcPr>
            <w:tcW w:w="0" w:type="auto"/>
            <w:vAlign w:val="center"/>
          </w:tcPr>
          <w:p w14:paraId="29F97C24" w14:textId="77777777" w:rsidR="00E41F0E" w:rsidRPr="00112EF1" w:rsidRDefault="00E41F0E" w:rsidP="00071F9B">
            <w:pPr>
              <w:pStyle w:val="Senseespaiat"/>
              <w:rPr>
                <w:rFonts w:cs="Arial"/>
                <w:lang w:val="es-ES"/>
              </w:rPr>
            </w:pPr>
            <w:r w:rsidRPr="00112EF1">
              <w:rPr>
                <w:rFonts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cs="Arial"/>
                <w:lang w:val="es-ES"/>
              </w:rPr>
            </w:pPr>
            <w:r w:rsidRPr="00112EF1">
              <w:rPr>
                <w:rFonts w:cs="Arial"/>
                <w:lang w:val="es-ES"/>
              </w:rPr>
              <w:t>IP ORIG: 172.16.0.3</w:t>
            </w:r>
          </w:p>
          <w:p w14:paraId="4E3324EB" w14:textId="050CA04F" w:rsidR="00E41F0E" w:rsidRPr="00112EF1" w:rsidRDefault="00E41F0E" w:rsidP="00071F9B">
            <w:pPr>
              <w:pStyle w:val="Senseespaiat"/>
              <w:rPr>
                <w:rFonts w:cs="Arial"/>
                <w:lang w:val="es-ES"/>
              </w:rPr>
            </w:pPr>
            <w:r w:rsidRPr="00112EF1">
              <w:rPr>
                <w:rFonts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cs="Arial"/>
                <w:lang w:val="es-ES"/>
              </w:rPr>
            </w:pPr>
            <w:r w:rsidRPr="00112EF1">
              <w:rPr>
                <w:rFonts w:cs="Arial"/>
                <w:lang w:val="es-ES"/>
              </w:rPr>
              <w:t>Capa 2</w:t>
            </w:r>
          </w:p>
        </w:tc>
        <w:tc>
          <w:tcPr>
            <w:tcW w:w="0" w:type="auto"/>
            <w:vAlign w:val="center"/>
          </w:tcPr>
          <w:p w14:paraId="0670C52F" w14:textId="77777777" w:rsidR="00E41F0E" w:rsidRPr="00112EF1" w:rsidRDefault="00E41F0E" w:rsidP="00071F9B">
            <w:pPr>
              <w:pStyle w:val="Senseespaiat"/>
              <w:rPr>
                <w:rFonts w:cs="Arial"/>
                <w:lang w:val="es-ES"/>
              </w:rPr>
            </w:pPr>
            <w:r w:rsidRPr="00112EF1">
              <w:rPr>
                <w:rFonts w:cs="Arial"/>
                <w:lang w:val="es-ES"/>
              </w:rPr>
              <w:t>MAC ORIG</w:t>
            </w:r>
          </w:p>
          <w:p w14:paraId="2F4947AF" w14:textId="77777777" w:rsidR="00E41F0E" w:rsidRPr="00112EF1" w:rsidRDefault="00E41F0E" w:rsidP="00071F9B">
            <w:pPr>
              <w:pStyle w:val="Senseespaiat"/>
              <w:rPr>
                <w:rFonts w:cs="Arial"/>
                <w:lang w:val="es-ES"/>
              </w:rPr>
            </w:pPr>
            <w:r w:rsidRPr="00112EF1">
              <w:rPr>
                <w:rFonts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6D9F377C" w:rsidR="00E41F0E"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6DCFED1A" w14:textId="22D6C4B2" w:rsidR="00E41F0E" w:rsidRPr="00112EF1" w:rsidRDefault="00E41F0E" w:rsidP="00F10A17">
      <w:pPr>
        <w:pStyle w:val="Llegenda"/>
      </w:pPr>
      <w:bookmarkStart w:id="67" w:name="_Toc69497504"/>
      <w:r w:rsidRPr="00112EF1">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3</w:t>
      </w:r>
      <w:r w:rsidR="00D20794">
        <w:rPr>
          <w:noProof/>
        </w:rPr>
        <w:fldChar w:fldCharType="end"/>
      </w:r>
      <w:r w:rsidRPr="00112EF1">
        <w:t>: Tabla de una respuesta DNS realizada con Packet Tracer.</w:t>
      </w:r>
      <w:bookmarkEnd w:id="67"/>
    </w:p>
    <w:p w14:paraId="7901E194" w14:textId="33F4C482" w:rsidR="00AF24B7" w:rsidRPr="00112EF1" w:rsidRDefault="00E41F0E" w:rsidP="00F10A17">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3619F1"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cs="Arial"/>
                <w:lang w:val="es-ES"/>
              </w:rPr>
            </w:pPr>
            <w:r w:rsidRPr="009568AC">
              <w:rPr>
                <w:rFonts w:cs="Arial"/>
                <w:lang w:val="es-ES"/>
              </w:rPr>
              <w:t>Capa 7</w:t>
            </w:r>
          </w:p>
        </w:tc>
        <w:tc>
          <w:tcPr>
            <w:tcW w:w="0" w:type="auto"/>
            <w:vAlign w:val="center"/>
          </w:tcPr>
          <w:p w14:paraId="65D627D9" w14:textId="4E6E57A4" w:rsidR="00E41F0E" w:rsidRPr="009568AC" w:rsidRDefault="00E41F0E" w:rsidP="00071F9B">
            <w:pPr>
              <w:pStyle w:val="Senseespaiat"/>
              <w:rPr>
                <w:rFonts w:cs="Arial"/>
                <w:lang w:val="en-US"/>
              </w:rPr>
            </w:pPr>
            <w:r w:rsidRPr="009568AC">
              <w:rPr>
                <w:rFonts w:cs="Arial"/>
                <w:lang w:val="en-US"/>
              </w:rPr>
              <w:t xml:space="preserve">HTTP </w:t>
            </w:r>
            <w:r w:rsidR="00177608" w:rsidRPr="009568AC">
              <w:rPr>
                <w:rFonts w:cs="Arial"/>
                <w:lang w:val="en-US"/>
              </w:rPr>
              <w:t>—</w:t>
            </w:r>
            <w:r w:rsidRPr="009568AC">
              <w:rPr>
                <w:rFonts w:cs="Arial"/>
                <w:lang w:val="en-US"/>
              </w:rPr>
              <w:t xml:space="preserve"> </w:t>
            </w:r>
            <w:r w:rsidR="00CC3A0B" w:rsidRPr="009568AC">
              <w:rPr>
                <w:rFonts w:cs="Arial"/>
                <w:lang w:val="en-US"/>
              </w:rPr>
              <w:t>GET (</w:t>
            </w:r>
            <w:r w:rsidR="00ED784F" w:rsidRPr="009568AC">
              <w:rPr>
                <w:rFonts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7A12AB4B" w14:textId="4CFFD0EC"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68C9E0C7" w14:textId="28969D68"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cs="Arial"/>
                <w:lang w:val="es-ES"/>
              </w:rPr>
            </w:pPr>
            <w:r w:rsidRPr="009568AC">
              <w:rPr>
                <w:rFonts w:cs="Arial"/>
                <w:lang w:val="es-ES"/>
              </w:rPr>
              <w:t>Capa 4</w:t>
            </w:r>
          </w:p>
        </w:tc>
        <w:tc>
          <w:tcPr>
            <w:tcW w:w="0" w:type="auto"/>
            <w:vAlign w:val="center"/>
          </w:tcPr>
          <w:p w14:paraId="58647A4C" w14:textId="0074CB58" w:rsidR="00E41F0E" w:rsidRPr="009568AC" w:rsidRDefault="00E41F0E" w:rsidP="00071F9B">
            <w:pPr>
              <w:pStyle w:val="Senseespaiat"/>
              <w:rPr>
                <w:rFonts w:cs="Arial"/>
                <w:lang w:val="es-ES"/>
              </w:rPr>
            </w:pPr>
            <w:r w:rsidRPr="009568AC">
              <w:rPr>
                <w:rFonts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cs="Arial"/>
                <w:lang w:val="es-ES"/>
              </w:rPr>
            </w:pPr>
            <w:r w:rsidRPr="009568AC">
              <w:rPr>
                <w:rFonts w:cs="Arial"/>
                <w:lang w:val="es-ES"/>
              </w:rPr>
              <w:t>IP ORIG: 10.0.1.66</w:t>
            </w:r>
          </w:p>
          <w:p w14:paraId="6A6183BD" w14:textId="1C108FB2" w:rsidR="00E41F0E" w:rsidRPr="009568AC" w:rsidRDefault="00E41F0E" w:rsidP="00071F9B">
            <w:pPr>
              <w:pStyle w:val="Senseespaiat"/>
              <w:rPr>
                <w:rFonts w:cs="Arial"/>
                <w:lang w:val="es-ES"/>
              </w:rPr>
            </w:pPr>
            <w:r w:rsidRPr="009568AC">
              <w:rPr>
                <w:rFonts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cs="Arial"/>
                <w:lang w:val="es-ES"/>
              </w:rPr>
            </w:pPr>
            <w:r w:rsidRPr="009568AC">
              <w:rPr>
                <w:rFonts w:cs="Arial"/>
                <w:lang w:val="es-ES"/>
              </w:rPr>
              <w:t>Capa 2</w:t>
            </w:r>
          </w:p>
        </w:tc>
        <w:tc>
          <w:tcPr>
            <w:tcW w:w="0" w:type="auto"/>
            <w:vAlign w:val="center"/>
          </w:tcPr>
          <w:p w14:paraId="71604B22" w14:textId="77777777" w:rsidR="00E41F0E" w:rsidRPr="009568AC" w:rsidRDefault="00E41F0E" w:rsidP="00071F9B">
            <w:pPr>
              <w:pStyle w:val="Senseespaiat"/>
              <w:rPr>
                <w:rFonts w:cs="Arial"/>
                <w:lang w:val="es-ES"/>
              </w:rPr>
            </w:pPr>
            <w:r w:rsidRPr="009568AC">
              <w:rPr>
                <w:rFonts w:cs="Arial"/>
                <w:lang w:val="es-ES"/>
              </w:rPr>
              <w:t>MAC ORIG</w:t>
            </w:r>
          </w:p>
          <w:p w14:paraId="162F4ABE" w14:textId="77777777" w:rsidR="00E41F0E" w:rsidRPr="009568AC" w:rsidRDefault="00E41F0E" w:rsidP="00071F9B">
            <w:pPr>
              <w:pStyle w:val="Senseespaiat"/>
              <w:rPr>
                <w:rFonts w:cs="Arial"/>
                <w:lang w:val="es-ES"/>
              </w:rPr>
            </w:pPr>
            <w:r w:rsidRPr="009568AC">
              <w:rPr>
                <w:rFonts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5F914EB3" w14:textId="5F5CA619" w:rsidR="00E41F0E" w:rsidRPr="009568AC"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053C8043" w14:textId="1CE0D6CF" w:rsidR="009D2F47" w:rsidRPr="009568AC" w:rsidRDefault="00E41F0E" w:rsidP="00F10A17">
      <w:pPr>
        <w:pStyle w:val="Llegenda"/>
      </w:pPr>
      <w:bookmarkStart w:id="68" w:name="_Toc69497505"/>
      <w:r w:rsidRPr="009568AC">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4</w:t>
      </w:r>
      <w:r w:rsidR="00D20794">
        <w:rPr>
          <w:noProof/>
        </w:rPr>
        <w:fldChar w:fldCharType="end"/>
      </w:r>
      <w:r w:rsidRPr="009568AC">
        <w:t>: Tabla de una llamada HTTP realizada con Packet Tracer.</w:t>
      </w:r>
      <w:bookmarkEnd w:id="68"/>
    </w:p>
    <w:p w14:paraId="6BA76F4A" w14:textId="0014F9EF" w:rsidR="00E41F0E" w:rsidRPr="009568AC" w:rsidRDefault="00E41F0E" w:rsidP="00F10A17">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cs="Arial"/>
                <w:lang w:val="es-ES"/>
              </w:rPr>
            </w:pPr>
            <w:r w:rsidRPr="009568AC">
              <w:rPr>
                <w:rFonts w:cs="Arial"/>
                <w:lang w:val="es-ES"/>
              </w:rPr>
              <w:t>Capa 7</w:t>
            </w:r>
          </w:p>
        </w:tc>
        <w:tc>
          <w:tcPr>
            <w:tcW w:w="0" w:type="auto"/>
            <w:vAlign w:val="center"/>
          </w:tcPr>
          <w:p w14:paraId="194D54A5" w14:textId="01523F86" w:rsidR="00ED784F" w:rsidRPr="009568AC" w:rsidRDefault="00ED784F" w:rsidP="00071F9B">
            <w:pPr>
              <w:pStyle w:val="Senseespaiat"/>
              <w:rPr>
                <w:rFonts w:cs="Arial"/>
                <w:lang w:val="es-ES"/>
              </w:rPr>
            </w:pPr>
            <w:r w:rsidRPr="009568AC">
              <w:rPr>
                <w:rFonts w:cs="Arial"/>
                <w:lang w:val="es-ES"/>
              </w:rPr>
              <w:t xml:space="preserve">HTTP - </w:t>
            </w:r>
            <w:r w:rsidR="00177608" w:rsidRPr="009568AC">
              <w:rPr>
                <w:rFonts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33475555" w14:textId="0824D120"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3A8DE57D" w14:textId="0A3BEFDA"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cs="Arial"/>
                <w:lang w:val="es-ES"/>
              </w:rPr>
            </w:pPr>
            <w:r w:rsidRPr="009568AC">
              <w:rPr>
                <w:rFonts w:cs="Arial"/>
                <w:lang w:val="es-ES"/>
              </w:rPr>
              <w:t>Capa 4</w:t>
            </w:r>
          </w:p>
        </w:tc>
        <w:tc>
          <w:tcPr>
            <w:tcW w:w="0" w:type="auto"/>
            <w:vAlign w:val="center"/>
          </w:tcPr>
          <w:p w14:paraId="702E15C4" w14:textId="77777777" w:rsidR="00ED784F" w:rsidRPr="009568AC" w:rsidRDefault="00ED784F" w:rsidP="00071F9B">
            <w:pPr>
              <w:pStyle w:val="Senseespaiat"/>
              <w:rPr>
                <w:rFonts w:cs="Arial"/>
                <w:lang w:val="es-ES"/>
              </w:rPr>
            </w:pPr>
            <w:r w:rsidRPr="009568AC">
              <w:rPr>
                <w:rFonts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cs="Arial"/>
                <w:lang w:val="es-ES"/>
              </w:rPr>
            </w:pPr>
            <w:r w:rsidRPr="009568AC">
              <w:rPr>
                <w:rFonts w:cs="Arial"/>
                <w:lang w:val="es-ES"/>
              </w:rPr>
              <w:t xml:space="preserve">IP ORIG: 8.8.8.8 </w:t>
            </w:r>
          </w:p>
          <w:p w14:paraId="020B8FD0" w14:textId="04E11204" w:rsidR="00ED784F" w:rsidRPr="009568AC" w:rsidRDefault="00ED784F" w:rsidP="00071F9B">
            <w:pPr>
              <w:pStyle w:val="Senseespaiat"/>
              <w:rPr>
                <w:rFonts w:cs="Arial"/>
                <w:lang w:val="es-ES"/>
              </w:rPr>
            </w:pPr>
            <w:r w:rsidRPr="009568AC">
              <w:rPr>
                <w:rFonts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cs="Arial"/>
                <w:lang w:val="es-ES"/>
              </w:rPr>
            </w:pPr>
            <w:r w:rsidRPr="009568AC">
              <w:rPr>
                <w:rFonts w:cs="Arial"/>
                <w:lang w:val="es-ES"/>
              </w:rPr>
              <w:t>Capa 2</w:t>
            </w:r>
          </w:p>
        </w:tc>
        <w:tc>
          <w:tcPr>
            <w:tcW w:w="0" w:type="auto"/>
            <w:vAlign w:val="center"/>
          </w:tcPr>
          <w:p w14:paraId="51537A2F" w14:textId="77777777" w:rsidR="00ED784F" w:rsidRPr="009568AC" w:rsidRDefault="00ED784F" w:rsidP="00071F9B">
            <w:pPr>
              <w:pStyle w:val="Senseespaiat"/>
              <w:rPr>
                <w:rFonts w:cs="Arial"/>
                <w:lang w:val="es-ES"/>
              </w:rPr>
            </w:pPr>
            <w:r w:rsidRPr="009568AC">
              <w:rPr>
                <w:rFonts w:cs="Arial"/>
                <w:lang w:val="es-ES"/>
              </w:rPr>
              <w:t>MAC ORIG</w:t>
            </w:r>
          </w:p>
          <w:p w14:paraId="0A833C16" w14:textId="77777777" w:rsidR="00ED784F" w:rsidRPr="009568AC" w:rsidRDefault="00ED784F" w:rsidP="00071F9B">
            <w:pPr>
              <w:pStyle w:val="Senseespaiat"/>
              <w:rPr>
                <w:rFonts w:cs="Arial"/>
                <w:lang w:val="es-ES"/>
              </w:rPr>
            </w:pPr>
            <w:r w:rsidRPr="009568AC">
              <w:rPr>
                <w:rFonts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2C13BC2A" w14:textId="52547F5F" w:rsidR="00ED784F" w:rsidRPr="009568AC" w:rsidRDefault="00303213" w:rsidP="00ED784F">
            <w:pPr>
              <w:pStyle w:val="Senseespaiat"/>
              <w:keepNext/>
              <w:rPr>
                <w:rFonts w:cs="Arial"/>
                <w:color w:val="808080" w:themeColor="background1" w:themeShade="80"/>
                <w:lang w:val="es-ES"/>
              </w:rPr>
            </w:pPr>
            <w:r>
              <w:rPr>
                <w:rFonts w:cs="Arial"/>
                <w:color w:val="808080" w:themeColor="background1" w:themeShade="80"/>
                <w:lang w:val="es-ES"/>
              </w:rPr>
              <w:t>—</w:t>
            </w:r>
          </w:p>
        </w:tc>
      </w:tr>
    </w:tbl>
    <w:p w14:paraId="1D232140" w14:textId="39F0EB68" w:rsidR="00ED784F" w:rsidRPr="009568AC" w:rsidRDefault="00ED784F" w:rsidP="00F10A17">
      <w:pPr>
        <w:pStyle w:val="Llegenda"/>
      </w:pPr>
      <w:bookmarkStart w:id="69" w:name="_Toc69497506"/>
      <w:r w:rsidRPr="009568AC">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5</w:t>
      </w:r>
      <w:r w:rsidR="00D20794">
        <w:rPr>
          <w:noProof/>
        </w:rPr>
        <w:fldChar w:fldCharType="end"/>
      </w:r>
      <w:r w:rsidRPr="009568AC">
        <w:t>: Tabla de una respuesta HTTP realizada con Packet Tracer.</w:t>
      </w:r>
      <w:bookmarkEnd w:id="69"/>
    </w:p>
    <w:p w14:paraId="708D2AC6" w14:textId="612A102A" w:rsidR="00ED784F" w:rsidRPr="009568AC" w:rsidRDefault="00ED784F" w:rsidP="00F10A17">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481A6777" w14:textId="77C7AD0A" w:rsidR="00DA69DC" w:rsidRPr="009568AC" w:rsidRDefault="00C77202" w:rsidP="00F10A17">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F10A17">
      <w:pPr>
        <w:pStyle w:val="Ttol3"/>
      </w:pPr>
      <w:bookmarkStart w:id="70" w:name="_Toc70017693"/>
      <w:bookmarkEnd w:id="63"/>
      <w:r w:rsidRPr="009568AC">
        <w:t>TRANSPORT CONTROL PROTOCOL (TCP)</w:t>
      </w:r>
      <w:bookmarkEnd w:id="70"/>
    </w:p>
    <w:p w14:paraId="2105368F" w14:textId="02FF6C15" w:rsidR="00177608" w:rsidRPr="00112EF1" w:rsidRDefault="007C46E0" w:rsidP="00F10A17">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r w:rsidR="00575CD5">
        <w:t>envío</w:t>
      </w:r>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F10A17">
      <w:pPr>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9">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7AD74BDF" w:rsidR="00071F9B" w:rsidRPr="00112EF1" w:rsidRDefault="00071F9B" w:rsidP="00F10A17">
      <w:pPr>
        <w:pStyle w:val="Llegenda"/>
      </w:pPr>
      <w:bookmarkStart w:id="71" w:name="_Toc69497481"/>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4</w:t>
      </w:r>
      <w:r w:rsidR="00320AB6">
        <w:fldChar w:fldCharType="end"/>
      </w:r>
      <w:r w:rsidRPr="00112EF1">
        <w:t>: Secuencia de los paquetes en el protocolo TCP.</w:t>
      </w:r>
      <w:bookmarkEnd w:id="71"/>
    </w:p>
    <w:p w14:paraId="1BC83772" w14:textId="479E33A0" w:rsidR="00177608" w:rsidRPr="00112EF1" w:rsidRDefault="00D01B4F" w:rsidP="00F10A17">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continuación el otro dispositivo, al recibir ese paquete, le comunicara que él también quiere hacer la conexión, </w:t>
      </w:r>
      <w:r w:rsidR="009E2A0E" w:rsidRPr="00112EF1">
        <w:t>además</w:t>
      </w:r>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F10A17">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F10A17">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F10A17">
      <w:r w:rsidRPr="00112EF1">
        <w:t>La ventaja de TCP es que siempre llegan los datos, así que es muy fiable.</w:t>
      </w:r>
    </w:p>
    <w:p w14:paraId="048E8BEF" w14:textId="5D340CD7" w:rsidR="00177608" w:rsidRPr="00112EF1" w:rsidRDefault="00177608" w:rsidP="00F10A17">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054037DA" w14:textId="42465AC9" w:rsidR="00DA69DC" w:rsidRPr="00112EF1" w:rsidRDefault="00522FB5" w:rsidP="00F10A17">
      <w:r w:rsidRPr="00112EF1">
        <w:t>Este protocolo se usa cuando es necesario asegurar la fiabilidad. Como es el caso de hacer una petición HTTP.</w:t>
      </w:r>
    </w:p>
    <w:p w14:paraId="3F9B39AB" w14:textId="1AC24C07" w:rsidR="00524352" w:rsidRPr="009568AC" w:rsidRDefault="00510552" w:rsidP="00F10A17">
      <w:pPr>
        <w:pStyle w:val="Ttol3"/>
      </w:pPr>
      <w:bookmarkStart w:id="72" w:name="_Toc70017694"/>
      <w:r w:rsidRPr="009568AC">
        <w:t>USER DATAGRAM PROTOCOL (UDP)</w:t>
      </w:r>
      <w:bookmarkEnd w:id="72"/>
    </w:p>
    <w:p w14:paraId="7510AFA3" w14:textId="7F20B5B0" w:rsidR="00071F9B" w:rsidRPr="00112EF1" w:rsidRDefault="00071F9B" w:rsidP="00F10A17">
      <w:pPr>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F10A17">
      <w:pPr>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DDB99C1" w:rsidR="00071F9B" w:rsidRPr="00112EF1" w:rsidRDefault="00071F9B" w:rsidP="00F10A17">
      <w:pPr>
        <w:pStyle w:val="Llegenda"/>
      </w:pPr>
      <w:bookmarkStart w:id="73" w:name="_Toc69497482"/>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5</w:t>
      </w:r>
      <w:r w:rsidR="00320AB6">
        <w:fldChar w:fldCharType="end"/>
      </w:r>
      <w:r w:rsidRPr="00112EF1">
        <w:t>: Secuencia de los paquetes en el protocolo UDP.</w:t>
      </w:r>
      <w:bookmarkEnd w:id="73"/>
    </w:p>
    <w:p w14:paraId="2EB3995D" w14:textId="530F1B04" w:rsidR="00522FB5" w:rsidRPr="00112EF1" w:rsidRDefault="00522FB5" w:rsidP="00F10A17">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F10A17">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F10A17">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F10A17">
      <w:r w:rsidRPr="00112EF1">
        <w:t>La desventaja principal es no es nada fiable y se debe asumir que se pueden perder paquetes, que lleguen desordenados o duplicados.</w:t>
      </w:r>
    </w:p>
    <w:p w14:paraId="16356BB4" w14:textId="2A38017E" w:rsidR="004304E3" w:rsidRPr="00112EF1" w:rsidRDefault="004304E3" w:rsidP="00F10A17">
      <w:r w:rsidRPr="00112EF1">
        <w:t>Este protocolo se usa cuando es no necesario asegurar la fiabilidad. Como es el caso de hacer una petición DNS.</w:t>
      </w:r>
    </w:p>
    <w:p w14:paraId="69CB6DBC" w14:textId="4801E8AC" w:rsidR="00E31017" w:rsidRPr="009568AC" w:rsidRDefault="00510552" w:rsidP="00F10A17">
      <w:pPr>
        <w:pStyle w:val="Ttol2"/>
      </w:pPr>
      <w:bookmarkStart w:id="74" w:name="_Toc70017695"/>
      <w:r w:rsidRPr="009568AC">
        <w:lastRenderedPageBreak/>
        <w:t>METODOLOGÍAS PARA EL DESARROLLO DE VIDEOJUEGOS EN LÍNEA</w:t>
      </w:r>
      <w:bookmarkEnd w:id="74"/>
    </w:p>
    <w:p w14:paraId="5559ED25" w14:textId="20159821" w:rsidR="00DA69DC" w:rsidRPr="00112EF1" w:rsidRDefault="00CD42B3" w:rsidP="00F10A17">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Development and Deployment of Multiplayer Online Games </w:t>
      </w:r>
      <w:r w:rsidR="00400DAE" w:rsidRPr="00112EF1">
        <w:fldChar w:fldCharType="begin"/>
      </w:r>
      <w:r w:rsidR="006510B9">
        <w:instrText xml:space="preserve"> ADDIN ZOTERO_ITEM CSL_CITATION {"citationID":"62yr3Wge","properties":{"formattedCitation":"(Ignatchenko, 2017)","plainCitation":"(Ignatchenko, 2017)","dontUpdate":true,"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575CD5">
        <w:rPr>
          <w:rFonts w:cs="Arial"/>
        </w:rPr>
        <w:t>).</w:t>
      </w:r>
      <w:r w:rsidR="00400DAE" w:rsidRPr="00112EF1">
        <w:fldChar w:fldCharType="end"/>
      </w:r>
    </w:p>
    <w:p w14:paraId="0170B070" w14:textId="00BE4A88" w:rsidR="00E31017" w:rsidRPr="009568AC" w:rsidRDefault="00510552" w:rsidP="00F10A17">
      <w:pPr>
        <w:pStyle w:val="Ttol3"/>
      </w:pPr>
      <w:bookmarkStart w:id="75" w:name="_Toc70017696"/>
      <w:r w:rsidRPr="009568AC">
        <w:t>CLIENTE-SERVIDOR</w:t>
      </w:r>
      <w:bookmarkEnd w:id="75"/>
    </w:p>
    <w:p w14:paraId="1F2DB0F3" w14:textId="6A104CA3" w:rsidR="00D94D5F" w:rsidRPr="00112EF1" w:rsidRDefault="00D94D5F" w:rsidP="00F10A17">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w:t>
      </w:r>
      <w:r w:rsidR="00F0606B">
        <w:t>multijugador</w:t>
      </w:r>
      <w:r w:rsidR="00F0606B" w:rsidRPr="00112EF1">
        <w:t>es masivos</w:t>
      </w:r>
      <w:r w:rsidR="006B5585" w:rsidRPr="00112EF1">
        <w:t xml:space="preserve"> </w:t>
      </w:r>
      <w:r w:rsidR="00F0606B">
        <w:t>en línea</w:t>
      </w:r>
      <w:r w:rsidR="006B5585" w:rsidRPr="00112EF1">
        <w:t xml:space="preserve">. </w:t>
      </w:r>
      <w:r w:rsidRPr="00112EF1">
        <w:t>Se caracteriza por tener un servidor, ubicado normalmente por regiones, y en él se conectan todos los jugadores de la partida</w:t>
      </w:r>
      <w:r w:rsidR="00260FF2" w:rsidRPr="00112EF1">
        <w:t>, como se puede ver en la topología siguiente.</w:t>
      </w:r>
    </w:p>
    <w:p w14:paraId="2E7C8327" w14:textId="77777777" w:rsidR="00CD42B3" w:rsidRPr="00112EF1" w:rsidRDefault="00CD42B3" w:rsidP="00F10A17">
      <w:pPr>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45F743E4" w:rsidR="00CD42B3" w:rsidRPr="00112EF1" w:rsidRDefault="00CD42B3" w:rsidP="00F10A17">
      <w:pPr>
        <w:pStyle w:val="Llegenda"/>
      </w:pPr>
      <w:bookmarkStart w:id="76" w:name="_Toc69497483"/>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6</w:t>
      </w:r>
      <w:r w:rsidR="00320AB6">
        <w:fldChar w:fldCharType="end"/>
      </w:r>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6"/>
    </w:p>
    <w:p w14:paraId="4808EC1A" w14:textId="75EB7E21" w:rsidR="001D0A0F" w:rsidRDefault="00260FF2" w:rsidP="00F10A17">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6652A216" w14:textId="77777777" w:rsidR="00DA69DC" w:rsidRDefault="00DA69DC" w:rsidP="00F10A17"/>
    <w:p w14:paraId="2BB886EF" w14:textId="3A37FB77" w:rsidR="00260FF2" w:rsidRPr="009568AC" w:rsidRDefault="00510552" w:rsidP="00F10A17">
      <w:pPr>
        <w:pStyle w:val="Ttol4"/>
      </w:pPr>
      <w:r w:rsidRPr="009568AC">
        <w:lastRenderedPageBreak/>
        <w:t>PROBLEMAS DEL CLIENTE-SERVIDOR</w:t>
      </w:r>
    </w:p>
    <w:p w14:paraId="3E3691A4" w14:textId="08F91D7A" w:rsidR="006B5585" w:rsidRPr="00112EF1" w:rsidRDefault="006B5585" w:rsidP="00F10A17">
      <w:r w:rsidRPr="00112EF1">
        <w:t xml:space="preserve">El problema principal del cliente-servidor es mucho </w:t>
      </w:r>
      <w:r w:rsidR="00C14B5F" w:rsidRPr="00112EF1">
        <w:t>más</w:t>
      </w:r>
      <w:r w:rsidRPr="00112EF1">
        <w:t xml:space="preserve"> costoso, que el peer-to-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w:t>
      </w:r>
      <w:r w:rsidR="00F0606B">
        <w:t>autoritario</w:t>
      </w:r>
      <w:r w:rsidR="004A0746" w:rsidRPr="00112EF1">
        <w:t xml:space="preserve"> y por lo tanto </w:t>
      </w:r>
      <w:r w:rsidR="00CC3A0B" w:rsidRPr="00112EF1">
        <w:t>más</w:t>
      </w:r>
      <w:r w:rsidR="004A0746" w:rsidRPr="00112EF1">
        <w:t xml:space="preserve"> fácil de hacer trampas.</w:t>
      </w:r>
    </w:p>
    <w:p w14:paraId="283E2046" w14:textId="293C05F0" w:rsidR="006B5585" w:rsidRPr="00112EF1" w:rsidRDefault="006B5585" w:rsidP="00F10A17">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lag que es bastante grande, que ronda sobre los </w:t>
      </w:r>
      <w:r w:rsidR="00F0606B">
        <w:t>trescientos</w:t>
      </w:r>
      <w:r w:rsidR="00611C90" w:rsidRPr="00112EF1">
        <w:t xml:space="preserve"> milisegundos. Al ser un problema muy común hay diferentes soluciones. </w:t>
      </w:r>
    </w:p>
    <w:p w14:paraId="6D09CFB6" w14:textId="77777777" w:rsidR="00D86B2F" w:rsidRPr="00112EF1" w:rsidRDefault="00D86B2F" w:rsidP="00F10A17">
      <w:pPr>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276F990A" w:rsidR="00D86B2F" w:rsidRPr="00112EF1" w:rsidRDefault="00D86B2F" w:rsidP="00F10A17">
      <w:pPr>
        <w:pStyle w:val="Llegenda"/>
        <w:rPr>
          <w:noProof/>
        </w:rPr>
      </w:pPr>
      <w:bookmarkStart w:id="77" w:name="_Toc69497484"/>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7</w:t>
      </w:r>
      <w:r w:rsidR="00320AB6">
        <w:fldChar w:fldCharType="end"/>
      </w:r>
      <w:r w:rsidR="00656C4F" w:rsidRPr="00112EF1">
        <w:rPr>
          <w:noProof/>
        </w:rPr>
        <w:t xml:space="preserve">: Secuencia de los paquetes en la </w:t>
      </w:r>
      <w:r w:rsidR="00F0606B">
        <w:rPr>
          <w:noProof/>
        </w:rPr>
        <w:t>topología</w:t>
      </w:r>
      <w:r w:rsidR="00656C4F" w:rsidRPr="00112EF1">
        <w:rPr>
          <w:noProof/>
        </w:rPr>
        <w:t xml:space="preserve"> cliente-servidor.</w:t>
      </w:r>
      <w:bookmarkEnd w:id="77"/>
    </w:p>
    <w:p w14:paraId="1EE93BC0" w14:textId="77777777" w:rsidR="00656C4F" w:rsidRPr="00112EF1" w:rsidRDefault="00656C4F" w:rsidP="00F10A17">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F10A17">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634940C7" w14:textId="7779EBEC" w:rsidR="00DA69DC" w:rsidRPr="00112EF1" w:rsidRDefault="00656C4F" w:rsidP="00F10A17">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F10A17">
      <w:pPr>
        <w:pStyle w:val="Ttol3"/>
      </w:pPr>
      <w:bookmarkStart w:id="78" w:name="_Toc70017697"/>
      <w:r w:rsidRPr="009568AC">
        <w:t>PEER-TO-PEER (P2P)</w:t>
      </w:r>
      <w:bookmarkEnd w:id="78"/>
    </w:p>
    <w:p w14:paraId="24827FAE" w14:textId="57DDB9EC" w:rsidR="001D0A0F" w:rsidRPr="00112EF1" w:rsidRDefault="000978A1" w:rsidP="00F10A17">
      <w:r w:rsidRPr="00112EF1">
        <w:t>La otra gran metodología para los juegos multijugador en red es el peer-to-peer o p2p. Esta metodología se basa en que todos los clientes se comunican entre ellos sin la necesidad de un servidor de por medio.</w:t>
      </w:r>
    </w:p>
    <w:p w14:paraId="5D41F02D" w14:textId="77777777" w:rsidR="000978A1" w:rsidRPr="00112EF1" w:rsidRDefault="000978A1" w:rsidP="00F10A17">
      <w:pPr>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3">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3DF6E3C2" w:rsidR="000978A1" w:rsidRPr="00112EF1" w:rsidRDefault="000978A1" w:rsidP="00F10A17">
      <w:pPr>
        <w:pStyle w:val="Llegenda"/>
      </w:pPr>
      <w:bookmarkStart w:id="79" w:name="_Toc69497485"/>
      <w:r w:rsidRPr="00112EF1">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8</w:t>
      </w:r>
      <w:r w:rsidR="00320AB6">
        <w:fldChar w:fldCharType="end"/>
      </w:r>
      <w:r w:rsidRPr="00112EF1">
        <w:t>: Topología p2p</w:t>
      </w:r>
      <w:bookmarkEnd w:id="79"/>
    </w:p>
    <w:p w14:paraId="1B2B8978" w14:textId="0DE53339" w:rsidR="000978A1" w:rsidRPr="00112EF1" w:rsidRDefault="000978A1" w:rsidP="00F10A17">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473B5C60" w14:textId="1B5CB6F2" w:rsidR="00DA69DC" w:rsidRPr="00112EF1" w:rsidRDefault="004A0746" w:rsidP="00F10A17">
      <w:r w:rsidRPr="00112EF1">
        <w:t>Pero hace que nuestro juego no sea seguro y sea muy fácil de hacer trampas en él.</w:t>
      </w:r>
    </w:p>
    <w:p w14:paraId="7ECA0301" w14:textId="1E1C08C0" w:rsidR="00E31017" w:rsidRPr="009568AC" w:rsidRDefault="00510552" w:rsidP="00F10A17">
      <w:pPr>
        <w:pStyle w:val="Ttol3"/>
      </w:pPr>
      <w:bookmarkStart w:id="80" w:name="_Toc70017698"/>
      <w:r w:rsidRPr="009568AC">
        <w:t>SERVIDOR-SERVIDOR</w:t>
      </w:r>
      <w:bookmarkEnd w:id="80"/>
    </w:p>
    <w:p w14:paraId="7CF69550" w14:textId="4B4122D9" w:rsidR="001D0A0F" w:rsidRPr="00112EF1" w:rsidRDefault="000978A1" w:rsidP="00F10A17">
      <w:r w:rsidRPr="00112EF1">
        <w:t>La metodología de servidor-servidor se usa para los juegos orientados a reglas. Estos son los juegos de casino, juegos sociales, etc. Normalmente son los juegos que no requieren de arte 3D.</w:t>
      </w:r>
    </w:p>
    <w:p w14:paraId="68C5A144" w14:textId="4EE31F48" w:rsidR="00DA69DC" w:rsidRPr="00112EF1" w:rsidRDefault="000978A1" w:rsidP="00F10A17">
      <w:r w:rsidRPr="00112EF1">
        <w:t>Como es una metodología que para el juego que se desarrollara no es útil, tampoco se desarrollará su explicación.</w:t>
      </w:r>
    </w:p>
    <w:p w14:paraId="6121CCB5" w14:textId="6CF9BC68" w:rsidR="000C6D98" w:rsidRPr="00F16918" w:rsidRDefault="00510552" w:rsidP="00F10A17">
      <w:pPr>
        <w:pStyle w:val="Ttol2"/>
      </w:pPr>
      <w:bookmarkStart w:id="81" w:name="_Toc70017699"/>
      <w:r w:rsidRPr="00F16918">
        <w:t xml:space="preserve">FUNCIONAMIENTO </w:t>
      </w:r>
      <w:r w:rsidR="004D2900" w:rsidRPr="00F16918">
        <w:t>DE</w:t>
      </w:r>
      <w:r w:rsidRPr="00F16918">
        <w:t xml:space="preserve"> UN COCHE</w:t>
      </w:r>
      <w:bookmarkEnd w:id="81"/>
    </w:p>
    <w:p w14:paraId="475754F1" w14:textId="7A33DDED" w:rsidR="00DA69DC" w:rsidRDefault="00866470" w:rsidP="00F10A17">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F10A17">
      <w:pPr>
        <w:pStyle w:val="Ttol3"/>
      </w:pPr>
      <w:bookmarkStart w:id="82" w:name="_Toc70017700"/>
      <w:r>
        <w:t>MOTOR</w:t>
      </w:r>
      <w:bookmarkEnd w:id="82"/>
    </w:p>
    <w:p w14:paraId="50E1D615" w14:textId="6789476D" w:rsidR="004D2900" w:rsidRDefault="004D2900" w:rsidP="00F10A17">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F10A17">
      <w:r>
        <w:t>Lo que hace el motor es, mediante combustible, generar energía para que el vehículo pueda moverse. Para hacer esto el motor internamente debe hacer los siguientes movimientos.</w:t>
      </w:r>
    </w:p>
    <w:p w14:paraId="6EB31573" w14:textId="48B73574" w:rsidR="00832CCF" w:rsidRDefault="00A47C26" w:rsidP="00F10A17">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NSW Department of Education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F10A17">
      <w:pPr>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50400" cy="2700000"/>
                    </a:xfrm>
                    <a:prstGeom prst="rect">
                      <a:avLst/>
                    </a:prstGeom>
                  </pic:spPr>
                </pic:pic>
              </a:graphicData>
            </a:graphic>
          </wp:inline>
        </w:drawing>
      </w:r>
    </w:p>
    <w:p w14:paraId="4C61CFBF" w14:textId="6E3916E5" w:rsidR="00DA69DC" w:rsidRPr="00DA69DC" w:rsidRDefault="004D2900" w:rsidP="00A55A49">
      <w:pPr>
        <w:pStyle w:val="Llegenda"/>
      </w:pPr>
      <w:bookmarkStart w:id="83" w:name="_Toc69497486"/>
      <w:r>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9</w:t>
      </w:r>
      <w:r w:rsidR="00320AB6">
        <w:fldChar w:fldCharType="end"/>
      </w:r>
      <w:r>
        <w:t>: Ciclo del motor.</w:t>
      </w:r>
      <w:bookmarkEnd w:id="83"/>
    </w:p>
    <w:p w14:paraId="5B49784A" w14:textId="58B4BD7C" w:rsidR="00A47C26" w:rsidRDefault="00A47C26" w:rsidP="00F10A17">
      <w:pPr>
        <w:pStyle w:val="Ttol3"/>
      </w:pPr>
      <w:bookmarkStart w:id="84" w:name="_Toc70017701"/>
      <w:r>
        <w:t>SUSPENSIÓN</w:t>
      </w:r>
      <w:bookmarkEnd w:id="84"/>
    </w:p>
    <w:p w14:paraId="2D3ECE74" w14:textId="77777777" w:rsidR="00FF16C6" w:rsidRDefault="00A47C26" w:rsidP="00F10A17">
      <w:r>
        <w:t xml:space="preserve">Otro pilar fundamental es la suspensión. </w:t>
      </w:r>
    </w:p>
    <w:p w14:paraId="28D62E5E" w14:textId="2A810BB5" w:rsidR="00A47C26" w:rsidRDefault="00FF16C6" w:rsidP="00F10A17">
      <w:r>
        <w:t xml:space="preserve">Como bien dice </w:t>
      </w:r>
      <w:r w:rsidRPr="00FF16C6">
        <w:t>Konieczny</w:t>
      </w:r>
      <w:r>
        <w:t xml:space="preserve"> y </w:t>
      </w:r>
      <w:r w:rsidRPr="00FF16C6">
        <w:t>Burdzik</w:t>
      </w:r>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Konieczny y Burdzik, 2017)</w:t>
      </w:r>
      <w:r>
        <w:fldChar w:fldCharType="end"/>
      </w:r>
      <w:r>
        <w:t>, s</w:t>
      </w:r>
      <w:r w:rsidR="00A47C26">
        <w:t xml:space="preserve">in ella el vehículo solo podría ir plano, es decir que cualquier bache en la carretera o desnivel se podrían hacer daño los ocupantes del </w:t>
      </w:r>
      <w:r w:rsidR="00F0606B">
        <w:t>vehículo</w:t>
      </w:r>
      <w:r w:rsidR="00A47C26">
        <w:t>.</w:t>
      </w:r>
    </w:p>
    <w:p w14:paraId="32919C27" w14:textId="5538C95B" w:rsidR="00A47C26" w:rsidRPr="00A47C26" w:rsidRDefault="00A47C26" w:rsidP="00F10A17">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3FE3C14" w14:textId="7FF2C3DF" w:rsidR="00FF16C6" w:rsidRDefault="00FF16C6" w:rsidP="00F10A17">
      <w:r>
        <w:t xml:space="preserve">Por lo que cada rueda tiene un muelle y si hay </w:t>
      </w:r>
      <w:r w:rsidR="00937954">
        <w:t>algún</w:t>
      </w:r>
      <w:r>
        <w:t xml:space="preserve"> desnivel, la suspensión balancea el vehículo para que no sea un problema para los ocupantes.</w:t>
      </w:r>
    </w:p>
    <w:p w14:paraId="1F5145E3" w14:textId="0BF2E352" w:rsidR="00F16918" w:rsidRDefault="00F16918" w:rsidP="00F10A17"/>
    <w:p w14:paraId="000769B4" w14:textId="77777777" w:rsidR="00F16918" w:rsidRPr="00A55A49" w:rsidRDefault="00F16918" w:rsidP="00F10A17"/>
    <w:p w14:paraId="4BBEDEB1" w14:textId="5B53A7E0" w:rsidR="00A47C26" w:rsidRDefault="00FF16C6" w:rsidP="00F10A17">
      <w:pPr>
        <w:pStyle w:val="Ttol3"/>
      </w:pPr>
      <w:bookmarkStart w:id="85" w:name="_Toc70017702"/>
      <w:r>
        <w:lastRenderedPageBreak/>
        <w:t>DIRECCIÓN</w:t>
      </w:r>
      <w:bookmarkEnd w:id="85"/>
    </w:p>
    <w:p w14:paraId="69BB21AF" w14:textId="77777777" w:rsidR="00937954" w:rsidRDefault="00FF16C6" w:rsidP="00F10A17">
      <w:r>
        <w:t xml:space="preserve">La dirección del vehículo es lo que hace poder girarlo con el volante. Su sistema de giro es un poco complejo. </w:t>
      </w:r>
    </w:p>
    <w:p w14:paraId="335C29B2" w14:textId="3DA01877" w:rsidR="00FF16C6" w:rsidRDefault="00937954" w:rsidP="00F10A17">
      <w:r>
        <w:t>Según</w:t>
      </w:r>
      <w:r w:rsidR="004B0EDC">
        <w:t xml:space="preserve"> </w:t>
      </w:r>
      <w:r w:rsidR="004B0EDC" w:rsidRPr="004B0EDC">
        <w:t>Schnubel</w:t>
      </w:r>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Schnubel, 2018)</w:t>
      </w:r>
      <w:r w:rsidR="004B0EDC">
        <w:fldChar w:fldCharType="end"/>
      </w:r>
      <w:r w:rsidR="00F0606B">
        <w:t>,</w:t>
      </w:r>
      <w:r>
        <w:t xml:space="preserve">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F10A17">
      <w:pPr>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2800" cy="2700000"/>
                    </a:xfrm>
                    <a:prstGeom prst="rect">
                      <a:avLst/>
                    </a:prstGeom>
                  </pic:spPr>
                </pic:pic>
              </a:graphicData>
            </a:graphic>
          </wp:inline>
        </w:drawing>
      </w:r>
    </w:p>
    <w:p w14:paraId="3C01BBF7" w14:textId="2EB63C1B" w:rsidR="00DA69DC" w:rsidRPr="00DA69DC" w:rsidRDefault="00937954" w:rsidP="00A55A49">
      <w:pPr>
        <w:pStyle w:val="Llegenda"/>
      </w:pPr>
      <w:bookmarkStart w:id="86" w:name="_Toc69497487"/>
      <w:r>
        <w:t xml:space="preserve">Figura </w:t>
      </w:r>
      <w:r w:rsidR="00320AB6">
        <w:fldChar w:fldCharType="begin"/>
      </w:r>
      <w:r w:rsidR="00320AB6">
        <w:instrText xml:space="preserve"> STYLEREF 1 \s </w:instrText>
      </w:r>
      <w:r w:rsidR="00320AB6">
        <w:fldChar w:fldCharType="separate"/>
      </w:r>
      <w:r w:rsidR="00320AB6">
        <w:rPr>
          <w:noProof/>
        </w:rPr>
        <w:t>3</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10</w:t>
      </w:r>
      <w:r w:rsidR="00320AB6">
        <w:fldChar w:fldCharType="end"/>
      </w:r>
      <w:r>
        <w:t>: Sistema que hace que gire el vehículo.</w:t>
      </w:r>
      <w:bookmarkEnd w:id="86"/>
    </w:p>
    <w:p w14:paraId="6233062A" w14:textId="13DBC01D" w:rsidR="00E56EDF" w:rsidRPr="000863CA" w:rsidRDefault="00B54D74" w:rsidP="00F10A17">
      <w:pPr>
        <w:pStyle w:val="Ttol3"/>
      </w:pPr>
      <w:bookmarkStart w:id="87" w:name="_Toc70017703"/>
      <w:r w:rsidRPr="000863CA">
        <w:t>IMPLEMENTACIÓN EN EL JUEGO</w:t>
      </w:r>
      <w:bookmarkEnd w:id="87"/>
    </w:p>
    <w:p w14:paraId="49C55ECE" w14:textId="431BA662" w:rsidR="00B90BD6" w:rsidRDefault="006510B9" w:rsidP="00F10A17">
      <w:r w:rsidRPr="0031547A">
        <w:t xml:space="preserve">Para la implementación de las físicas del vehículo en cualquier motor de juego se ha mirado un video de desarrollo de un juego llamado Obliteracers </w:t>
      </w:r>
      <w:r w:rsidRPr="0031547A">
        <w:fldChar w:fldCharType="begin"/>
      </w:r>
      <w:r w:rsidRPr="0031547A">
        <w:instrText xml:space="preserve"> ADDIN ZOTERO_ITEM CSL_CITATION {"citationID":"GYcS2BGh","properties":{"formattedCitation":"(Space Dust Studios, 2016)","plainCitation":"(Space Dust Studios, 2016)","noteIndex":0},"citationItems":[{"id":71,"uris":["http://zotero.org/users/local/eauejolH/items/WT7FEYYL"],"uri":["http://zotero.org/users/local/eauejolH/items/WT7FEYYL"],"itemData":{"id":71,"type":"book","title":"Obliteracers","URL":"https://www.youtube.com/watch?v=LG1CtlFRmpU","author":[{"literal":"Space Dust Studios"}],"issued":{"date-parts":[["2016"]]}}}],"schema":"https://github.com/citation-style-language/schema/raw/master/csl-citation.json"} </w:instrText>
      </w:r>
      <w:r w:rsidRPr="0031547A">
        <w:fldChar w:fldCharType="separate"/>
      </w:r>
      <w:r w:rsidRPr="0031547A">
        <w:t>(Space Dust Studios, 2016)</w:t>
      </w:r>
      <w:r w:rsidRPr="0031547A">
        <w:fldChar w:fldCharType="end"/>
      </w:r>
      <w:r w:rsidR="0031547A" w:rsidRPr="0031547A">
        <w:t>.</w:t>
      </w:r>
      <w:r w:rsidR="002C6982">
        <w:t xml:space="preserve"> El video es una teórica de como esta empresa ha implementado las físicas del vehículo en su juego.</w:t>
      </w:r>
    </w:p>
    <w:p w14:paraId="54DD7002" w14:textId="06BE29A8" w:rsidR="0031547A" w:rsidRDefault="0031547A" w:rsidP="00F10A17">
      <w:r>
        <w:t>Este video</w:t>
      </w:r>
      <w:r w:rsidR="002C6982">
        <w:t xml:space="preserve"> empieza explicando la suspensión, que es el elemento principal de las físicas del vehículo. En él se explica que para simular una suspensión se debe hacer un raycast desde cada rueda del vehículo hasta el suelo. Para que este raycast </w:t>
      </w:r>
      <w:r w:rsidR="000863CA">
        <w:t xml:space="preserve">pueda saber la distancia que tiene cada rueda con el suelo y recomienda guardar la posición donde colisiona, la normal y </w:t>
      </w:r>
      <w:r w:rsidR="00F16918">
        <w:t>la ratio</w:t>
      </w:r>
      <w:r w:rsidR="000863CA">
        <w:t xml:space="preserve"> de compresión.</w:t>
      </w:r>
      <w:r w:rsidR="00F16918">
        <w:t xml:space="preserve"> Para poder </w:t>
      </w:r>
      <w:r w:rsidR="00F16918">
        <w:lastRenderedPageBreak/>
        <w:t>hacer la simulación de la suspensión y que del efecto que está rebotando se usa la ley de Hook.</w:t>
      </w:r>
    </w:p>
    <w:p w14:paraId="74C79298" w14:textId="0B4D3E16" w:rsidR="00F16918" w:rsidRDefault="00F16918" w:rsidP="00F10A17">
      <w:r>
        <w:t>A continuación, explica cómo hacer el movimiento. Para hacer la velocidad menciona que se debe hacer con fuerzas en la dirección donde mira el vehículo y desde el suelo. Enseña que, si pones el centro de masa del vehículo en una posición bastante inferior, provocara que el vehículo, si vuelca, se dé la vuelta automáticamente. Otra mención interesante que hay es que, si se aplica la fuerza un poco hacia delante del vehículo, dará el feedback visual de acelerar o frenar.</w:t>
      </w:r>
    </w:p>
    <w:p w14:paraId="2D538731" w14:textId="5BDE731B" w:rsidR="00F16918" w:rsidRPr="0031547A" w:rsidRDefault="00F16918" w:rsidP="00F10A17">
      <w:r>
        <w:t>Para acabar falta el giro, este giro se hace aplicando un par de torsión. Así que el vehículo, físicamente girará muy bien, pero no tendrá agarre en el suelo. Eso significa que parecerá que esté derrapando todo el rato. Así que para que el vehículo gire de manera adecuada se debe aplicar una fuerza inversa y proporcional a la dirección que se está girando.</w:t>
      </w:r>
    </w:p>
    <w:p w14:paraId="3D735C29" w14:textId="77777777" w:rsidR="006A1A5B" w:rsidRPr="00112EF1" w:rsidRDefault="006A1A5B" w:rsidP="00F10A17"/>
    <w:p w14:paraId="0394CC0E" w14:textId="5D0CA93D" w:rsidR="0020755D" w:rsidRPr="00112EF1" w:rsidRDefault="0020755D" w:rsidP="00F10A17">
      <w:pPr>
        <w:sectPr w:rsidR="0020755D" w:rsidRPr="00112EF1" w:rsidSect="006B5585">
          <w:headerReference w:type="default" r:id="rId36"/>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F10A17">
      <w:pPr>
        <w:pStyle w:val="Ttol1"/>
      </w:pPr>
      <w:bookmarkStart w:id="88" w:name="_DISEÑO_METODOLÓGICO_Y_1"/>
      <w:bookmarkStart w:id="89" w:name="_Toc60338153"/>
      <w:bookmarkStart w:id="90" w:name="_Ref57125620"/>
      <w:bookmarkStart w:id="91" w:name="_Ref57125624"/>
      <w:bookmarkStart w:id="92" w:name="_Ref57132886"/>
      <w:bookmarkStart w:id="93" w:name="_Toc57196818"/>
      <w:bookmarkStart w:id="94" w:name="_Toc60338180"/>
      <w:bookmarkStart w:id="95" w:name="_Toc70017704"/>
      <w:bookmarkEnd w:id="88"/>
      <w:r w:rsidRPr="009568AC">
        <w:lastRenderedPageBreak/>
        <w:t>OBJETIVOS</w:t>
      </w:r>
      <w:bookmarkEnd w:id="89"/>
      <w:bookmarkEnd w:id="95"/>
    </w:p>
    <w:p w14:paraId="0734A47E" w14:textId="5A451C1F" w:rsidR="00DA69DC" w:rsidRPr="00112EF1" w:rsidRDefault="00EC0919" w:rsidP="00F10A17">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6" w:name="_Toc60338154"/>
    </w:p>
    <w:p w14:paraId="5AD3A03D" w14:textId="77777777" w:rsidR="00EC0919" w:rsidRPr="00B54D74" w:rsidRDefault="00EC0919" w:rsidP="00F10A17">
      <w:pPr>
        <w:pStyle w:val="Ttol2"/>
      </w:pPr>
      <w:bookmarkStart w:id="97" w:name="_Toc70017705"/>
      <w:r w:rsidRPr="00B54D74">
        <w:t>OBJETIVOS PRINCIPAL</w:t>
      </w:r>
      <w:bookmarkEnd w:id="96"/>
      <w:r w:rsidRPr="00B54D74">
        <w:t>ES</w:t>
      </w:r>
      <w:bookmarkEnd w:id="97"/>
    </w:p>
    <w:p w14:paraId="03B72426" w14:textId="16EB6581" w:rsidR="00EC0919" w:rsidRPr="00112EF1" w:rsidRDefault="00EC0919" w:rsidP="0038684D">
      <w:pPr>
        <w:pStyle w:val="Pargrafdellista"/>
        <w:numPr>
          <w:ilvl w:val="0"/>
          <w:numId w:val="3"/>
        </w:numPr>
      </w:pPr>
      <w:r w:rsidRPr="00112EF1">
        <w:t xml:space="preserve">Hacer que </w:t>
      </w:r>
      <w:r w:rsidR="000D5BAF">
        <w:t>un</w:t>
      </w:r>
      <w:r w:rsidRPr="00112EF1">
        <w:t xml:space="preserve"> multijugador </w:t>
      </w:r>
      <w:r>
        <w:t xml:space="preserve">usando Unreal Engine </w:t>
      </w:r>
      <w:r w:rsidR="000D5BAF">
        <w:t xml:space="preserve">como motor de juego </w:t>
      </w:r>
      <w:r>
        <w:t>y Node.js</w:t>
      </w:r>
      <w:r w:rsidR="000D5BAF">
        <w:t xml:space="preserve"> como servidor.</w:t>
      </w:r>
    </w:p>
    <w:p w14:paraId="23F26D12" w14:textId="35C17208" w:rsidR="00EC0919" w:rsidRPr="00112EF1" w:rsidRDefault="000D5BAF" w:rsidP="00F10A17">
      <w:r>
        <w:t>Actualmente desarrollar un multijugador</w:t>
      </w:r>
      <w:r w:rsidR="00B54D74">
        <w:t xml:space="preserve"> en línea</w:t>
      </w:r>
      <w:r>
        <w:t xml:space="preserve"> usando Unreal Engine</w:t>
      </w:r>
      <w:r w:rsidR="00B54D74">
        <w:t xml:space="preserve"> es bastante sencillo, ya que el mismo motor te proporciona todo tipo de ayudas para la gestión del juego en línea, como puede ser el servidor. Así que para que este trabajo fuese más completo se ha optado por diseñar el servidor independientemente del motor de juego y así aprender y buscar información de la gestión del juego y servidor.</w:t>
      </w:r>
    </w:p>
    <w:p w14:paraId="264F05E9" w14:textId="77777777" w:rsidR="00EC0919" w:rsidRPr="00112EF1" w:rsidRDefault="00EC0919" w:rsidP="0038684D">
      <w:pPr>
        <w:pStyle w:val="Pargrafdellista"/>
        <w:numPr>
          <w:ilvl w:val="0"/>
          <w:numId w:val="3"/>
        </w:numPr>
      </w:pPr>
      <w:r w:rsidRPr="00112EF1">
        <w:t>Evitar y gestionar a los jugadores que hagan trampas.</w:t>
      </w:r>
    </w:p>
    <w:p w14:paraId="3869581D" w14:textId="2854C39B" w:rsidR="00DA69DC" w:rsidRPr="00112EF1" w:rsidRDefault="00EC0919" w:rsidP="00F10A17">
      <w:r w:rsidRPr="00112EF1">
        <w:t>Como se intentará hacer un servidor autoritario, el objetivo principal es que nadie haga trampas. Así que se tendrá mano dura para los jugadores que hagan trampas de manera reiterada.</w:t>
      </w:r>
    </w:p>
    <w:p w14:paraId="356AC8F5" w14:textId="77777777" w:rsidR="00EC0919" w:rsidRPr="000D5BAF" w:rsidRDefault="00EC0919" w:rsidP="00F10A17">
      <w:pPr>
        <w:pStyle w:val="Ttol2"/>
      </w:pPr>
      <w:bookmarkStart w:id="98" w:name="_Toc60338155"/>
      <w:bookmarkStart w:id="99" w:name="_Toc70017706"/>
      <w:r w:rsidRPr="000D5BAF">
        <w:t>OBJETIVOS SECUNDARIOS</w:t>
      </w:r>
      <w:bookmarkEnd w:id="98"/>
      <w:bookmarkEnd w:id="99"/>
    </w:p>
    <w:p w14:paraId="5CAC2955" w14:textId="77777777" w:rsidR="00EC0919" w:rsidRPr="00112EF1" w:rsidRDefault="00EC0919" w:rsidP="0038684D">
      <w:pPr>
        <w:pStyle w:val="Pargrafdellista"/>
        <w:numPr>
          <w:ilvl w:val="0"/>
          <w:numId w:val="4"/>
        </w:numPr>
      </w:pPr>
      <w:r w:rsidRPr="00112EF1">
        <w:t>Hacer que la conducción sea divertida.</w:t>
      </w:r>
    </w:p>
    <w:p w14:paraId="53BA82E9" w14:textId="77777777" w:rsidR="00EC0919" w:rsidRPr="00112EF1" w:rsidRDefault="00EC0919" w:rsidP="00F10A17">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38684D">
      <w:pPr>
        <w:pStyle w:val="Pargrafdellista"/>
        <w:numPr>
          <w:ilvl w:val="0"/>
          <w:numId w:val="4"/>
        </w:numPr>
      </w:pPr>
      <w:r w:rsidRPr="00112EF1">
        <w:t>Hacer que los objetos estén bien balanceados.</w:t>
      </w:r>
    </w:p>
    <w:p w14:paraId="01463DDA" w14:textId="77777777" w:rsidR="00EC0919" w:rsidRPr="00112EF1" w:rsidRDefault="00EC0919" w:rsidP="00F10A17">
      <w:r w:rsidRPr="00112EF1">
        <w:lastRenderedPageBreak/>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38684D">
      <w:pPr>
        <w:pStyle w:val="Pargrafdellista"/>
        <w:numPr>
          <w:ilvl w:val="0"/>
          <w:numId w:val="4"/>
        </w:numPr>
      </w:pPr>
      <w:r w:rsidRPr="00112EF1">
        <w:t>Tener un sistema para que el jugador siempre pueda jugar multijugador.</w:t>
      </w:r>
    </w:p>
    <w:p w14:paraId="31AAEB3C" w14:textId="4C8E8E02" w:rsidR="00EC0919" w:rsidRPr="00E56EDF" w:rsidRDefault="00EC0919" w:rsidP="00F10A17">
      <w:r w:rsidRPr="00112EF1">
        <w:t>Se intentará que, cuando un jugador quiera jugar el modo multijugador, el juego le permita. Pero si no hay más jugadores o no hay los suficientes para empezar la carrera se añadirán bots.</w:t>
      </w:r>
      <w:bookmarkEnd w:id="90"/>
      <w:bookmarkEnd w:id="91"/>
      <w:bookmarkEnd w:id="92"/>
      <w:bookmarkEnd w:id="93"/>
    </w:p>
    <w:p w14:paraId="64E7C701" w14:textId="77777777" w:rsidR="00EC0919" w:rsidRDefault="00EC0919" w:rsidP="00F10A17">
      <w:pPr>
        <w:rPr>
          <w:highlight w:val="yellow"/>
        </w:rPr>
      </w:pPr>
    </w:p>
    <w:p w14:paraId="7B03907E" w14:textId="70E03896" w:rsidR="00EC0919" w:rsidRPr="00EC0919" w:rsidRDefault="00EC0919" w:rsidP="00F10A17">
      <w:pPr>
        <w:rPr>
          <w:highlight w:val="yellow"/>
        </w:rPr>
        <w:sectPr w:rsidR="00EC0919" w:rsidRPr="00EC0919" w:rsidSect="009568AC">
          <w:headerReference w:type="default" r:id="rId37"/>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F10A17">
      <w:pPr>
        <w:pStyle w:val="Ttol1"/>
      </w:pPr>
      <w:bookmarkStart w:id="100" w:name="_Toc70017707"/>
      <w:r w:rsidRPr="009568AC">
        <w:lastRenderedPageBreak/>
        <w:t>DISEÑO METODOLÓGICO Y CRONOGRAMA</w:t>
      </w:r>
      <w:bookmarkEnd w:id="52"/>
      <w:bookmarkEnd w:id="53"/>
      <w:bookmarkEnd w:id="94"/>
      <w:bookmarkEnd w:id="100"/>
    </w:p>
    <w:p w14:paraId="58B1AA81" w14:textId="56E0CBD4" w:rsidR="00DA69DC" w:rsidRPr="00112EF1" w:rsidRDefault="0079774A" w:rsidP="00F10A17">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F10A17">
      <w:pPr>
        <w:pStyle w:val="Ttol2"/>
      </w:pPr>
      <w:bookmarkStart w:id="101" w:name="_Toc70017708"/>
      <w:r w:rsidRPr="009568AC">
        <w:t>HERRAMIENTAS DE DESARROLLO</w:t>
      </w:r>
      <w:bookmarkEnd w:id="101"/>
    </w:p>
    <w:p w14:paraId="029B82FB" w14:textId="08F8588A" w:rsidR="00DA69DC" w:rsidRPr="00112EF1" w:rsidRDefault="00E766D2" w:rsidP="00F10A17">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0D5BAF" w:rsidRDefault="00510552" w:rsidP="00F10A17">
      <w:pPr>
        <w:pStyle w:val="Ttol3"/>
      </w:pPr>
      <w:bookmarkStart w:id="102" w:name="_Toc70017709"/>
      <w:r w:rsidRPr="000D5BAF">
        <w:t>HERRAMIENTAS DE DESARROLLO DEL CLIENTE</w:t>
      </w:r>
      <w:bookmarkEnd w:id="102"/>
    </w:p>
    <w:p w14:paraId="630E47EE" w14:textId="3337314C" w:rsidR="00E766D2" w:rsidRPr="00112EF1" w:rsidRDefault="00E766D2" w:rsidP="00F10A17">
      <w:r w:rsidRPr="00112EF1">
        <w:t xml:space="preserve">El cliente lo primero que se debe saber es que motor de juego se usará. Unreal Engin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Epic Games, 2014)</w:t>
      </w:r>
      <w:r w:rsidRPr="00112EF1">
        <w:fldChar w:fldCharType="end"/>
      </w:r>
      <w:r w:rsidRPr="00112EF1">
        <w:t>.</w:t>
      </w:r>
      <w:r w:rsidR="00581890" w:rsidRPr="00112EF1">
        <w:t xml:space="preserve"> La versión será la última que ha salido que es la 4.26 </w:t>
      </w:r>
      <w:r w:rsidR="00F0606B">
        <w:t>y</w:t>
      </w:r>
      <w:r w:rsidR="00581890" w:rsidRPr="00112EF1">
        <w:t xml:space="preserve"> el motivo principal es por motivaciones personales del autor de este TFG. Ya que la mejor manera de aprender C++ es entrar en el desarrollo de algún software con ese lenguaje. Así que el autor después de barajar la idea de usar Unity Engin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Se descartó usar</w:t>
      </w:r>
      <w:r w:rsidR="00AA6F8A">
        <w:t>lo</w:t>
      </w:r>
      <w:r w:rsidR="00581890" w:rsidRPr="00112EF1">
        <w:t xml:space="preserve"> Unity </w:t>
      </w:r>
      <w:r w:rsidR="00525766" w:rsidRPr="00112EF1">
        <w:t>Engine, ya que</w:t>
      </w:r>
      <w:r w:rsidR="00581890" w:rsidRPr="00112EF1">
        <w:t xml:space="preserve">, </w:t>
      </w:r>
      <w:r w:rsidR="00AA6F8A">
        <w:t xml:space="preserve">valoró muy positivamente las nuevas opciones que ofrece, o </w:t>
      </w:r>
      <w:r w:rsidR="000D5BAF">
        <w:t>ofrecerá</w:t>
      </w:r>
      <w:r w:rsidR="00AA6F8A">
        <w:t>, Unreal Engine, como MetaHumans o su próxima versión Unreal Engine 5 que se espera para este mismo año</w:t>
      </w:r>
      <w:r w:rsidR="00525766" w:rsidRPr="00112EF1">
        <w:t>.</w:t>
      </w:r>
    </w:p>
    <w:p w14:paraId="275F4BA3" w14:textId="77777777" w:rsidR="000D5BAF" w:rsidRDefault="000D5BAF" w:rsidP="00F10A17">
      <w:r>
        <w:t>L</w:t>
      </w:r>
      <w:r w:rsidR="00525766" w:rsidRPr="00112EF1">
        <w:t>a programación será completamente en C++</w:t>
      </w:r>
      <w:r>
        <w:t>, y es otro de los motivos que se apostó por Unreal Engine,</w:t>
      </w:r>
      <w:r w:rsidR="00525766" w:rsidRPr="00112EF1">
        <w:t xml:space="preserve"> y solo se usará la programación Blueprints en casos en que hacerlo en C++ resulte muy dificultoso. Por ejemplo, el HUD estará hecho en Blueprints, ya que es bastante más sencillo que hacerlo en C++.</w:t>
      </w:r>
      <w:r>
        <w:t xml:space="preserve"> </w:t>
      </w:r>
    </w:p>
    <w:p w14:paraId="7F249568" w14:textId="1EE8EB83" w:rsidR="00525766" w:rsidRPr="00112EF1" w:rsidRDefault="000D5BAF" w:rsidP="00F10A17">
      <w:r>
        <w:lastRenderedPageBreak/>
        <w:t>El motivo principal de usar C++ como lenguaje principal es porque la mayoría de las ofertas de trabajo que hay en el sector piden este lenguaje como principal. Así que se ha pensado que este proyecto puede ser un buen ejemplo para lanzarse a utilizar ese lenguaje.</w:t>
      </w:r>
    </w:p>
    <w:p w14:paraId="5EFC420B" w14:textId="69AF66A5" w:rsidR="00525766" w:rsidRPr="00112EF1" w:rsidRDefault="00525766" w:rsidP="00F10A17">
      <w:r w:rsidRPr="00112EF1">
        <w:t xml:space="preserve">El IDE que se usará </w:t>
      </w:r>
      <w:r w:rsidR="0079774A" w:rsidRPr="00112EF1">
        <w:t>es</w:t>
      </w:r>
      <w:r w:rsidRPr="00112EF1">
        <w:t xml:space="preserve"> una versión preview del IDE de la empresa JetBrains que se llama Rider. Es decir, Rider es un IDE que se usa para desarrollar elementos del framework .NET y además se puede usar para programar los scripts de Unity Engine. Hace realmente poco Rider sacó su versión de IDE para poder programar exclusivamente en C++</w:t>
      </w:r>
      <w:r w:rsidR="00AA6F8A">
        <w:t xml:space="preserve"> y orientado a Unreal </w:t>
      </w:r>
      <w:r w:rsidR="00303213">
        <w:t>E</w:t>
      </w:r>
      <w:r w:rsidR="00AA6F8A">
        <w:t>ngine</w:t>
      </w:r>
      <w:r w:rsidRPr="00112EF1">
        <w:t xml:space="preserve"> y actualmente se encuentra en modo preview. El motivo de usar Rider es </w:t>
      </w:r>
      <w:r w:rsidR="00AA6F8A">
        <w:t xml:space="preserve">porque </w:t>
      </w:r>
      <w:r w:rsidRPr="00112EF1">
        <w:t>esta empresa, JetBrains</w:t>
      </w:r>
      <w:r w:rsidR="00AA6F8A">
        <w:t>, tiene desarrollados muchos IDEs para distintos lenguajes de programación y es bastante fácil de usar y es sencillo familiarizarse con sus controles e interfaz.</w:t>
      </w:r>
    </w:p>
    <w:p w14:paraId="5B153DB2" w14:textId="6B668207" w:rsidR="00E766D2" w:rsidRPr="00112EF1" w:rsidRDefault="00E766D2" w:rsidP="00F10A17">
      <w:pPr>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6F1AEB2" w14:textId="5B2C9BE4" w:rsidR="00DA69DC" w:rsidRPr="00DA69DC" w:rsidRDefault="00E766D2" w:rsidP="00A55A49">
      <w:pPr>
        <w:pStyle w:val="Llegenda"/>
      </w:pPr>
      <w:bookmarkStart w:id="103" w:name="_Toc69497488"/>
      <w:r w:rsidRPr="00112EF1">
        <w:t xml:space="preserve">Figura </w:t>
      </w:r>
      <w:r w:rsidR="00320AB6">
        <w:fldChar w:fldCharType="begin"/>
      </w:r>
      <w:r w:rsidR="00320AB6">
        <w:instrText xml:space="preserve"> STYLEREF 1 \s </w:instrText>
      </w:r>
      <w:r w:rsidR="00320AB6">
        <w:fldChar w:fldCharType="separate"/>
      </w:r>
      <w:r w:rsidR="00320AB6">
        <w:rPr>
          <w:noProof/>
        </w:rPr>
        <w:t>5</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1</w:t>
      </w:r>
      <w:r w:rsidR="00320AB6">
        <w:fldChar w:fldCharType="end"/>
      </w:r>
      <w:r w:rsidRPr="00112EF1">
        <w:t>: Logotipo</w:t>
      </w:r>
      <w:r w:rsidR="0079774A" w:rsidRPr="00112EF1">
        <w:t>s</w:t>
      </w:r>
      <w:r w:rsidRPr="00112EF1">
        <w:t xml:space="preserve"> de Unreal Engine</w:t>
      </w:r>
      <w:r w:rsidR="00581890" w:rsidRPr="00112EF1">
        <w:t xml:space="preserve"> </w:t>
      </w:r>
      <w:r w:rsidR="0079774A" w:rsidRPr="00112EF1">
        <w:t>y</w:t>
      </w:r>
      <w:r w:rsidR="00581890" w:rsidRPr="00112EF1">
        <w:t xml:space="preserve"> JetBrains Rider</w:t>
      </w:r>
      <w:r w:rsidR="0079774A" w:rsidRPr="00112EF1">
        <w:t>.</w:t>
      </w:r>
      <w:bookmarkEnd w:id="103"/>
    </w:p>
    <w:p w14:paraId="09BB9C55" w14:textId="05792B1A" w:rsidR="006C69A6" w:rsidRPr="000D5BAF" w:rsidRDefault="00510552" w:rsidP="00F10A17">
      <w:pPr>
        <w:pStyle w:val="Ttol3"/>
      </w:pPr>
      <w:bookmarkStart w:id="104" w:name="_Toc70017710"/>
      <w:r w:rsidRPr="000D5BAF">
        <w:t>HERRAMIENTAS DE DESARROLLO DEL SERVIDOR</w:t>
      </w:r>
      <w:bookmarkEnd w:id="104"/>
    </w:p>
    <w:p w14:paraId="3534A8BC" w14:textId="21571188" w:rsidR="00453D12" w:rsidRPr="00112EF1" w:rsidRDefault="00525766" w:rsidP="00F10A17">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w:t>
      </w:r>
      <w:r w:rsidR="00F0606B">
        <w:t>Este</w:t>
      </w:r>
      <w:r w:rsidR="00453D12" w:rsidRPr="00112EF1">
        <w:t xml:space="preserve"> entorno está basado en eventos asíncronos, así que para hacer un servidor para un juego se necesitará un </w:t>
      </w:r>
      <w:r w:rsidR="00F0606B">
        <w:t>complemento</w:t>
      </w:r>
      <w:r w:rsidR="00453D12" w:rsidRPr="00112EF1">
        <w:t xml:space="preserve"> llamado Socket.io, que lo que ofrece es la gestión de eventos en tiempo real usando websockets.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F10A17">
      <w:r w:rsidRPr="00112EF1">
        <w:t>Para acabar el IDE usado será también de la empresa JetBrains y en este caso es su IDE para JavaScript llamado WebStorm.</w:t>
      </w:r>
    </w:p>
    <w:p w14:paraId="28E60EF6" w14:textId="6AD1339C" w:rsidR="00525766" w:rsidRPr="00112EF1" w:rsidRDefault="0079774A" w:rsidP="00F10A17">
      <w:pPr>
        <w:jc w:val="center"/>
      </w:pPr>
      <w:r w:rsidRPr="00112EF1">
        <w:rPr>
          <w:noProof/>
        </w:rPr>
        <w:lastRenderedPageBreak/>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0248E0C8" w14:textId="41A1B736" w:rsidR="00DA69DC" w:rsidRPr="00DA69DC" w:rsidRDefault="0079774A" w:rsidP="00A55A49">
      <w:pPr>
        <w:pStyle w:val="Llegenda"/>
      </w:pPr>
      <w:bookmarkStart w:id="105" w:name="_Toc69497489"/>
      <w:r w:rsidRPr="00112EF1">
        <w:t xml:space="preserve">Figura </w:t>
      </w:r>
      <w:r w:rsidR="00320AB6">
        <w:fldChar w:fldCharType="begin"/>
      </w:r>
      <w:r w:rsidR="00320AB6">
        <w:instrText xml:space="preserve"> STYLEREF 1 \s </w:instrText>
      </w:r>
      <w:r w:rsidR="00320AB6">
        <w:fldChar w:fldCharType="separate"/>
      </w:r>
      <w:r w:rsidR="00320AB6">
        <w:rPr>
          <w:noProof/>
        </w:rPr>
        <w:t>5</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2</w:t>
      </w:r>
      <w:r w:rsidR="00320AB6">
        <w:fldChar w:fldCharType="end"/>
      </w:r>
      <w:r w:rsidRPr="00112EF1">
        <w:t>: Logotipos de JetBrains WebStorm y Node.js.</w:t>
      </w:r>
      <w:bookmarkEnd w:id="105"/>
    </w:p>
    <w:p w14:paraId="3C6FC8E6" w14:textId="63EA9FC1" w:rsidR="00BF0C2E" w:rsidRPr="009568AC" w:rsidRDefault="00510552" w:rsidP="00F10A17">
      <w:pPr>
        <w:pStyle w:val="Ttol2"/>
      </w:pPr>
      <w:bookmarkStart w:id="106" w:name="_Toc70017711"/>
      <w:r w:rsidRPr="009568AC">
        <w:t>METODOLOGÍA</w:t>
      </w:r>
      <w:bookmarkEnd w:id="106"/>
    </w:p>
    <w:p w14:paraId="302C527D" w14:textId="031FCC43" w:rsidR="00BF0C2E" w:rsidRPr="00112EF1" w:rsidRDefault="00BF0C2E" w:rsidP="00F10A17">
      <w:r w:rsidRPr="00112EF1">
        <w:t xml:space="preserve">Se intentará usar una metodología ágil. Para ello en el proyecto de Git, se crearán unas </w:t>
      </w:r>
      <w:r w:rsidR="00BA3537">
        <w:t>ramas</w:t>
      </w:r>
      <w:r w:rsidRPr="00112EF1">
        <w:t xml:space="preserve"> de master, develop¸y documentation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c_</w:t>
      </w:r>
      <w:r w:rsidR="00BC5873" w:rsidRPr="00112EF1">
        <w:t>vehicleController</w:t>
      </w:r>
      <w:r w:rsidR="00F0606B">
        <w:t>.</w:t>
      </w:r>
    </w:p>
    <w:p w14:paraId="6F800D89" w14:textId="41B0EA7B" w:rsidR="00DA69DC" w:rsidRPr="00112EF1" w:rsidRDefault="009610BE" w:rsidP="00F10A17">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F10A17">
      <w:pPr>
        <w:pStyle w:val="Ttol3"/>
      </w:pPr>
      <w:bookmarkStart w:id="107" w:name="_Toc70017712"/>
      <w:r w:rsidRPr="009568AC">
        <w:t>METODOLOGÍA DE LA DOCUMENTACIÓN</w:t>
      </w:r>
      <w:bookmarkEnd w:id="107"/>
    </w:p>
    <w:p w14:paraId="71EE3EB1" w14:textId="1B6DA05F" w:rsidR="009610BE" w:rsidRPr="00112EF1" w:rsidRDefault="009610BE" w:rsidP="00F10A17">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5DCAE41B" w14:textId="3B20505E" w:rsidR="00DA69DC" w:rsidRPr="00112EF1" w:rsidRDefault="00423D52" w:rsidP="00F10A17">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r w:rsidR="00F0606B">
        <w:t>la</w:t>
      </w:r>
      <w:r w:rsidRPr="00112EF1">
        <w:t xml:space="preserve">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F10A17">
      <w:pPr>
        <w:pStyle w:val="Ttol3"/>
      </w:pPr>
      <w:bookmarkStart w:id="108" w:name="_Toc70017713"/>
      <w:r w:rsidRPr="009568AC">
        <w:lastRenderedPageBreak/>
        <w:t>METODOLOGÍA DEL PRODUCTO</w:t>
      </w:r>
      <w:bookmarkEnd w:id="108"/>
    </w:p>
    <w:p w14:paraId="22572179" w14:textId="4C2CBD7A" w:rsidR="00BF6605" w:rsidRPr="00112EF1" w:rsidRDefault="00BF0C2E" w:rsidP="00F10A17">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1E5E3BFB" w:rsidR="00BF0652" w:rsidRPr="00112EF1" w:rsidRDefault="00423D52" w:rsidP="00F10A17">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r w:rsidR="00871907" w:rsidRPr="00112EF1">
        <w:t>Además,</w:t>
      </w:r>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F10A17">
      <w:r w:rsidRPr="00112EF1">
        <w:t>El segundo hito, es de cinco sprints y corresponde con el servidor. La fecha límite es el 2 de abril y para ello se deberá tener hecho el servidor entero.</w:t>
      </w:r>
    </w:p>
    <w:p w14:paraId="5A4DEE86" w14:textId="5D54E0A3" w:rsidR="00BF0C2E" w:rsidRDefault="00BF0C2E" w:rsidP="00F10A17">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1C3AB12C" w14:textId="77777777" w:rsidR="00DA69DC" w:rsidRPr="00112EF1" w:rsidRDefault="00DA69DC" w:rsidP="00F10A17"/>
    <w:p w14:paraId="4B0777D7" w14:textId="00B15AE4" w:rsidR="005468EF" w:rsidRPr="000D5BAF" w:rsidRDefault="00510552" w:rsidP="00F10A17">
      <w:pPr>
        <w:pStyle w:val="Ttol2"/>
      </w:pPr>
      <w:bookmarkStart w:id="109" w:name="_Toc70017714"/>
      <w:r w:rsidRPr="000D5BAF">
        <w:t>PLANIFICACIÓ</w:t>
      </w:r>
      <w:r w:rsidR="008F5413" w:rsidRPr="000D5BAF">
        <w:t>N</w:t>
      </w:r>
      <w:bookmarkEnd w:id="109"/>
    </w:p>
    <w:p w14:paraId="7BDAAC16" w14:textId="0B3EE64D" w:rsidR="00C23BFB" w:rsidRPr="00112EF1" w:rsidRDefault="00A00FCE" w:rsidP="00F10A17">
      <w:pPr>
        <w:rPr>
          <w:rFonts w:eastAsia="Times New Roman"/>
          <w:lang w:eastAsia="ca-ES"/>
        </w:rPr>
      </w:pPr>
      <w:r>
        <w:rPr>
          <w:rFonts w:eastAsia="Times New Roman"/>
          <w:lang w:eastAsia="ca-ES"/>
        </w:rPr>
        <w:t xml:space="preserve">A </w:t>
      </w:r>
      <w:r w:rsidR="00AA6F8A">
        <w:rPr>
          <w:rFonts w:eastAsia="Times New Roman"/>
          <w:lang w:eastAsia="ca-ES"/>
        </w:rPr>
        <w:t>continuación,</w:t>
      </w:r>
      <w:r>
        <w:rPr>
          <w:rFonts w:eastAsia="Times New Roman"/>
          <w:lang w:eastAsia="ca-ES"/>
        </w:rPr>
        <w:t xml:space="preserve"> se </w:t>
      </w:r>
      <w:r w:rsidR="00AA6F8A">
        <w:rPr>
          <w:rFonts w:eastAsia="Times New Roman"/>
          <w:lang w:eastAsia="ca-ES"/>
        </w:rPr>
        <w:t>mostrará</w:t>
      </w:r>
      <w:r>
        <w:rPr>
          <w:rFonts w:eastAsia="Times New Roman"/>
          <w:lang w:eastAsia="ca-ES"/>
        </w:rPr>
        <w:t xml:space="preserve"> la planificación del proyecto</w:t>
      </w:r>
      <w:r w:rsidR="00AA6F8A">
        <w:rPr>
          <w:rFonts w:eastAsia="Times New Roman"/>
          <w:lang w:eastAsia="ca-ES"/>
        </w:rPr>
        <w:t>. Para poder elaborar el cronograma, se ha estimado cuanto tiempo se tardará para elaborar cada funcionalidad del proyecto.</w:t>
      </w:r>
    </w:p>
    <w:p w14:paraId="7BD318F6" w14:textId="7FDA79F3" w:rsidR="00A11782" w:rsidRPr="00D628F5" w:rsidRDefault="00A11782" w:rsidP="00F10A17">
      <w:pPr>
        <w:rPr>
          <w:rFonts w:eastAsia="Times New Roman"/>
          <w:lang w:eastAsia="ca-ES"/>
        </w:rPr>
      </w:pPr>
    </w:p>
    <w:tbl>
      <w:tblPr>
        <w:tblW w:w="5000" w:type="pct"/>
        <w:jc w:val="center"/>
        <w:tblCellMar>
          <w:top w:w="28" w:type="dxa"/>
          <w:left w:w="28" w:type="dxa"/>
          <w:bottom w:w="28" w:type="dxa"/>
          <w:right w:w="28" w:type="dxa"/>
        </w:tblCellMar>
        <w:tblLook w:val="04A0" w:firstRow="1" w:lastRow="0" w:firstColumn="1" w:lastColumn="0" w:noHBand="0" w:noVBand="1"/>
      </w:tblPr>
      <w:tblGrid>
        <w:gridCol w:w="360"/>
        <w:gridCol w:w="346"/>
        <w:gridCol w:w="657"/>
        <w:gridCol w:w="346"/>
        <w:gridCol w:w="362"/>
        <w:gridCol w:w="359"/>
        <w:gridCol w:w="360"/>
        <w:gridCol w:w="360"/>
        <w:gridCol w:w="361"/>
        <w:gridCol w:w="361"/>
        <w:gridCol w:w="361"/>
        <w:gridCol w:w="361"/>
        <w:gridCol w:w="361"/>
        <w:gridCol w:w="361"/>
        <w:gridCol w:w="492"/>
        <w:gridCol w:w="408"/>
        <w:gridCol w:w="410"/>
        <w:gridCol w:w="348"/>
        <w:gridCol w:w="361"/>
        <w:gridCol w:w="361"/>
        <w:gridCol w:w="361"/>
        <w:gridCol w:w="361"/>
        <w:gridCol w:w="353"/>
      </w:tblGrid>
      <w:tr w:rsidR="000D02D6" w:rsidRPr="000D02D6" w14:paraId="3A21ADAD"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F10A17">
            <w:pPr>
              <w:rPr>
                <w:rFonts w:ascii="Times New Roman" w:eastAsia="Times New Roman" w:hAnsi="Times New Roman" w:cs="Times New Roman"/>
                <w:sz w:val="20"/>
                <w:szCs w:val="24"/>
                <w:lang w:val="ca-ES" w:eastAsia="ca-ES"/>
              </w:rPr>
            </w:pPr>
            <w:r>
              <w:rPr>
                <w:rFonts w:eastAsia="Times New Roman"/>
                <w:lang w:eastAsia="ca-ES"/>
              </w:rPr>
              <w:br w:type="page"/>
            </w:r>
          </w:p>
        </w:tc>
        <w:tc>
          <w:tcPr>
            <w:tcW w:w="193" w:type="pct"/>
            <w:tcBorders>
              <w:top w:val="nil"/>
              <w:left w:val="nil"/>
              <w:bottom w:val="nil"/>
              <w:right w:val="nil"/>
            </w:tcBorders>
            <w:shd w:val="clear" w:color="auto" w:fill="auto"/>
            <w:noWrap/>
            <w:vAlign w:val="bottom"/>
            <w:hideMark/>
          </w:tcPr>
          <w:p w14:paraId="08471BAD" w14:textId="77777777" w:rsidR="000D02D6" w:rsidRPr="000D02D6" w:rsidRDefault="000D02D6" w:rsidP="00F10A17">
            <w:pPr>
              <w:rPr>
                <w:rFonts w:eastAsia="Times New Roman"/>
                <w:lang w:val="ca-ES" w:eastAsia="ca-ES"/>
              </w:rPr>
            </w:pPr>
          </w:p>
        </w:tc>
        <w:tc>
          <w:tcPr>
            <w:tcW w:w="644"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DA69DC">
            <w:pPr>
              <w:pStyle w:val="Senseespaiat"/>
            </w:pPr>
            <w:r w:rsidRPr="000D02D6">
              <w:t>DOC</w:t>
            </w:r>
            <w:r>
              <w:t>S</w:t>
            </w:r>
          </w:p>
        </w:tc>
        <w:tc>
          <w:tcPr>
            <w:tcW w:w="853" w:type="pct"/>
            <w:gridSpan w:val="4"/>
            <w:tcBorders>
              <w:top w:val="single" w:sz="12" w:space="0" w:color="auto"/>
              <w:left w:val="nil"/>
              <w:bottom w:val="single" w:sz="12" w:space="0" w:color="auto"/>
              <w:right w:val="single" w:sz="12" w:space="0" w:color="auto"/>
            </w:tcBorders>
            <w:shd w:val="clear" w:color="auto" w:fill="A6A6A6" w:themeFill="background1" w:themeFillShade="A6"/>
            <w:vAlign w:val="center"/>
            <w:hideMark/>
          </w:tcPr>
          <w:p w14:paraId="4D6BD28B" w14:textId="52A9A0AC" w:rsidR="000D02D6" w:rsidRPr="000D02D6" w:rsidRDefault="000D02D6" w:rsidP="00DA69DC">
            <w:pPr>
              <w:pStyle w:val="Senseespaiat"/>
            </w:pPr>
            <w:r w:rsidRPr="000D02D6">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DA69DC">
            <w:pPr>
              <w:pStyle w:val="Senseespaiat"/>
            </w:pPr>
            <w:r w:rsidRPr="000D02D6">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DA69DC">
            <w:pPr>
              <w:pStyle w:val="Senseespaiat"/>
            </w:pPr>
            <w:r w:rsidRPr="000D02D6">
              <w:t>SERV</w:t>
            </w:r>
            <w:r>
              <w:t>IDOR</w:t>
            </w:r>
          </w:p>
        </w:tc>
        <w:tc>
          <w:tcPr>
            <w:tcW w:w="1280"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DA69DC">
            <w:pPr>
              <w:pStyle w:val="Senseespaiat"/>
            </w:pPr>
            <w:r w:rsidRPr="000D02D6">
              <w:t>MULTIJUGADOR</w:t>
            </w:r>
          </w:p>
        </w:tc>
      </w:tr>
      <w:tr w:rsidR="000D02D6" w:rsidRPr="000D02D6" w14:paraId="42DD2BD5"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F10A17">
            <w:pPr>
              <w:rPr>
                <w:rFonts w:eastAsia="Times New Roman"/>
                <w:lang w:val="ca-ES" w:eastAsia="ca-ES"/>
              </w:rPr>
            </w:pPr>
          </w:p>
        </w:tc>
        <w:tc>
          <w:tcPr>
            <w:tcW w:w="193" w:type="pct"/>
            <w:tcBorders>
              <w:top w:val="nil"/>
              <w:left w:val="nil"/>
              <w:bottom w:val="nil"/>
              <w:right w:val="nil"/>
            </w:tcBorders>
            <w:shd w:val="clear" w:color="auto" w:fill="auto"/>
            <w:noWrap/>
            <w:vAlign w:val="bottom"/>
            <w:hideMark/>
          </w:tcPr>
          <w:p w14:paraId="4CF07E70" w14:textId="77777777" w:rsidR="000D02D6" w:rsidRPr="000D02D6" w:rsidRDefault="000D02D6" w:rsidP="00F10A17">
            <w:pPr>
              <w:rPr>
                <w:rFonts w:eastAsia="Times New Roman"/>
                <w:lang w:val="ca-ES" w:eastAsia="ca-ES"/>
              </w:rPr>
            </w:pPr>
          </w:p>
        </w:tc>
        <w:tc>
          <w:tcPr>
            <w:tcW w:w="383"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DA69DC">
            <w:pPr>
              <w:pStyle w:val="Senseespaiat"/>
            </w:pPr>
            <w:r w:rsidRPr="000D02D6">
              <w:t>A</w:t>
            </w:r>
          </w:p>
        </w:tc>
        <w:tc>
          <w:tcPr>
            <w:tcW w:w="46"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DA69DC">
            <w:pPr>
              <w:pStyle w:val="Senseespaiat"/>
            </w:pPr>
            <w:r w:rsidRPr="000D02D6">
              <w:t>M</w:t>
            </w:r>
          </w:p>
        </w:tc>
        <w:tc>
          <w:tcPr>
            <w:tcW w:w="215"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DA69DC">
            <w:pPr>
              <w:pStyle w:val="Senseespaiat"/>
            </w:pPr>
            <w:r w:rsidRPr="000D02D6">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DA69DC">
            <w:pPr>
              <w:pStyle w:val="Senseespaiat"/>
            </w:pPr>
            <w:r w:rsidRPr="000D02D6">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DA69DC">
            <w:pPr>
              <w:pStyle w:val="Senseespaiat"/>
            </w:pPr>
            <w:r w:rsidRPr="000D02D6">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DA69DC">
            <w:pPr>
              <w:pStyle w:val="Senseespaiat"/>
            </w:pPr>
            <w:r w:rsidRPr="000D02D6">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DA69DC">
            <w:pPr>
              <w:pStyle w:val="Senseespaiat"/>
            </w:pPr>
            <w:r w:rsidRPr="000D02D6">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DA69DC">
            <w:pPr>
              <w:pStyle w:val="Senseespaiat"/>
            </w:pPr>
            <w:r w:rsidRPr="000D02D6">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DA69DC">
            <w:pPr>
              <w:pStyle w:val="Senseespaiat"/>
            </w:pPr>
            <w:r w:rsidRPr="000D02D6">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DA69DC">
            <w:pPr>
              <w:pStyle w:val="Senseespaiat"/>
            </w:pPr>
            <w:r w:rsidRPr="000D02D6">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DA69DC">
            <w:pPr>
              <w:pStyle w:val="Senseespaiat"/>
            </w:pPr>
            <w:r w:rsidRPr="000D02D6">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DA69DC">
            <w:pPr>
              <w:pStyle w:val="Senseespaiat"/>
            </w:pPr>
            <w:r w:rsidRPr="000D02D6">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DA69DC">
            <w:pPr>
              <w:pStyle w:val="Senseespaiat"/>
            </w:pPr>
            <w:r w:rsidRPr="000D02D6">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DA69DC">
            <w:pPr>
              <w:pStyle w:val="Senseespaiat"/>
            </w:pPr>
            <w:r w:rsidRPr="000D02D6">
              <w:t>IJ</w:t>
            </w:r>
          </w:p>
        </w:tc>
        <w:tc>
          <w:tcPr>
            <w:tcW w:w="234"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DA69DC">
            <w:pPr>
              <w:pStyle w:val="Senseespaiat"/>
            </w:pPr>
            <w:r w:rsidRPr="000D02D6">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DA69DC">
            <w:pPr>
              <w:pStyle w:val="Senseespaiat"/>
            </w:pPr>
            <w:r w:rsidRPr="000D02D6">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DA69DC">
            <w:pPr>
              <w:pStyle w:val="Senseespaiat"/>
            </w:pPr>
            <w:r w:rsidRPr="000D02D6">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DA69DC">
            <w:pPr>
              <w:pStyle w:val="Senseespaiat"/>
            </w:pPr>
            <w:r w:rsidRPr="000D02D6">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DA69DC">
            <w:pPr>
              <w:pStyle w:val="Senseespaiat"/>
            </w:pPr>
            <w:r w:rsidRPr="000D02D6">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DA69DC">
            <w:pPr>
              <w:pStyle w:val="Senseespaiat"/>
            </w:pPr>
            <w:r w:rsidRPr="000D02D6">
              <w:t>SE</w:t>
            </w:r>
          </w:p>
        </w:tc>
        <w:tc>
          <w:tcPr>
            <w:tcW w:w="211"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DA69DC">
            <w:pPr>
              <w:pStyle w:val="Senseespaiat"/>
            </w:pPr>
            <w:r w:rsidRPr="000D02D6">
              <w:t>B</w:t>
            </w:r>
          </w:p>
        </w:tc>
      </w:tr>
      <w:tr w:rsidR="000D02D6" w:rsidRPr="000D02D6" w14:paraId="09F62FE1"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DA69DC">
            <w:pPr>
              <w:pStyle w:val="Senseespaiat"/>
            </w:pPr>
            <w:r w:rsidRPr="000D02D6">
              <w:t>NOV</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DA69DC">
            <w:pPr>
              <w:pStyle w:val="Senseespaiat"/>
            </w:pPr>
            <w:r w:rsidRPr="000D02D6">
              <w:t>S1</w:t>
            </w:r>
          </w:p>
        </w:tc>
        <w:tc>
          <w:tcPr>
            <w:tcW w:w="383"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2E828AA"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DA69DC">
            <w:pPr>
              <w:pStyle w:val="Senseespaiat"/>
            </w:pPr>
            <w:r w:rsidRPr="000D02D6">
              <w:t>DICIEMBRE</w:t>
            </w:r>
          </w:p>
          <w:p w14:paraId="4497754C" w14:textId="6134A0EA"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DA69DC">
            <w:pPr>
              <w:pStyle w:val="Senseespaiat"/>
            </w:pPr>
            <w:r w:rsidRPr="000D02D6">
              <w:t>S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85989E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DA69DC">
            <w:pPr>
              <w:pStyle w:val="Senseespaiat"/>
            </w:pPr>
            <w:r w:rsidRPr="000D02D6">
              <w:t>S3</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DD5FF64"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DA69DC">
            <w:pPr>
              <w:pStyle w:val="Senseespaiat"/>
            </w:pPr>
            <w:r w:rsidRPr="000D02D6">
              <w:t>S4</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4AAD48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DA69DC">
            <w:pPr>
              <w:pStyle w:val="Senseespaiat"/>
            </w:pPr>
            <w:r w:rsidRPr="000D02D6">
              <w:t>S5</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AF1339"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DA69DC">
            <w:pPr>
              <w:pStyle w:val="Senseespaiat"/>
            </w:pPr>
            <w:r w:rsidRPr="000D02D6">
              <w:t>S6</w:t>
            </w:r>
          </w:p>
        </w:tc>
        <w:tc>
          <w:tcPr>
            <w:tcW w:w="383"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5C4717F"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DA69DC">
            <w:pPr>
              <w:pStyle w:val="Senseespaiat"/>
            </w:pPr>
            <w:r w:rsidRPr="000D02D6">
              <w:t>ENER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DA69DC">
            <w:pPr>
              <w:pStyle w:val="Senseespaiat"/>
            </w:pPr>
            <w:r w:rsidRPr="000D02D6">
              <w:t>S7</w:t>
            </w:r>
          </w:p>
        </w:tc>
        <w:tc>
          <w:tcPr>
            <w:tcW w:w="383"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70ED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DA69DC">
            <w:pPr>
              <w:pStyle w:val="Senseespaiat"/>
            </w:pPr>
            <w:r w:rsidRPr="000D02D6">
              <w:t>S8</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426BE03"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DA69DC">
            <w:pPr>
              <w:pStyle w:val="Senseespaiat"/>
            </w:pPr>
            <w:r w:rsidRPr="000D02D6">
              <w:t>S9</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C72B44D"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DA69DC">
            <w:pPr>
              <w:pStyle w:val="Senseespaiat"/>
            </w:pPr>
            <w:r w:rsidRPr="000D02D6">
              <w:t>S10</w:t>
            </w:r>
          </w:p>
        </w:tc>
        <w:tc>
          <w:tcPr>
            <w:tcW w:w="383"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EA24A49"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DA69DC">
            <w:pPr>
              <w:pStyle w:val="Senseespaiat"/>
            </w:pPr>
            <w:r w:rsidRPr="000D02D6">
              <w:t>FEBRER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DA69DC">
            <w:pPr>
              <w:pStyle w:val="Senseespaiat"/>
            </w:pPr>
            <w:r w:rsidRPr="000D02D6">
              <w:t>S1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F2C46C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DA69DC">
            <w:pPr>
              <w:pStyle w:val="Senseespaiat"/>
            </w:pPr>
            <w:r w:rsidRPr="000D02D6">
              <w:t>S1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79ABBC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DA69DC">
            <w:pPr>
              <w:pStyle w:val="Senseespaiat"/>
            </w:pPr>
            <w:r w:rsidRPr="000D02D6">
              <w:t>S13</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7FC7774"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DA69DC">
            <w:pPr>
              <w:pStyle w:val="Senseespaiat"/>
            </w:pPr>
            <w:r w:rsidRPr="000D02D6">
              <w:t>S14</w:t>
            </w:r>
          </w:p>
        </w:tc>
        <w:tc>
          <w:tcPr>
            <w:tcW w:w="383"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3573317"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DA69DC">
            <w:pPr>
              <w:pStyle w:val="Senseespaiat"/>
            </w:pPr>
            <w:r w:rsidRPr="000D02D6">
              <w:t>MARZ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DA69DC">
            <w:pPr>
              <w:pStyle w:val="Senseespaiat"/>
            </w:pPr>
            <w:r w:rsidRPr="000D02D6">
              <w:t>S15</w:t>
            </w:r>
          </w:p>
        </w:tc>
        <w:tc>
          <w:tcPr>
            <w:tcW w:w="383"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770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DA69DC">
            <w:pPr>
              <w:pStyle w:val="Senseespaiat"/>
            </w:pPr>
            <w:r w:rsidRPr="000D02D6">
              <w:t>S1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34787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DA69DC">
            <w:pPr>
              <w:pStyle w:val="Senseespaiat"/>
            </w:pPr>
            <w:r w:rsidRPr="000D02D6">
              <w:t>S17</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A9A21D1"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DA69DC">
            <w:pPr>
              <w:pStyle w:val="Senseespaiat"/>
            </w:pPr>
            <w:r w:rsidRPr="000D02D6">
              <w:t>S1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3645F1C"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DA69DC">
            <w:pPr>
              <w:pStyle w:val="Senseespaiat"/>
            </w:pPr>
            <w:r w:rsidRPr="000D02D6">
              <w:t>S19</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02CF3A8"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DA69DC">
            <w:pPr>
              <w:pStyle w:val="Senseespaiat"/>
            </w:pPr>
            <w:r w:rsidRPr="000D02D6">
              <w:t>ABRIL</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DA69DC">
            <w:pPr>
              <w:pStyle w:val="Senseespaiat"/>
            </w:pPr>
            <w:r w:rsidRPr="000D02D6">
              <w:t>S2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4146CA7"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DA69DC">
            <w:pPr>
              <w:pStyle w:val="Senseespaiat"/>
            </w:pPr>
            <w:r w:rsidRPr="000D02D6">
              <w:t>S2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B422FC6"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DA69DC">
            <w:pPr>
              <w:pStyle w:val="Senseespaiat"/>
            </w:pPr>
            <w:r w:rsidRPr="000D02D6">
              <w:t>S22</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070DB41"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DA69DC">
            <w:pPr>
              <w:pStyle w:val="Senseespaiat"/>
            </w:pPr>
            <w:r w:rsidRPr="000D02D6">
              <w:t>S23</w:t>
            </w:r>
          </w:p>
        </w:tc>
        <w:tc>
          <w:tcPr>
            <w:tcW w:w="383"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9195780"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DA69DC">
            <w:pPr>
              <w:pStyle w:val="Senseespaiat"/>
            </w:pPr>
            <w:r w:rsidRPr="000D02D6">
              <w:t>MAY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DA69DC">
            <w:pPr>
              <w:pStyle w:val="Senseespaiat"/>
            </w:pPr>
            <w:r w:rsidRPr="000D02D6">
              <w:t>S24</w:t>
            </w:r>
          </w:p>
        </w:tc>
        <w:tc>
          <w:tcPr>
            <w:tcW w:w="383"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693A05"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DA69DC">
            <w:pPr>
              <w:pStyle w:val="Senseespaiat"/>
            </w:pPr>
            <w:r w:rsidRPr="000D02D6">
              <w:t>S25</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CEE668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DA69DC">
            <w:pPr>
              <w:pStyle w:val="Senseespaiat"/>
            </w:pPr>
            <w:r w:rsidRPr="000D02D6">
              <w:t>S2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A9A8188"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DA69DC">
            <w:pPr>
              <w:pStyle w:val="Senseespaiat"/>
            </w:pPr>
            <w:r w:rsidRPr="000D02D6">
              <w:t>S27</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68A22A1"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DA69DC">
            <w:pPr>
              <w:pStyle w:val="Senseespaiat"/>
            </w:pPr>
            <w:r w:rsidRPr="000D02D6">
              <w:t>JUNI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DA69DC">
            <w:pPr>
              <w:pStyle w:val="Senseespaiat"/>
            </w:pPr>
            <w:r w:rsidRPr="000D02D6">
              <w:t>S2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F5573F"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DA69DC">
            <w:pPr>
              <w:pStyle w:val="Senseespaiat"/>
            </w:pPr>
            <w:r w:rsidRPr="000D02D6">
              <w:t>S29</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8D26AD2"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DA69DC">
            <w:pPr>
              <w:pStyle w:val="Senseespaiat"/>
            </w:pPr>
            <w:r w:rsidRPr="000D02D6">
              <w:t>S3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430A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DA69DC">
            <w:pPr>
              <w:pStyle w:val="Senseespaiat"/>
            </w:pPr>
            <w:r w:rsidRPr="000D02D6">
              <w:t>S3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92213E"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DA69DC">
            <w:pPr>
              <w:pStyle w:val="Senseespaiat"/>
            </w:pPr>
            <w:r w:rsidRPr="000D02D6">
              <w:t>S32</w:t>
            </w:r>
          </w:p>
        </w:tc>
        <w:tc>
          <w:tcPr>
            <w:tcW w:w="383"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424DDD"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DA69DC">
            <w:pPr>
              <w:pStyle w:val="Senseespaiat"/>
            </w:pPr>
            <w:r w:rsidRPr="000D02D6">
              <w:t>JUL</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DA69DC">
            <w:pPr>
              <w:pStyle w:val="Senseespaiat"/>
            </w:pPr>
            <w:r w:rsidRPr="000D02D6">
              <w:t>S33</w:t>
            </w:r>
          </w:p>
        </w:tc>
        <w:tc>
          <w:tcPr>
            <w:tcW w:w="383"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bl>
    <w:p w14:paraId="1589EC69" w14:textId="7428554C" w:rsidR="00A9416B" w:rsidRDefault="000D02D6" w:rsidP="00F10A17">
      <w:pPr>
        <w:pStyle w:val="Llegenda"/>
      </w:pPr>
      <w:bookmarkStart w:id="110" w:name="_Toc69497507"/>
      <w:r>
        <w:t xml:space="preserve">Tabla </w:t>
      </w:r>
      <w:r w:rsidR="00D20794">
        <w:fldChar w:fldCharType="begin"/>
      </w:r>
      <w:r w:rsidR="00D20794">
        <w:instrText xml:space="preserve"> STYLEREF 1 \s </w:instrText>
      </w:r>
      <w:r w:rsidR="00D20794">
        <w:fldChar w:fldCharType="separate"/>
      </w:r>
      <w:r w:rsidR="00E01218">
        <w:rPr>
          <w:noProof/>
        </w:rPr>
        <w:t>5</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1</w:t>
      </w:r>
      <w:r w:rsidR="00D20794">
        <w:rPr>
          <w:noProof/>
        </w:rPr>
        <w:fldChar w:fldCharType="end"/>
      </w:r>
      <w:r>
        <w:t>: Cronograma del TFG</w:t>
      </w:r>
      <w:bookmarkEnd w:id="110"/>
    </w:p>
    <w:p w14:paraId="04435592" w14:textId="4785197D" w:rsidR="00AA6F8A" w:rsidRPr="00112EF1" w:rsidRDefault="00AA6F8A" w:rsidP="00F10A17">
      <w:pPr>
        <w:rPr>
          <w:rFonts w:eastAsia="Times New Roman"/>
          <w:lang w:eastAsia="ca-ES"/>
        </w:rPr>
      </w:pPr>
      <w:r w:rsidRPr="00112EF1">
        <w:rPr>
          <w:rFonts w:eastAsia="Times New Roman"/>
          <w:lang w:eastAsia="ca-ES"/>
        </w:rPr>
        <w:t>Para que se pueda entender un poco el cronograma</w:t>
      </w:r>
      <w:r>
        <w:rPr>
          <w:rFonts w:eastAsia="Times New Roman"/>
          <w:lang w:eastAsia="ca-ES"/>
        </w:rPr>
        <w:t xml:space="preserve"> que se acaba de ver</w:t>
      </w:r>
      <w:r w:rsidRPr="00112EF1">
        <w:rPr>
          <w:rFonts w:eastAsia="Times New Roman"/>
          <w:lang w:eastAsia="ca-ES"/>
        </w:rPr>
        <w:t xml:space="preserve">, las letras que se ven </w:t>
      </w:r>
      <w:r>
        <w:rPr>
          <w:rFonts w:eastAsia="Times New Roman"/>
          <w:lang w:eastAsia="ca-ES"/>
        </w:rPr>
        <w:t xml:space="preserve">en la cabecera </w:t>
      </w:r>
      <w:r w:rsidRPr="00112EF1">
        <w:rPr>
          <w:rFonts w:eastAsia="Times New Roman"/>
          <w:lang w:eastAsia="ca-ES"/>
        </w:rPr>
        <w:t>de la tabla corresponden a:</w:t>
      </w:r>
    </w:p>
    <w:p w14:paraId="26366A5A" w14:textId="77777777" w:rsidR="00AA6F8A" w:rsidRDefault="00AA6F8A" w:rsidP="0038684D">
      <w:pPr>
        <w:pStyle w:val="Pargrafdellista"/>
        <w:numPr>
          <w:ilvl w:val="0"/>
          <w:numId w:val="1"/>
        </w:numPr>
        <w:rPr>
          <w:rFonts w:eastAsia="Times New Roman"/>
          <w:lang w:eastAsia="ca-ES"/>
        </w:rPr>
      </w:pPr>
      <w:r>
        <w:rPr>
          <w:rFonts w:eastAsia="Times New Roman"/>
          <w:lang w:eastAsia="ca-ES"/>
        </w:rPr>
        <w:t>Docs (Documentación)</w:t>
      </w:r>
    </w:p>
    <w:p w14:paraId="109ACDE6"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1DD9A3CF"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416DF8F7" w14:textId="77777777" w:rsidR="00AA6F8A" w:rsidRPr="000D02D6"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32F5017C"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lastRenderedPageBreak/>
        <w:t>Diseño:</w:t>
      </w:r>
    </w:p>
    <w:p w14:paraId="7C46BF25" w14:textId="77777777" w:rsidR="00AA6F8A" w:rsidRPr="00112EF1" w:rsidRDefault="00AA6F8A" w:rsidP="0038684D">
      <w:pPr>
        <w:pStyle w:val="Pargrafdellista"/>
        <w:numPr>
          <w:ilvl w:val="1"/>
          <w:numId w:val="1"/>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411FEB1F"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008BE7B2"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12444C9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613A134B"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Cliente:</w:t>
      </w:r>
    </w:p>
    <w:p w14:paraId="0C03079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6B460344"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77F82D6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6F1CED0"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0597BCAF" w14:textId="54B897E6"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xml:space="preserve">≈ </w:t>
      </w:r>
      <w:r w:rsidR="00F0606B">
        <w:rPr>
          <w:rFonts w:eastAsia="Times New Roman" w:cs="Arial"/>
          <w:lang w:eastAsia="ca-ES"/>
        </w:rPr>
        <w:t>30 h</w:t>
      </w:r>
    </w:p>
    <w:p w14:paraId="292E451D"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Servidor:</w:t>
      </w:r>
    </w:p>
    <w:p w14:paraId="6F1E4492"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77398979"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755BF1A5"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63524F89"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Multijugador:</w:t>
      </w:r>
    </w:p>
    <w:p w14:paraId="67C219B4"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1C60ED8D"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4D8607EC"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29EAD070"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LO: Lanzar objetos </w:t>
      </w:r>
      <w:r w:rsidRPr="00112EF1">
        <w:rPr>
          <w:rFonts w:eastAsia="Times New Roman" w:cs="Arial"/>
          <w:lang w:eastAsia="ca-ES"/>
        </w:rPr>
        <w:t>≈ 24 h</w:t>
      </w:r>
    </w:p>
    <w:p w14:paraId="304B1B26"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4C5D5F10" w14:textId="77777777" w:rsidR="00AA6F8A" w:rsidRDefault="00AA6F8A" w:rsidP="0038684D">
      <w:pPr>
        <w:pStyle w:val="Pargrafdellista"/>
        <w:numPr>
          <w:ilvl w:val="1"/>
          <w:numId w:val="1"/>
        </w:numPr>
        <w:rPr>
          <w:rFonts w:eastAsia="Times New Roman" w:cs="Arial"/>
          <w:lang w:eastAsia="ca-ES"/>
        </w:rPr>
      </w:pPr>
      <w:r w:rsidRPr="00112EF1">
        <w:rPr>
          <w:rFonts w:eastAsia="Times New Roman"/>
          <w:lang w:eastAsia="ca-ES"/>
        </w:rPr>
        <w:t xml:space="preserve">B: Bots </w:t>
      </w:r>
      <w:r w:rsidRPr="00112EF1">
        <w:rPr>
          <w:rFonts w:eastAsia="Times New Roman" w:cs="Arial"/>
          <w:lang w:eastAsia="ca-ES"/>
        </w:rPr>
        <w:t>≈ 15 h</w:t>
      </w:r>
    </w:p>
    <w:p w14:paraId="6B4B1F9E" w14:textId="77777777" w:rsidR="00776D5C" w:rsidRPr="00112EF1" w:rsidRDefault="00776D5C" w:rsidP="00F10A17"/>
    <w:p w14:paraId="7FABDDFF" w14:textId="77777777" w:rsidR="00B90BD6" w:rsidRDefault="00B90BD6" w:rsidP="00F10A17">
      <w:pPr>
        <w:sectPr w:rsidR="00B90BD6" w:rsidSect="00A00FCE">
          <w:headerReference w:type="default" r:id="rId42"/>
          <w:type w:val="oddPage"/>
          <w:pgSz w:w="11906" w:h="16838" w:code="9"/>
          <w:pgMar w:top="1701" w:right="1418" w:bottom="1418" w:left="1418" w:header="709" w:footer="709" w:gutter="284"/>
          <w:cols w:space="708"/>
          <w:docGrid w:linePitch="360"/>
        </w:sectPr>
      </w:pPr>
    </w:p>
    <w:p w14:paraId="78F3C5BF" w14:textId="331859CF" w:rsidR="00776D5C" w:rsidRPr="00E56EDF" w:rsidRDefault="00B90BD6" w:rsidP="00F10A17">
      <w:pPr>
        <w:pStyle w:val="Ttol1"/>
        <w:rPr>
          <w:highlight w:val="yellow"/>
        </w:rPr>
      </w:pPr>
      <w:bookmarkStart w:id="111" w:name="_DESARROLLO"/>
      <w:bookmarkStart w:id="112" w:name="_Toc70017715"/>
      <w:bookmarkEnd w:id="111"/>
      <w:r w:rsidRPr="00E56EDF">
        <w:rPr>
          <w:highlight w:val="yellow"/>
        </w:rPr>
        <w:lastRenderedPageBreak/>
        <w:t>DESARROLLO</w:t>
      </w:r>
      <w:bookmarkEnd w:id="112"/>
    </w:p>
    <w:p w14:paraId="63DBD1D1" w14:textId="61B7FE43" w:rsidR="00BD7E87" w:rsidRPr="00B90BD6" w:rsidRDefault="00871907" w:rsidP="00F10A17">
      <w:r>
        <w:t xml:space="preserve">En este apartado se explicará toda la producción del producto que se elaborará en este TFG. Este apartado se ha separado en cuatro </w:t>
      </w:r>
      <w:r w:rsidR="00D307A0">
        <w:t>subapartados</w:t>
      </w:r>
      <w:r>
        <w:t>. Estos corresponden a las cuatro grandes tareas para hacer este prototipo, diseño, cliente, servidor e integración del cliente y servidor.</w:t>
      </w:r>
    </w:p>
    <w:p w14:paraId="7E77AF8A" w14:textId="790B5669" w:rsidR="00B90BD6" w:rsidRPr="00A55A49" w:rsidRDefault="00B90BD6" w:rsidP="00F10A17">
      <w:pPr>
        <w:pStyle w:val="Ttol2"/>
      </w:pPr>
      <w:bookmarkStart w:id="113" w:name="_Toc70017716"/>
      <w:r w:rsidRPr="00A55A49">
        <w:t>DISEÑO</w:t>
      </w:r>
      <w:bookmarkEnd w:id="113"/>
    </w:p>
    <w:p w14:paraId="5E6917BA" w14:textId="0D37BDD7" w:rsidR="00BD7E87" w:rsidRPr="00B90BD6" w:rsidRDefault="00871907" w:rsidP="00F10A17">
      <w:r>
        <w:t xml:space="preserve">Antes de poder empezar con el desarrollo del juego, se debe saber que se hará. Así que se ha hecho un diseño de </w:t>
      </w:r>
      <w:r w:rsidR="00D307A0">
        <w:t>cómo</w:t>
      </w:r>
      <w:r>
        <w:t xml:space="preserve"> será el juego, GDD y </w:t>
      </w:r>
      <w:r w:rsidR="00D307A0">
        <w:t>cómo</w:t>
      </w:r>
      <w:r>
        <w:t xml:space="preserve"> será el servidor, diagramas UML y de la base de datos.</w:t>
      </w:r>
    </w:p>
    <w:p w14:paraId="636A369E" w14:textId="47E5DBF6" w:rsidR="00B90BD6" w:rsidRPr="0013707B" w:rsidRDefault="00B90BD6" w:rsidP="00F10A17">
      <w:pPr>
        <w:pStyle w:val="Ttol3"/>
      </w:pPr>
      <w:bookmarkStart w:id="114" w:name="_Toc70017717"/>
      <w:r w:rsidRPr="0013707B">
        <w:t>GDD</w:t>
      </w:r>
      <w:bookmarkEnd w:id="114"/>
    </w:p>
    <w:p w14:paraId="3A3DB22A" w14:textId="2E7A9B40" w:rsidR="00BD7E87" w:rsidRDefault="00BF245A" w:rsidP="00F10A17">
      <w:r>
        <w:t>Para poder hacer este desarrollo más ameno, se ha elaborado un pequeño GDD con el fin de tener diseñado con anterioridad los elementos del juego. En este GDD se han descrito, de manera principal, los objetos, su función y porcentaje de aparición.</w:t>
      </w:r>
    </w:p>
    <w:p w14:paraId="5E02206B" w14:textId="35578556" w:rsidR="00BF245A" w:rsidRPr="0008554D" w:rsidRDefault="00BF245A" w:rsidP="00F10A17">
      <w:pPr>
        <w:pStyle w:val="Ttol4"/>
      </w:pPr>
      <w:r w:rsidRPr="0008554D">
        <w:t>OBJETOS</w:t>
      </w:r>
    </w:p>
    <w:p w14:paraId="2D2E26E7" w14:textId="7333B47D" w:rsidR="0008554D" w:rsidRDefault="00871907" w:rsidP="00F10A17">
      <w:r>
        <w:t>Estos objetos son los que harán el juego divertido, sin contar la conducción, ya que son los que dan aleatoriedad e incerteza.</w:t>
      </w:r>
      <w:r w:rsidR="00303213">
        <w:t xml:space="preserve"> </w:t>
      </w:r>
      <w:r w:rsidR="00CF5C65">
        <w:t>Para poder diseñar se han mirado los juegos analizados y se han adecuado a una temática. En este caso se ha cogido una temática de moda en el momento de la escritura de este documento que es la mitología nórdica.</w:t>
      </w:r>
    </w:p>
    <w:p w14:paraId="79A312CC" w14:textId="57B1F5ED" w:rsidR="00CF5C65" w:rsidRDefault="00CF5C65" w:rsidP="00F10A17">
      <w:r>
        <w:t>Para poder explicar mejor los objetos se ha elaborado una tabla con el nombre del objeto, su función y porcentaje de aparición.</w:t>
      </w:r>
      <w:r w:rsidR="0008554D">
        <w:t xml:space="preserve"> Para que se entienda mejor la función de algunos objetos, el estado de “golpe”, es que el jugador afectado se parará por completo y no podrá volver a acelerar hasta que pasen tres segundos.</w:t>
      </w:r>
    </w:p>
    <w:p w14:paraId="613460A9" w14:textId="77777777" w:rsidR="0008554D" w:rsidRDefault="0008554D" w:rsidP="00F10A17"/>
    <w:tbl>
      <w:tblPr>
        <w:tblW w:w="0" w:type="auto"/>
        <w:jc w:val="center"/>
        <w:tblCellMar>
          <w:top w:w="57" w:type="dxa"/>
          <w:left w:w="57" w:type="dxa"/>
          <w:bottom w:w="57" w:type="dxa"/>
          <w:right w:w="57" w:type="dxa"/>
        </w:tblCellMar>
        <w:tblLook w:val="04A0" w:firstRow="1" w:lastRow="0" w:firstColumn="1" w:lastColumn="0" w:noHBand="0" w:noVBand="1"/>
      </w:tblPr>
      <w:tblGrid>
        <w:gridCol w:w="2526"/>
        <w:gridCol w:w="4226"/>
        <w:gridCol w:w="621"/>
        <w:gridCol w:w="381"/>
        <w:gridCol w:w="621"/>
        <w:gridCol w:w="381"/>
      </w:tblGrid>
      <w:tr w:rsidR="00740C3C" w:rsidRPr="00BF245A" w14:paraId="0B838E2D" w14:textId="77777777" w:rsidTr="006911DD">
        <w:trPr>
          <w:trHeight w:val="465"/>
          <w:tblHeader/>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451F14A6" w14:textId="77777777" w:rsidR="00BF245A" w:rsidRPr="006911DD" w:rsidRDefault="00BF245A" w:rsidP="006911DD">
            <w:pPr>
              <w:pStyle w:val="Senseespaiat"/>
            </w:pPr>
            <w:r w:rsidRPr="006911DD">
              <w:lastRenderedPageBreak/>
              <w:t>OBJETO</w:t>
            </w:r>
          </w:p>
        </w:tc>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5467FA8C" w14:textId="6023443F" w:rsidR="00BF245A" w:rsidRPr="006911DD" w:rsidRDefault="00CF5C65" w:rsidP="006911DD">
            <w:pPr>
              <w:pStyle w:val="Senseespaiat"/>
            </w:pPr>
            <w:r>
              <w:t>FUNCIÓN</w:t>
            </w:r>
          </w:p>
        </w:tc>
        <w:tc>
          <w:tcPr>
            <w:tcW w:w="0" w:type="auto"/>
            <w:gridSpan w:val="4"/>
            <w:tcBorders>
              <w:top w:val="single" w:sz="12" w:space="0" w:color="auto"/>
              <w:left w:val="nil"/>
              <w:bottom w:val="single" w:sz="12" w:space="0" w:color="auto"/>
              <w:right w:val="single" w:sz="12" w:space="0" w:color="000000"/>
            </w:tcBorders>
            <w:shd w:val="clear" w:color="auto" w:fill="A6A6A6" w:themeFill="background1" w:themeFillShade="A6"/>
            <w:vAlign w:val="center"/>
            <w:hideMark/>
          </w:tcPr>
          <w:p w14:paraId="3403A952" w14:textId="024195D3" w:rsidR="00BF245A" w:rsidRPr="006911DD" w:rsidRDefault="00CF5C65" w:rsidP="006911DD">
            <w:pPr>
              <w:pStyle w:val="Senseespaiat"/>
            </w:pPr>
            <w:r>
              <w:t>%</w:t>
            </w:r>
            <w:r w:rsidR="00BF245A" w:rsidRPr="006911DD">
              <w:t xml:space="preserve"> APARICIÓN</w:t>
            </w:r>
          </w:p>
        </w:tc>
      </w:tr>
      <w:tr w:rsidR="00740C3C" w:rsidRPr="00BF245A" w14:paraId="23CB1839" w14:textId="77777777" w:rsidTr="006911DD">
        <w:trPr>
          <w:trHeight w:val="465"/>
          <w:tblHeader/>
          <w:jc w:val="center"/>
        </w:trPr>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50F21097" w14:textId="77777777" w:rsidR="00BF245A" w:rsidRPr="006911DD" w:rsidRDefault="00BF245A" w:rsidP="006911DD">
            <w:pPr>
              <w:pStyle w:val="Senseespaiat"/>
            </w:pPr>
          </w:p>
        </w:tc>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71734C31" w14:textId="77777777" w:rsidR="00BF245A" w:rsidRPr="006911DD" w:rsidRDefault="00BF245A" w:rsidP="006911DD">
            <w:pPr>
              <w:pStyle w:val="Senseespaiat"/>
            </w:pP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F3EDDBF" w14:textId="00152528"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59CDE298" w14:textId="77777777" w:rsidR="00BF245A" w:rsidRPr="006911DD" w:rsidRDefault="00BF245A" w:rsidP="006911DD">
            <w:pPr>
              <w:pStyle w:val="Senseespaiat"/>
            </w:pPr>
            <w:r w:rsidRPr="006911DD">
              <w:t>%</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4A7AC4F3" w14:textId="463F2B8C"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2E26F0C" w14:textId="77777777" w:rsidR="00BF245A" w:rsidRPr="006911DD" w:rsidRDefault="00BF245A" w:rsidP="006911DD">
            <w:pPr>
              <w:pStyle w:val="Senseespaiat"/>
            </w:pPr>
            <w:r w:rsidRPr="006911DD">
              <w:t>%</w:t>
            </w:r>
          </w:p>
        </w:tc>
      </w:tr>
      <w:tr w:rsidR="00740C3C" w:rsidRPr="00303213" w14:paraId="145701D5" w14:textId="77777777" w:rsidTr="006911DD">
        <w:trPr>
          <w:trHeight w:val="345"/>
          <w:jc w:val="center"/>
        </w:trPr>
        <w:tc>
          <w:tcPr>
            <w:tcW w:w="0" w:type="auto"/>
            <w:vMerge w:val="restart"/>
            <w:tcBorders>
              <w:top w:val="nil"/>
              <w:left w:val="single" w:sz="12" w:space="0" w:color="auto"/>
              <w:bottom w:val="nil"/>
              <w:right w:val="single" w:sz="12" w:space="0" w:color="auto"/>
            </w:tcBorders>
            <w:shd w:val="clear" w:color="auto" w:fill="auto"/>
            <w:vAlign w:val="center"/>
            <w:hideMark/>
          </w:tcPr>
          <w:p w14:paraId="416CF5A9" w14:textId="77777777" w:rsidR="00BF245A" w:rsidRPr="00303213" w:rsidRDefault="00BF245A" w:rsidP="006911DD">
            <w:pPr>
              <w:pStyle w:val="Senseespaiat"/>
              <w:rPr>
                <w:lang w:val="es-ES"/>
              </w:rPr>
            </w:pPr>
            <w:r w:rsidRPr="00303213">
              <w:rPr>
                <w:lang w:val="es-ES"/>
              </w:rPr>
              <w:t>MJÖLN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3FE56F3D" w14:textId="77777777" w:rsidR="00BF245A" w:rsidRDefault="00BF245A" w:rsidP="006911DD">
            <w:pPr>
              <w:pStyle w:val="Senseespaiat"/>
              <w:jc w:val="both"/>
              <w:rPr>
                <w:b w:val="0"/>
                <w:bCs w:val="0"/>
                <w:lang w:val="es-ES"/>
              </w:rPr>
            </w:pPr>
            <w:r w:rsidRPr="00303213">
              <w:rPr>
                <w:b w:val="0"/>
                <w:bCs w:val="0"/>
                <w:lang w:val="es-ES"/>
              </w:rPr>
              <w:t xml:space="preserve">Se lanza </w:t>
            </w:r>
            <w:r w:rsidR="00CF5C65">
              <w:rPr>
                <w:b w:val="0"/>
                <w:bCs w:val="0"/>
                <w:lang w:val="es-ES"/>
              </w:rPr>
              <w:t>el</w:t>
            </w:r>
            <w:r w:rsidRPr="00303213">
              <w:rPr>
                <w:b w:val="0"/>
                <w:bCs w:val="0"/>
                <w:lang w:val="es-ES"/>
              </w:rPr>
              <w:t xml:space="preserve"> martillo</w:t>
            </w:r>
            <w:r w:rsidR="00CF5C65">
              <w:rPr>
                <w:b w:val="0"/>
                <w:bCs w:val="0"/>
                <w:lang w:val="es-ES"/>
              </w:rPr>
              <w:t xml:space="preserve"> de Thor</w:t>
            </w:r>
            <w:r w:rsidRPr="00303213">
              <w:rPr>
                <w:b w:val="0"/>
                <w:bCs w:val="0"/>
                <w:lang w:val="es-ES"/>
              </w:rPr>
              <w:t xml:space="preserve"> dirigido al </w:t>
            </w:r>
            <w:r w:rsidR="00CF5C65">
              <w:rPr>
                <w:b w:val="0"/>
                <w:bCs w:val="0"/>
                <w:lang w:val="es-ES"/>
              </w:rPr>
              <w:t>vehículo que hay</w:t>
            </w:r>
            <w:r w:rsidRPr="00303213">
              <w:rPr>
                <w:b w:val="0"/>
                <w:bCs w:val="0"/>
                <w:lang w:val="es-ES"/>
              </w:rPr>
              <w:t xml:space="preserve"> de delante. No hace falta que tengas visión del contrincante. </w:t>
            </w:r>
            <w:r w:rsidR="00CF5C65">
              <w:rPr>
                <w:b w:val="0"/>
                <w:bCs w:val="0"/>
                <w:lang w:val="es-ES"/>
              </w:rPr>
              <w:t>Esto infringirá un estado de “golpe” al rival.</w:t>
            </w:r>
          </w:p>
          <w:p w14:paraId="118824B2" w14:textId="77777777" w:rsidR="00CF5C65" w:rsidRDefault="00CF5C65" w:rsidP="006911DD">
            <w:pPr>
              <w:pStyle w:val="Senseespaiat"/>
              <w:jc w:val="both"/>
              <w:rPr>
                <w:b w:val="0"/>
                <w:bCs w:val="0"/>
                <w:lang w:val="es-ES"/>
              </w:rPr>
            </w:pPr>
          </w:p>
          <w:p w14:paraId="0C191BA8" w14:textId="64918326" w:rsidR="00CF5C65" w:rsidRPr="00303213" w:rsidRDefault="00CF5C65" w:rsidP="006911DD">
            <w:pPr>
              <w:pStyle w:val="Senseespaiat"/>
              <w:jc w:val="both"/>
              <w:rPr>
                <w:b w:val="0"/>
                <w:bCs w:val="0"/>
                <w:lang w:val="es-ES"/>
              </w:rPr>
            </w:pPr>
            <w:r>
              <w:rPr>
                <w:b w:val="0"/>
                <w:bCs w:val="0"/>
                <w:lang w:val="es-ES"/>
              </w:rPr>
              <w:t>Parecido al Caparazón Rojo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A46A58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349911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7850507C"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2C8E2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2017E4DE"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68EE05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E5C614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0D2A8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244970" w14:textId="77777777" w:rsidR="00BF245A" w:rsidRPr="00303213" w:rsidRDefault="00BF245A" w:rsidP="006911DD">
            <w:pPr>
              <w:pStyle w:val="Senseespaiat"/>
              <w:rPr>
                <w:b w:val="0"/>
                <w:bCs w:val="0"/>
                <w:lang w:val="es-ES"/>
              </w:rPr>
            </w:pPr>
            <w:r w:rsidRPr="00303213">
              <w:rPr>
                <w:b w:val="0"/>
                <w:bCs w:val="0"/>
                <w:lang w:val="es-ES"/>
              </w:rPr>
              <w:t>40</w:t>
            </w:r>
          </w:p>
        </w:tc>
        <w:tc>
          <w:tcPr>
            <w:tcW w:w="0" w:type="auto"/>
            <w:tcBorders>
              <w:top w:val="nil"/>
              <w:left w:val="nil"/>
              <w:bottom w:val="single" w:sz="8" w:space="0" w:color="auto"/>
              <w:right w:val="nil"/>
            </w:tcBorders>
            <w:shd w:val="clear" w:color="auto" w:fill="F2F2F2" w:themeFill="background1" w:themeFillShade="F2"/>
            <w:vAlign w:val="center"/>
            <w:hideMark/>
          </w:tcPr>
          <w:p w14:paraId="60223ED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CD12F7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D591151"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4FB3E84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3E388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AFEF8E4"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29F0476" w14:textId="77777777" w:rsidR="00BF245A" w:rsidRPr="00303213" w:rsidRDefault="00BF245A" w:rsidP="006911DD">
            <w:pPr>
              <w:pStyle w:val="Senseespaiat"/>
              <w:rPr>
                <w:b w:val="0"/>
                <w:bCs w:val="0"/>
                <w:lang w:val="es-ES"/>
              </w:rPr>
            </w:pPr>
            <w:r w:rsidRPr="00303213">
              <w:rPr>
                <w:b w:val="0"/>
                <w:bCs w:val="0"/>
                <w:lang w:val="es-ES"/>
              </w:rPr>
              <w:t>35</w:t>
            </w:r>
          </w:p>
        </w:tc>
        <w:tc>
          <w:tcPr>
            <w:tcW w:w="0" w:type="auto"/>
            <w:tcBorders>
              <w:top w:val="nil"/>
              <w:left w:val="nil"/>
              <w:bottom w:val="single" w:sz="8" w:space="0" w:color="auto"/>
              <w:right w:val="nil"/>
            </w:tcBorders>
            <w:shd w:val="clear" w:color="auto" w:fill="FFFFFF" w:themeFill="background1"/>
            <w:vAlign w:val="center"/>
            <w:hideMark/>
          </w:tcPr>
          <w:p w14:paraId="597B2790"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4A9B38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D37F6C9"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3CFA3102"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36F8B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8F12A6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6F5612E" w14:textId="77777777" w:rsidR="00BF245A" w:rsidRPr="00303213" w:rsidRDefault="00BF245A" w:rsidP="006911DD">
            <w:pPr>
              <w:pStyle w:val="Senseespaiat"/>
              <w:rPr>
                <w:b w:val="0"/>
                <w:bCs w:val="0"/>
                <w:lang w:val="es-ES"/>
              </w:rPr>
            </w:pPr>
            <w:r w:rsidRPr="00303213">
              <w:rPr>
                <w:b w:val="0"/>
                <w:bCs w:val="0"/>
                <w:lang w:val="es-ES"/>
              </w:rPr>
              <w:t>30</w:t>
            </w:r>
          </w:p>
        </w:tc>
        <w:tc>
          <w:tcPr>
            <w:tcW w:w="0" w:type="auto"/>
            <w:tcBorders>
              <w:top w:val="nil"/>
              <w:left w:val="nil"/>
              <w:bottom w:val="single" w:sz="8" w:space="0" w:color="auto"/>
              <w:right w:val="nil"/>
            </w:tcBorders>
            <w:shd w:val="clear" w:color="auto" w:fill="F2F2F2" w:themeFill="background1" w:themeFillShade="F2"/>
            <w:vAlign w:val="center"/>
            <w:hideMark/>
          </w:tcPr>
          <w:p w14:paraId="2E9DE36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A2A8B89"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0A4C1E56"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77036C2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95862D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ED5A4B5"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51C873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427C7CE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CFC883"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7ABE4E0"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25348D6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auto"/>
              <w:right w:val="nil"/>
            </w:tcBorders>
            <w:vAlign w:val="center"/>
            <w:hideMark/>
          </w:tcPr>
          <w:p w14:paraId="6C2273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00BC8EF7"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5CC54869"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12" w:space="0" w:color="auto"/>
              <w:right w:val="nil"/>
            </w:tcBorders>
            <w:shd w:val="clear" w:color="auto" w:fill="F2F2F2" w:themeFill="background1" w:themeFillShade="F2"/>
            <w:vAlign w:val="center"/>
            <w:hideMark/>
          </w:tcPr>
          <w:p w14:paraId="1777C43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8AEDEF2"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59EBB79"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8781BA0" w14:textId="77777777" w:rsidR="00BF245A" w:rsidRPr="00303213" w:rsidRDefault="00BF245A" w:rsidP="006911DD">
            <w:pPr>
              <w:pStyle w:val="Senseespaiat"/>
              <w:rPr>
                <w:lang w:val="es-ES"/>
              </w:rPr>
            </w:pPr>
            <w:r w:rsidRPr="00303213">
              <w:rPr>
                <w:lang w:val="es-ES"/>
              </w:rPr>
              <w:t>ESCUDO DE RUNAS</w:t>
            </w:r>
          </w:p>
        </w:tc>
        <w:tc>
          <w:tcPr>
            <w:tcW w:w="0" w:type="auto"/>
            <w:vMerge w:val="restart"/>
            <w:tcBorders>
              <w:top w:val="single" w:sz="12" w:space="0" w:color="auto"/>
              <w:left w:val="single" w:sz="12" w:space="0" w:color="auto"/>
              <w:right w:val="single" w:sz="12" w:space="0" w:color="auto"/>
            </w:tcBorders>
            <w:shd w:val="clear" w:color="auto" w:fill="F2F2F2" w:themeFill="background1" w:themeFillShade="F2"/>
            <w:vAlign w:val="center"/>
            <w:hideMark/>
          </w:tcPr>
          <w:p w14:paraId="110A43EC" w14:textId="77777777" w:rsidR="00BF245A" w:rsidRDefault="00BF245A" w:rsidP="006911DD">
            <w:pPr>
              <w:pStyle w:val="Senseespaiat"/>
              <w:jc w:val="both"/>
              <w:rPr>
                <w:b w:val="0"/>
                <w:bCs w:val="0"/>
                <w:lang w:val="es-ES"/>
              </w:rPr>
            </w:pPr>
            <w:r w:rsidRPr="00303213">
              <w:rPr>
                <w:b w:val="0"/>
                <w:bCs w:val="0"/>
                <w:lang w:val="es-ES"/>
              </w:rPr>
              <w:t xml:space="preserve">Se pone un escudo alrededor del vehículo, que hace que </w:t>
            </w:r>
            <w:r w:rsidR="00CF5C65">
              <w:rPr>
                <w:b w:val="0"/>
                <w:bCs w:val="0"/>
                <w:lang w:val="es-ES"/>
              </w:rPr>
              <w:t xml:space="preserve">le </w:t>
            </w:r>
            <w:r w:rsidRPr="00303213">
              <w:rPr>
                <w:b w:val="0"/>
                <w:bCs w:val="0"/>
                <w:lang w:val="es-ES"/>
              </w:rPr>
              <w:t xml:space="preserve">hace inmune de los objetos de los rivales. Una vez activado solo se quita si </w:t>
            </w:r>
            <w:r w:rsidR="00CF5C65">
              <w:rPr>
                <w:b w:val="0"/>
                <w:bCs w:val="0"/>
                <w:lang w:val="es-ES"/>
              </w:rPr>
              <w:t>usan un objeto contra él o el jugador lo utiliza. En el último caso el objeto solo se eliminará.</w:t>
            </w:r>
          </w:p>
          <w:p w14:paraId="12F7EA5D" w14:textId="77777777" w:rsidR="00CF5C65" w:rsidRDefault="00CF5C65" w:rsidP="006911DD">
            <w:pPr>
              <w:pStyle w:val="Senseespaiat"/>
              <w:jc w:val="both"/>
              <w:rPr>
                <w:b w:val="0"/>
                <w:bCs w:val="0"/>
                <w:lang w:val="es-ES"/>
              </w:rPr>
            </w:pPr>
          </w:p>
          <w:p w14:paraId="72C89014" w14:textId="493A6E4D" w:rsidR="00CF5C65" w:rsidRPr="00303213" w:rsidRDefault="00CF5C65" w:rsidP="006911DD">
            <w:pPr>
              <w:pStyle w:val="Senseespaiat"/>
              <w:jc w:val="both"/>
              <w:rPr>
                <w:b w:val="0"/>
                <w:bCs w:val="0"/>
                <w:lang w:val="es-ES"/>
              </w:rPr>
            </w:pPr>
            <w:r>
              <w:rPr>
                <w:b w:val="0"/>
                <w:bCs w:val="0"/>
                <w:lang w:val="es-ES"/>
              </w:rPr>
              <w:t>Parecido al Escudo de Fuerza de Crash Team Racing Nitro Fueled.</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34C4FFF"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1A59F82" w14:textId="77777777" w:rsidR="00BF245A" w:rsidRPr="00303213" w:rsidRDefault="00BF245A" w:rsidP="006911DD">
            <w:pPr>
              <w:pStyle w:val="Senseespaiat"/>
              <w:rPr>
                <w:b w:val="0"/>
                <w:bCs w:val="0"/>
                <w:lang w:val="es-ES"/>
              </w:rPr>
            </w:pPr>
            <w:r w:rsidRPr="00303213">
              <w:rPr>
                <w:b w:val="0"/>
                <w:bCs w:val="0"/>
                <w:lang w:val="es-ES"/>
              </w:rPr>
              <w:t>60</w:t>
            </w:r>
          </w:p>
        </w:tc>
        <w:tc>
          <w:tcPr>
            <w:tcW w:w="0" w:type="auto"/>
            <w:tcBorders>
              <w:top w:val="nil"/>
              <w:left w:val="nil"/>
              <w:bottom w:val="single" w:sz="8" w:space="0" w:color="auto"/>
              <w:right w:val="nil"/>
            </w:tcBorders>
            <w:shd w:val="clear" w:color="auto" w:fill="D9D9D9" w:themeFill="background1" w:themeFillShade="D9"/>
            <w:vAlign w:val="center"/>
            <w:hideMark/>
          </w:tcPr>
          <w:p w14:paraId="79E52F11"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684B8E4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14259B3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8ADDD6"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5B6D1C2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3DDF3F7"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4E4FE81"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2F2F2" w:themeFill="background1" w:themeFillShade="F2"/>
            <w:vAlign w:val="center"/>
            <w:hideMark/>
          </w:tcPr>
          <w:p w14:paraId="10048869"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8F1ED34"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EA88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BF5C3B"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2541E41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BD89AC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FB6B342"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4F07EBA1"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DE754AE"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39D2AF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20B0E9C"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4D3C2DA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8B0DF6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477239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99C77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2AF8C11"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6FC03B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F850CF5"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E4F06B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8C09F8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B4AEB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0EA0B1C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5D0D15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6B9A01F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D269EA1"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DA04DC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59D36842"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1E539DF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12" w:space="0" w:color="auto"/>
              <w:right w:val="nil"/>
            </w:tcBorders>
            <w:shd w:val="clear" w:color="auto" w:fill="F2F2F2" w:themeFill="background1" w:themeFillShade="F2"/>
            <w:vAlign w:val="center"/>
            <w:hideMark/>
          </w:tcPr>
          <w:p w14:paraId="08DF0AF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FB41BC3"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D2847C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0E4A8A4C" w14:textId="77777777" w:rsidR="00BF245A" w:rsidRPr="00303213" w:rsidRDefault="00BF245A" w:rsidP="006911DD">
            <w:pPr>
              <w:pStyle w:val="Senseespaiat"/>
              <w:rPr>
                <w:lang w:val="es-ES"/>
              </w:rPr>
            </w:pPr>
            <w:r w:rsidRPr="00303213">
              <w:rPr>
                <w:lang w:val="es-ES"/>
              </w:rPr>
              <w:t>VELOCIDAD DE SLEIPNIR</w:t>
            </w:r>
          </w:p>
        </w:tc>
        <w:tc>
          <w:tcPr>
            <w:tcW w:w="0" w:type="auto"/>
            <w:vMerge w:val="restart"/>
            <w:tcBorders>
              <w:top w:val="single" w:sz="12" w:space="0" w:color="auto"/>
              <w:left w:val="single" w:sz="12" w:space="0" w:color="auto"/>
              <w:bottom w:val="single" w:sz="12" w:space="0" w:color="000000"/>
              <w:right w:val="nil"/>
            </w:tcBorders>
            <w:shd w:val="clear" w:color="auto" w:fill="auto"/>
            <w:vAlign w:val="center"/>
            <w:hideMark/>
          </w:tcPr>
          <w:p w14:paraId="7750851A" w14:textId="437AC61D" w:rsidR="00BF245A" w:rsidRDefault="00CF5C65" w:rsidP="006911DD">
            <w:pPr>
              <w:pStyle w:val="Senseespaiat"/>
              <w:jc w:val="both"/>
              <w:rPr>
                <w:b w:val="0"/>
                <w:bCs w:val="0"/>
                <w:lang w:val="es-ES"/>
              </w:rPr>
            </w:pPr>
            <w:r>
              <w:rPr>
                <w:b w:val="0"/>
                <w:bCs w:val="0"/>
                <w:lang w:val="es-ES"/>
              </w:rPr>
              <w:t xml:space="preserve">Le da al </w:t>
            </w:r>
            <w:r w:rsidR="00740C3C">
              <w:rPr>
                <w:b w:val="0"/>
                <w:bCs w:val="0"/>
                <w:lang w:val="es-ES"/>
              </w:rPr>
              <w:t>jugador</w:t>
            </w:r>
            <w:r>
              <w:rPr>
                <w:b w:val="0"/>
                <w:bCs w:val="0"/>
                <w:lang w:val="es-ES"/>
              </w:rPr>
              <w:t xml:space="preserve"> que lo us</w:t>
            </w:r>
            <w:r w:rsidR="00740C3C">
              <w:rPr>
                <w:b w:val="0"/>
                <w:bCs w:val="0"/>
                <w:lang w:val="es-ES"/>
              </w:rPr>
              <w:t>u</w:t>
            </w:r>
            <w:r>
              <w:rPr>
                <w:b w:val="0"/>
                <w:bCs w:val="0"/>
                <w:lang w:val="es-ES"/>
              </w:rPr>
              <w:t xml:space="preserve"> un boost de</w:t>
            </w:r>
            <w:r w:rsidR="00BF245A" w:rsidRPr="00303213">
              <w:rPr>
                <w:b w:val="0"/>
                <w:bCs w:val="0"/>
                <w:lang w:val="es-ES"/>
              </w:rPr>
              <w:t xml:space="preserve"> velocidad durante tres segundos.</w:t>
            </w:r>
            <w:r>
              <w:rPr>
                <w:b w:val="0"/>
                <w:bCs w:val="0"/>
                <w:lang w:val="es-ES"/>
              </w:rPr>
              <w:t xml:space="preserve"> Este boost será un 50% de la velocidad máxima que tenga en ese momento.</w:t>
            </w:r>
          </w:p>
          <w:p w14:paraId="4C3AA0DD" w14:textId="77777777" w:rsidR="00CF5C65" w:rsidRDefault="00CF5C65" w:rsidP="006911DD">
            <w:pPr>
              <w:pStyle w:val="Senseespaiat"/>
              <w:jc w:val="both"/>
              <w:rPr>
                <w:b w:val="0"/>
                <w:bCs w:val="0"/>
                <w:lang w:val="es-ES"/>
              </w:rPr>
            </w:pPr>
          </w:p>
          <w:p w14:paraId="5CA83B2F" w14:textId="601AC39D" w:rsidR="00CF5C65" w:rsidRPr="00303213" w:rsidRDefault="00CF5C65" w:rsidP="006911DD">
            <w:pPr>
              <w:pStyle w:val="Senseespaiat"/>
              <w:jc w:val="both"/>
              <w:rPr>
                <w:b w:val="0"/>
                <w:bCs w:val="0"/>
                <w:lang w:val="es-ES"/>
              </w:rPr>
            </w:pPr>
            <w:r>
              <w:rPr>
                <w:b w:val="0"/>
                <w:bCs w:val="0"/>
                <w:lang w:val="es-ES"/>
              </w:rPr>
              <w:t>Parecida a la Seta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CF34F0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2C3216"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038A4E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BFA51FD"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7A38FC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D557FD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4174FE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D60114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82AC0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050E51FA"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16B9799"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C97632"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8CF1B1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C4FD0E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D0DC538"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453E1FD"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FFFFF" w:themeFill="background1"/>
            <w:vAlign w:val="center"/>
            <w:hideMark/>
          </w:tcPr>
          <w:p w14:paraId="61118F6F"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79B87E1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305E6F7"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CC8272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5936FA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42ECA4F"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0214098D"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2F2F2" w:themeFill="background1" w:themeFillShade="F2"/>
            <w:vAlign w:val="center"/>
            <w:hideMark/>
          </w:tcPr>
          <w:p w14:paraId="55BF1953"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F3B5A5A"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0228A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7A7B6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9DC166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B55137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9D7803C"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3B5F61C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535E86D"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69621C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818952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21F029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7AB313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42F75C05"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2691F27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80FF0C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F325E01"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89A63F9" w14:textId="79AA2E9B" w:rsidR="00BF245A" w:rsidRPr="00303213" w:rsidRDefault="00BF245A" w:rsidP="006911DD">
            <w:pPr>
              <w:pStyle w:val="Senseespaiat"/>
              <w:rPr>
                <w:lang w:val="es-ES"/>
              </w:rPr>
            </w:pPr>
            <w:r w:rsidRPr="00303213">
              <w:rPr>
                <w:lang w:val="es-ES"/>
              </w:rPr>
              <w:t xml:space="preserve">LANZAS DE LAS </w:t>
            </w:r>
            <w:r w:rsidR="00F0606B" w:rsidRPr="00303213">
              <w:rPr>
                <w:lang w:val="es-ES"/>
              </w:rPr>
              <w:t>VALQUIRIAS</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629E1E77" w14:textId="33D4755C" w:rsidR="00BF245A" w:rsidRDefault="00BF245A" w:rsidP="006911DD">
            <w:pPr>
              <w:pStyle w:val="Senseespaiat"/>
              <w:jc w:val="both"/>
              <w:rPr>
                <w:b w:val="0"/>
                <w:bCs w:val="0"/>
                <w:lang w:val="es-ES"/>
              </w:rPr>
            </w:pPr>
            <w:r w:rsidRPr="00303213">
              <w:rPr>
                <w:b w:val="0"/>
                <w:bCs w:val="0"/>
                <w:lang w:val="es-ES"/>
              </w:rPr>
              <w:t xml:space="preserve">El jugador tendrá tres lanzas que podrá lanzar justo en línea recta </w:t>
            </w:r>
            <w:r w:rsidR="00CF5C65">
              <w:rPr>
                <w:b w:val="0"/>
                <w:bCs w:val="0"/>
                <w:lang w:val="es-ES"/>
              </w:rPr>
              <w:t xml:space="preserve">hacia adelante. </w:t>
            </w:r>
            <w:r w:rsidR="00EE5BAB" w:rsidRPr="00EE5BAB">
              <w:rPr>
                <w:b w:val="0"/>
                <w:bCs w:val="0"/>
                <w:lang w:val="es-ES"/>
              </w:rPr>
              <w:t xml:space="preserve">Si la lanza lanzada impacta en el escenario, será </w:t>
            </w:r>
            <w:r w:rsidR="00A55115" w:rsidRPr="00EE5BAB">
              <w:rPr>
                <w:b w:val="0"/>
                <w:bCs w:val="0"/>
                <w:lang w:val="es-ES"/>
              </w:rPr>
              <w:t>eliminada.</w:t>
            </w:r>
            <w:r w:rsidR="00740C3C">
              <w:rPr>
                <w:b w:val="0"/>
                <w:bCs w:val="0"/>
                <w:lang w:val="es-ES"/>
              </w:rPr>
              <w:t xml:space="preserve"> En cambio, si da con algún rival, esta infringirá un estado de “golpe” al vehículo impactado.</w:t>
            </w:r>
          </w:p>
          <w:p w14:paraId="13D5F309" w14:textId="77777777" w:rsidR="00740C3C" w:rsidRDefault="00740C3C" w:rsidP="006911DD">
            <w:pPr>
              <w:pStyle w:val="Senseespaiat"/>
              <w:jc w:val="both"/>
              <w:rPr>
                <w:b w:val="0"/>
                <w:bCs w:val="0"/>
                <w:lang w:val="es-ES"/>
              </w:rPr>
            </w:pPr>
          </w:p>
          <w:p w14:paraId="05FA2665" w14:textId="60BAFB03" w:rsidR="00740C3C" w:rsidRPr="00303213" w:rsidRDefault="00740C3C" w:rsidP="006911DD">
            <w:pPr>
              <w:pStyle w:val="Senseespaiat"/>
              <w:jc w:val="both"/>
              <w:rPr>
                <w:b w:val="0"/>
                <w:bCs w:val="0"/>
                <w:lang w:val="es-ES"/>
              </w:rPr>
            </w:pPr>
            <w:r>
              <w:rPr>
                <w:b w:val="0"/>
                <w:bCs w:val="0"/>
                <w:lang w:val="es-ES"/>
              </w:rPr>
              <w:t>Parecido al Cohete de Sonic Racing Team.</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689FA97C"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5035EE1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3FFC8FDF"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72846D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63630FB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A4D132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E54B6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C8ADF78"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6AC071C"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4099BB9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BDE0B9"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BCED7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A5FD37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941A96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70D587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608C5E6"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D9D9D9" w:themeFill="background1" w:themeFillShade="D9"/>
            <w:vAlign w:val="center"/>
            <w:hideMark/>
          </w:tcPr>
          <w:p w14:paraId="199CC0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D846977"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5DBD2B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92062E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7F4E8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0F4484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06852D87"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3E3038D5"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B0124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BF782C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D302174"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8050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AE9D8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DED5D4"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5FBE1B4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B2956E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61F647C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61FD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737368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C344E83"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4DB4B8AA"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291D3560"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0957D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559360A7"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402D4B1B" w14:textId="77777777" w:rsidR="00BF245A" w:rsidRPr="00303213" w:rsidRDefault="00BF245A" w:rsidP="006911DD">
            <w:pPr>
              <w:pStyle w:val="Senseespaiat"/>
              <w:rPr>
                <w:lang w:val="es-ES"/>
              </w:rPr>
            </w:pPr>
            <w:r w:rsidRPr="00303213">
              <w:rPr>
                <w:lang w:val="es-ES"/>
              </w:rPr>
              <w:t>MANZANA DE IÐUN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2425B748" w14:textId="40CC0E08" w:rsidR="00BF245A" w:rsidRDefault="00BF245A" w:rsidP="006911DD">
            <w:pPr>
              <w:pStyle w:val="Senseespaiat"/>
              <w:jc w:val="both"/>
              <w:rPr>
                <w:b w:val="0"/>
                <w:bCs w:val="0"/>
                <w:lang w:val="es-ES"/>
              </w:rPr>
            </w:pPr>
            <w:r w:rsidRPr="00303213">
              <w:rPr>
                <w:b w:val="0"/>
                <w:bCs w:val="0"/>
                <w:lang w:val="es-ES"/>
              </w:rPr>
              <w:t xml:space="preserve">Durante </w:t>
            </w:r>
            <w:r w:rsidR="00740C3C">
              <w:rPr>
                <w:b w:val="0"/>
                <w:bCs w:val="0"/>
                <w:lang w:val="es-ES"/>
              </w:rPr>
              <w:t>diez</w:t>
            </w:r>
            <w:r w:rsidRPr="00303213">
              <w:rPr>
                <w:b w:val="0"/>
                <w:bCs w:val="0"/>
                <w:lang w:val="es-ES"/>
              </w:rPr>
              <w:t xml:space="preserve"> segundos </w:t>
            </w:r>
            <w:r w:rsidR="00740C3C">
              <w:rPr>
                <w:b w:val="0"/>
                <w:bCs w:val="0"/>
                <w:lang w:val="es-ES"/>
              </w:rPr>
              <w:t xml:space="preserve">el jugador que use el objeto tendrá un boost de velocidad, protección y ataque. La velocidad subirá un 33% de su velocidad máxima. Le hará </w:t>
            </w:r>
            <w:r w:rsidR="0013707B">
              <w:rPr>
                <w:b w:val="0"/>
                <w:bCs w:val="0"/>
                <w:lang w:val="es-ES"/>
              </w:rPr>
              <w:t>inmune</w:t>
            </w:r>
            <w:r w:rsidR="00740C3C">
              <w:rPr>
                <w:b w:val="0"/>
                <w:bCs w:val="0"/>
                <w:lang w:val="es-ES"/>
              </w:rPr>
              <w:t xml:space="preserve"> de los objetos rivales. Y para acabar, si un rival colisiona con él, el rival recibirá un estado de “golpe”.</w:t>
            </w:r>
          </w:p>
          <w:p w14:paraId="5BE35DFB" w14:textId="77777777" w:rsidR="00740C3C" w:rsidRDefault="00740C3C" w:rsidP="006911DD">
            <w:pPr>
              <w:pStyle w:val="Senseespaiat"/>
              <w:jc w:val="both"/>
              <w:rPr>
                <w:b w:val="0"/>
                <w:bCs w:val="0"/>
                <w:lang w:val="es-ES"/>
              </w:rPr>
            </w:pPr>
          </w:p>
          <w:p w14:paraId="39305D42" w14:textId="7C2EB879" w:rsidR="00740C3C" w:rsidRPr="00303213" w:rsidRDefault="00740C3C" w:rsidP="006911DD">
            <w:pPr>
              <w:pStyle w:val="Senseespaiat"/>
              <w:jc w:val="both"/>
              <w:rPr>
                <w:b w:val="0"/>
                <w:bCs w:val="0"/>
                <w:lang w:val="es-ES"/>
              </w:rPr>
            </w:pPr>
            <w:r>
              <w:rPr>
                <w:b w:val="0"/>
                <w:bCs w:val="0"/>
                <w:lang w:val="es-ES"/>
              </w:rPr>
              <w:t>Parecido a la Estrella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F766CE5"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D3C3E5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B3095CE"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1EFBF87"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F0C5AC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1EFD2D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8794D3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094042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69704FD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B2E43D"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DEAAD70"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41F195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0394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C5A72A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4ED34A1"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B08D4B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6CD61EB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D662ED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8A8239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1CCDF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4174E8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4D2BA4C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1E5D07B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71FDAB67"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BA589E7"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8EA113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569DB9A"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91A7FE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8AAB74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8454B19"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755EDC0A"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32C634B"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743C292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6A3EE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9F7398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C67DA9E"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673ADE06"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nil"/>
              <w:bottom w:val="single" w:sz="12" w:space="0" w:color="auto"/>
              <w:right w:val="nil"/>
            </w:tcBorders>
            <w:shd w:val="clear" w:color="auto" w:fill="F2F2F2" w:themeFill="background1" w:themeFillShade="F2"/>
            <w:vAlign w:val="center"/>
            <w:hideMark/>
          </w:tcPr>
          <w:p w14:paraId="58648B7B"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2447DED4"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80A4B3A"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302C715" w14:textId="77777777" w:rsidR="00BF245A" w:rsidRPr="00303213" w:rsidRDefault="00BF245A" w:rsidP="006911DD">
            <w:pPr>
              <w:pStyle w:val="Senseespaiat"/>
              <w:rPr>
                <w:lang w:val="es-ES"/>
              </w:rPr>
            </w:pPr>
            <w:r w:rsidRPr="00303213">
              <w:rPr>
                <w:lang w:val="es-ES"/>
              </w:rPr>
              <w:t>TRUCO DE</w:t>
            </w:r>
          </w:p>
          <w:p w14:paraId="5C9C4047" w14:textId="77777777" w:rsidR="00BF245A" w:rsidRPr="00303213" w:rsidRDefault="00BF245A" w:rsidP="006911DD">
            <w:pPr>
              <w:pStyle w:val="Senseespaiat"/>
              <w:rPr>
                <w:lang w:val="es-ES"/>
              </w:rPr>
            </w:pPr>
            <w:r w:rsidRPr="00303213">
              <w:rPr>
                <w:lang w:val="es-ES"/>
              </w:rPr>
              <w:t>LOKI</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4593991F" w14:textId="77777777" w:rsidR="00BF245A" w:rsidRDefault="00740C3C" w:rsidP="00740C3C">
            <w:pPr>
              <w:pStyle w:val="Senseespaiat"/>
              <w:jc w:val="both"/>
              <w:rPr>
                <w:b w:val="0"/>
                <w:bCs w:val="0"/>
                <w:lang w:val="es-ES"/>
              </w:rPr>
            </w:pPr>
            <w:r>
              <w:rPr>
                <w:b w:val="0"/>
                <w:bCs w:val="0"/>
                <w:lang w:val="es-ES"/>
              </w:rPr>
              <w:t>Durante diez segundos, los jugadores que haya delante del poseedor del objeto se le invertirán los controles. Así que de repente girar a la derecha será ir a la izquierda y acelerar será frenar y viceversa.</w:t>
            </w:r>
          </w:p>
          <w:p w14:paraId="4A8DEA90" w14:textId="77777777" w:rsidR="00740C3C" w:rsidRDefault="00740C3C" w:rsidP="00740C3C">
            <w:pPr>
              <w:pStyle w:val="Senseespaiat"/>
              <w:jc w:val="both"/>
              <w:rPr>
                <w:b w:val="0"/>
                <w:bCs w:val="0"/>
                <w:lang w:val="es-ES"/>
              </w:rPr>
            </w:pPr>
          </w:p>
          <w:p w14:paraId="41A55BF6" w14:textId="21E01AF9" w:rsidR="00740C3C" w:rsidRPr="00303213" w:rsidRDefault="00740C3C" w:rsidP="00740C3C">
            <w:pPr>
              <w:pStyle w:val="Senseespaiat"/>
              <w:jc w:val="both"/>
              <w:rPr>
                <w:b w:val="0"/>
                <w:bCs w:val="0"/>
                <w:lang w:val="es-ES"/>
              </w:rPr>
            </w:pPr>
            <w:r>
              <w:rPr>
                <w:b w:val="0"/>
                <w:bCs w:val="0"/>
                <w:lang w:val="es-ES"/>
              </w:rPr>
              <w:t>No se ha encontrado ningún objeto parecido.</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7FC5D470"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373D85A"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6E3FE4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436092A"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9CE4C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DF4C80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2AAE48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10EC28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E4A6016"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654DCB3"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0A3750E"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7A224A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A4BC17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748E70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2D34B9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F06954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A988C18"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943585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716170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7265FDD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DC786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912FDB"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EE5D0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169A2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C8B4D03"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703821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57E1E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52553B2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ACC6A5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F1783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409DEE9"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9B95BC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1F7B6C0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CA1A1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FC3C84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E73D9D"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6336024"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nil"/>
              <w:bottom w:val="single" w:sz="12" w:space="0" w:color="auto"/>
              <w:right w:val="nil"/>
            </w:tcBorders>
            <w:shd w:val="clear" w:color="auto" w:fill="F2F2F2" w:themeFill="background1" w:themeFillShade="F2"/>
            <w:vAlign w:val="center"/>
            <w:hideMark/>
          </w:tcPr>
          <w:p w14:paraId="6BFC1014"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001C8A6"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EDCF4B"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CEC660A" w14:textId="77777777" w:rsidR="00BF245A" w:rsidRPr="00303213" w:rsidRDefault="00BF245A" w:rsidP="006911DD">
            <w:pPr>
              <w:pStyle w:val="Senseespaiat"/>
              <w:rPr>
                <w:lang w:val="es-ES"/>
              </w:rPr>
            </w:pPr>
            <w:r w:rsidRPr="00303213">
              <w:rPr>
                <w:lang w:val="es-ES"/>
              </w:rPr>
              <w:t>OJO DE ODÍ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70FA8D9E" w14:textId="528CCB66" w:rsidR="00BF245A" w:rsidRDefault="00740C3C" w:rsidP="006911DD">
            <w:pPr>
              <w:pStyle w:val="Senseespaiat"/>
              <w:jc w:val="both"/>
              <w:rPr>
                <w:b w:val="0"/>
                <w:bCs w:val="0"/>
                <w:lang w:val="es-ES"/>
              </w:rPr>
            </w:pPr>
            <w:r>
              <w:rPr>
                <w:b w:val="0"/>
                <w:bCs w:val="0"/>
                <w:lang w:val="es-ES"/>
              </w:rPr>
              <w:t>Una vez usado el objeto,</w:t>
            </w:r>
            <w:r w:rsidR="00EE5BAB">
              <w:rPr>
                <w:b w:val="0"/>
                <w:bCs w:val="0"/>
                <w:lang w:val="es-ES"/>
              </w:rPr>
              <w:t xml:space="preserve"> el jugador se teletransportará aleatoriamente a alguno de los checkpoints que haya entre él mismo y el líder de la carrera.</w:t>
            </w:r>
          </w:p>
          <w:p w14:paraId="5BF73C2B" w14:textId="77777777" w:rsidR="00EE5BAB" w:rsidRDefault="00EE5BAB" w:rsidP="006911DD">
            <w:pPr>
              <w:pStyle w:val="Senseespaiat"/>
              <w:jc w:val="both"/>
              <w:rPr>
                <w:b w:val="0"/>
                <w:bCs w:val="0"/>
                <w:lang w:val="es-ES"/>
              </w:rPr>
            </w:pPr>
          </w:p>
          <w:p w14:paraId="7413867D" w14:textId="4F6E9368" w:rsidR="00EE5BAB" w:rsidRPr="00303213" w:rsidRDefault="00EE5BAB" w:rsidP="006911DD">
            <w:pPr>
              <w:pStyle w:val="Senseespaiat"/>
              <w:jc w:val="both"/>
              <w:rPr>
                <w:b w:val="0"/>
                <w:bCs w:val="0"/>
                <w:lang w:val="es-ES"/>
              </w:rPr>
            </w:pPr>
            <w:r>
              <w:rPr>
                <w:b w:val="0"/>
                <w:bCs w:val="0"/>
                <w:lang w:val="es-ES"/>
              </w:rPr>
              <w:t>Parecido al Cohete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1B6917"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29B5E9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0D897CE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E89C23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20AA38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F36330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D4FA77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53D98FF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C751F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3F5ACB"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8AD49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F05D62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3184B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FBCF2D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EBCE8D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03D459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59A28DC3"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C25539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14F536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DF646E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C0ADB7E"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79346D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812812C"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58F25C9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D7AE8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3D88112E" w14:textId="77777777" w:rsidTr="006911DD">
        <w:trPr>
          <w:trHeight w:val="345"/>
          <w:jc w:val="center"/>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B40430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B5859D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7BF92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4A11474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3E80B9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81089EC" w14:textId="77777777" w:rsidR="00BF245A" w:rsidRPr="00303213" w:rsidRDefault="00BF245A" w:rsidP="006911DD">
            <w:pPr>
              <w:pStyle w:val="Senseespaiat"/>
              <w:rPr>
                <w:b w:val="0"/>
                <w:bCs w:val="0"/>
                <w:lang w:val="es-ES"/>
              </w:rPr>
            </w:pPr>
            <w:r w:rsidRPr="00303213">
              <w:rPr>
                <w:b w:val="0"/>
                <w:bCs w:val="0"/>
                <w:lang w:val="es-ES"/>
              </w:rPr>
              <w:t>30</w:t>
            </w:r>
          </w:p>
        </w:tc>
      </w:tr>
      <w:tr w:rsidR="00740C3C" w:rsidRPr="00303213" w14:paraId="5360045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807E18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163233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34B2A3B"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tcPr>
          <w:p w14:paraId="55A0022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76809C5D"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FB8D14" w14:textId="77777777" w:rsidR="00BF245A" w:rsidRPr="00303213" w:rsidRDefault="00BF245A" w:rsidP="006911DD">
            <w:pPr>
              <w:pStyle w:val="Senseespaiat"/>
              <w:rPr>
                <w:b w:val="0"/>
                <w:bCs w:val="0"/>
                <w:lang w:val="es-ES"/>
              </w:rPr>
            </w:pPr>
            <w:r w:rsidRPr="00303213">
              <w:rPr>
                <w:b w:val="0"/>
                <w:bCs w:val="0"/>
                <w:lang w:val="es-ES"/>
              </w:rPr>
              <w:t>39</w:t>
            </w:r>
          </w:p>
        </w:tc>
      </w:tr>
      <w:tr w:rsidR="00740C3C" w:rsidRPr="00303213" w14:paraId="7878DF84"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927F47" w14:textId="77777777" w:rsidR="00BF245A" w:rsidRPr="00303213" w:rsidRDefault="00BF245A" w:rsidP="006911DD">
            <w:pPr>
              <w:pStyle w:val="Senseespaiat"/>
              <w:rPr>
                <w:lang w:val="es-ES"/>
              </w:rPr>
            </w:pPr>
            <w:r w:rsidRPr="00303213">
              <w:rPr>
                <w:lang w:val="es-ES"/>
              </w:rPr>
              <w:t>MORDISCO DE JÖRMUNDGANDER</w:t>
            </w:r>
          </w:p>
        </w:tc>
        <w:tc>
          <w:tcPr>
            <w:tcW w:w="0" w:type="auto"/>
            <w:vMerge w:val="restart"/>
            <w:tcBorders>
              <w:top w:val="single" w:sz="12" w:space="0" w:color="auto"/>
              <w:left w:val="single" w:sz="12" w:space="0" w:color="auto"/>
              <w:bottom w:val="single" w:sz="12" w:space="0" w:color="000000"/>
              <w:right w:val="nil"/>
            </w:tcBorders>
            <w:shd w:val="clear" w:color="auto" w:fill="F2F2F2" w:themeFill="background1" w:themeFillShade="F2"/>
            <w:vAlign w:val="center"/>
            <w:hideMark/>
          </w:tcPr>
          <w:p w14:paraId="5396B6AA" w14:textId="77777777" w:rsidR="00BF245A" w:rsidRDefault="00EE5BAB" w:rsidP="006911DD">
            <w:pPr>
              <w:pStyle w:val="Senseespaiat"/>
              <w:jc w:val="both"/>
              <w:rPr>
                <w:b w:val="0"/>
                <w:bCs w:val="0"/>
                <w:lang w:val="es-ES"/>
              </w:rPr>
            </w:pPr>
            <w:r>
              <w:rPr>
                <w:b w:val="0"/>
                <w:bCs w:val="0"/>
                <w:lang w:val="es-ES"/>
              </w:rPr>
              <w:t>Los jugadores que vayan en las tres primeras posiciones recibirán el estado de “golpe”.</w:t>
            </w:r>
          </w:p>
          <w:p w14:paraId="5998DACB" w14:textId="77777777" w:rsidR="00EE5BAB" w:rsidRDefault="00EE5BAB" w:rsidP="006911DD">
            <w:pPr>
              <w:pStyle w:val="Senseespaiat"/>
              <w:jc w:val="both"/>
              <w:rPr>
                <w:b w:val="0"/>
                <w:bCs w:val="0"/>
                <w:lang w:val="es-ES"/>
              </w:rPr>
            </w:pPr>
          </w:p>
          <w:p w14:paraId="00299732" w14:textId="78424D7E" w:rsidR="00EE5BAB" w:rsidRPr="00303213" w:rsidRDefault="00EE5BAB" w:rsidP="006911DD">
            <w:pPr>
              <w:pStyle w:val="Senseespaiat"/>
              <w:jc w:val="both"/>
              <w:rPr>
                <w:b w:val="0"/>
                <w:bCs w:val="0"/>
                <w:lang w:val="es-ES"/>
              </w:rPr>
            </w:pPr>
            <w:r>
              <w:rPr>
                <w:b w:val="0"/>
                <w:bCs w:val="0"/>
                <w:lang w:val="es-ES"/>
              </w:rPr>
              <w:t>Parecido al Caparazón Azul en Mario Kar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569A08D1"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E5127D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single" w:sz="12" w:space="0" w:color="auto"/>
              <w:left w:val="nil"/>
              <w:bottom w:val="single" w:sz="8" w:space="0" w:color="auto"/>
              <w:right w:val="nil"/>
            </w:tcBorders>
            <w:shd w:val="clear" w:color="auto" w:fill="D9D9D9" w:themeFill="background1" w:themeFillShade="D9"/>
            <w:vAlign w:val="center"/>
            <w:hideMark/>
          </w:tcPr>
          <w:p w14:paraId="3A72839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single" w:sz="12" w:space="0" w:color="auto"/>
              <w:left w:val="dashed" w:sz="8" w:space="0" w:color="auto"/>
              <w:bottom w:val="single" w:sz="8" w:space="0" w:color="auto"/>
              <w:right w:val="single" w:sz="12" w:space="0" w:color="auto"/>
            </w:tcBorders>
            <w:shd w:val="clear" w:color="auto" w:fill="D9D9D9" w:themeFill="background1" w:themeFillShade="D9"/>
            <w:noWrap/>
            <w:vAlign w:val="center"/>
            <w:hideMark/>
          </w:tcPr>
          <w:p w14:paraId="562F87C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008738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023BF5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66F63B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511C6C"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14BC5D3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951A65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C66D50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EF1008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F45864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3CD8B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E51A6B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D74841B"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59FCD54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38FCE7A"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2CA4D72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EAF0016"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A2FDD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9F0331D"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EE5A07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2F2F2" w:themeFill="background1" w:themeFillShade="F2"/>
            <w:vAlign w:val="center"/>
            <w:hideMark/>
          </w:tcPr>
          <w:p w14:paraId="2A4B14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D5DA58D" w14:textId="77777777" w:rsidR="00BF245A" w:rsidRPr="00303213" w:rsidRDefault="00BF245A" w:rsidP="006911DD">
            <w:pPr>
              <w:pStyle w:val="Senseespaiat"/>
              <w:rPr>
                <w:b w:val="0"/>
                <w:bCs w:val="0"/>
                <w:lang w:val="es-ES"/>
              </w:rPr>
            </w:pPr>
            <w:r w:rsidRPr="00303213">
              <w:rPr>
                <w:b w:val="0"/>
                <w:bCs w:val="0"/>
                <w:lang w:val="es-ES"/>
              </w:rPr>
              <w:t>25</w:t>
            </w:r>
          </w:p>
        </w:tc>
      </w:tr>
      <w:tr w:rsidR="00740C3C" w:rsidRPr="00303213" w14:paraId="323B055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ADEF79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6CC4DF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6D6EF5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EA8BFD0"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6AD354E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86DAAB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40E62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D4808A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F8013A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1F7DED18"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CFD70E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61E06CA9"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79B57212"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B51E5A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82E4815" w14:textId="77777777" w:rsidR="00BF245A" w:rsidRPr="00303213" w:rsidRDefault="00BF245A" w:rsidP="006911DD">
            <w:pPr>
              <w:pStyle w:val="Senseespaiat"/>
              <w:rPr>
                <w:lang w:val="es-ES"/>
              </w:rPr>
            </w:pPr>
            <w:r w:rsidRPr="00303213">
              <w:rPr>
                <w:lang w:val="es-ES"/>
              </w:rPr>
              <w:t>RUGIDO DE FENR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6F69BED4" w14:textId="77777777" w:rsidR="00BF245A" w:rsidRDefault="00BF245A" w:rsidP="006911DD">
            <w:pPr>
              <w:pStyle w:val="Senseespaiat"/>
              <w:jc w:val="both"/>
              <w:rPr>
                <w:b w:val="0"/>
                <w:bCs w:val="0"/>
                <w:lang w:val="es-ES"/>
              </w:rPr>
            </w:pPr>
            <w:r w:rsidRPr="00303213">
              <w:rPr>
                <w:b w:val="0"/>
                <w:bCs w:val="0"/>
                <w:lang w:val="es-ES"/>
              </w:rPr>
              <w:t>Durante diez</w:t>
            </w:r>
            <w:r w:rsidR="006911DD" w:rsidRPr="00303213">
              <w:rPr>
                <w:b w:val="0"/>
                <w:bCs w:val="0"/>
                <w:lang w:val="es-ES"/>
              </w:rPr>
              <w:t xml:space="preserve"> segundos</w:t>
            </w:r>
            <w:r w:rsidRPr="00303213">
              <w:rPr>
                <w:b w:val="0"/>
                <w:bCs w:val="0"/>
                <w:lang w:val="es-ES"/>
              </w:rPr>
              <w:t xml:space="preserve"> el rival que tengas delante y detrás reducirán su velocidad 25%. Además, si algún jugador choca con ellos, estos también se le reducirá la velocidad hasta que se les acabe el efecto.</w:t>
            </w:r>
            <w:r w:rsidR="00EE5BAB">
              <w:rPr>
                <w:b w:val="0"/>
                <w:bCs w:val="0"/>
                <w:lang w:val="es-ES"/>
              </w:rPr>
              <w:t xml:space="preserve"> </w:t>
            </w:r>
          </w:p>
          <w:p w14:paraId="697EDC25" w14:textId="77777777" w:rsidR="00EE5BAB" w:rsidRDefault="00EE5BAB" w:rsidP="006911DD">
            <w:pPr>
              <w:pStyle w:val="Senseespaiat"/>
              <w:jc w:val="both"/>
              <w:rPr>
                <w:b w:val="0"/>
                <w:bCs w:val="0"/>
                <w:lang w:val="es-ES"/>
              </w:rPr>
            </w:pPr>
          </w:p>
          <w:p w14:paraId="029021B4" w14:textId="4AE1701F"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E69A239"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5814883"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2BC7B869"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7FA606C"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644169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FE3158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BD8CD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3D037A5"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5F3893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AE4A9E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156B3F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714F0F3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22F68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15916FA"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71D33E8C"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01376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FFFFF" w:themeFill="background1"/>
            <w:vAlign w:val="center"/>
            <w:hideMark/>
          </w:tcPr>
          <w:p w14:paraId="15C426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0F8512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47C053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10802C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B5F7CE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47D0B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31EA1D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6933440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EC69CD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01C325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4E063B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1F5F77A5"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7DC5F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01F6F96"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0108C0D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7D98DA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06A57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C2E28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37A43F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148E55EA"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3382BD2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399FAED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03BCA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3D11858" w14:textId="77777777" w:rsidTr="006911DD">
        <w:trPr>
          <w:trHeight w:val="345"/>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7A9C2588" w14:textId="77777777" w:rsidR="00BF245A" w:rsidRPr="00303213" w:rsidRDefault="00BF245A" w:rsidP="006911DD">
            <w:pPr>
              <w:pStyle w:val="Senseespaiat"/>
              <w:rPr>
                <w:lang w:val="es-ES"/>
              </w:rPr>
            </w:pPr>
            <w:r w:rsidRPr="00303213">
              <w:rPr>
                <w:lang w:val="es-ES"/>
              </w:rPr>
              <w:t>RAGNARÖK</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2EA69D23" w14:textId="2E7FF081" w:rsidR="00BF245A" w:rsidRDefault="00EE5BAB" w:rsidP="006911DD">
            <w:pPr>
              <w:pStyle w:val="Senseespaiat"/>
              <w:jc w:val="both"/>
              <w:rPr>
                <w:b w:val="0"/>
                <w:bCs w:val="0"/>
                <w:lang w:val="es-ES"/>
              </w:rPr>
            </w:pPr>
            <w:r>
              <w:rPr>
                <w:b w:val="0"/>
                <w:bCs w:val="0"/>
                <w:lang w:val="es-ES"/>
              </w:rPr>
              <w:t xml:space="preserve">Cuando es usado el objeto, se reiniciará la carrera desde la salida, pero en la última vuelta. La posición de los jugadores se invertirá. Así </w:t>
            </w:r>
            <w:r w:rsidR="0013707B">
              <w:rPr>
                <w:b w:val="0"/>
                <w:bCs w:val="0"/>
                <w:lang w:val="es-ES"/>
              </w:rPr>
              <w:t>que,</w:t>
            </w:r>
            <w:r>
              <w:rPr>
                <w:b w:val="0"/>
                <w:bCs w:val="0"/>
                <w:lang w:val="es-ES"/>
              </w:rPr>
              <w:t xml:space="preserve"> si el primero será el último</w:t>
            </w:r>
            <w:r w:rsidR="0008554D">
              <w:rPr>
                <w:b w:val="0"/>
                <w:bCs w:val="0"/>
                <w:lang w:val="es-ES"/>
              </w:rPr>
              <w:t>, etc.</w:t>
            </w:r>
          </w:p>
          <w:p w14:paraId="066790EA" w14:textId="3FD1213C" w:rsidR="0008554D" w:rsidRDefault="0008554D" w:rsidP="006911DD">
            <w:pPr>
              <w:pStyle w:val="Senseespaiat"/>
              <w:jc w:val="both"/>
              <w:rPr>
                <w:b w:val="0"/>
                <w:bCs w:val="0"/>
                <w:lang w:val="es-ES"/>
              </w:rPr>
            </w:pPr>
            <w:r>
              <w:rPr>
                <w:b w:val="0"/>
                <w:bCs w:val="0"/>
                <w:lang w:val="es-ES"/>
              </w:rPr>
              <w:t>Solo podrá suceder una vez por carrera y será muy difícil de que salga.</w:t>
            </w:r>
          </w:p>
          <w:p w14:paraId="14C983B4" w14:textId="77777777" w:rsidR="00EE5BAB" w:rsidRDefault="00EE5BAB" w:rsidP="006911DD">
            <w:pPr>
              <w:pStyle w:val="Senseespaiat"/>
              <w:jc w:val="both"/>
              <w:rPr>
                <w:b w:val="0"/>
                <w:bCs w:val="0"/>
                <w:lang w:val="es-ES"/>
              </w:rPr>
            </w:pPr>
          </w:p>
          <w:p w14:paraId="11132251" w14:textId="48E7138B"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6183806"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A29F34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667C8DD"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6916B60"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4A6386E1"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279FB2F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4A1CD7B"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E54A50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04CB47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9B53EA2"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930A62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890F2EC"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73A35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F2793A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C57B89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7C526E8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166DE8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2739E6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A95B904"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3BC3FF5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927312D"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F966843"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82A8ECE"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3B56514"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0F38DDA"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18F9980"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1CE799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BFCB04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802FC3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1591B56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11E8DC7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2D5F06A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9BF604D"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D0092F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143620"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6D3C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tcPr>
          <w:p w14:paraId="6DAE0A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48CEAACE"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B7B7189" w14:textId="77777777" w:rsidR="00BF245A" w:rsidRPr="00303213" w:rsidRDefault="00BF245A" w:rsidP="00116B5D">
            <w:pPr>
              <w:pStyle w:val="Senseespaiat"/>
              <w:keepNext/>
              <w:rPr>
                <w:b w:val="0"/>
                <w:bCs w:val="0"/>
                <w:lang w:val="es-ES"/>
              </w:rPr>
            </w:pPr>
            <w:r w:rsidRPr="00303213">
              <w:rPr>
                <w:b w:val="0"/>
                <w:bCs w:val="0"/>
                <w:lang w:val="es-ES"/>
              </w:rPr>
              <w:t>1</w:t>
            </w:r>
          </w:p>
        </w:tc>
      </w:tr>
    </w:tbl>
    <w:p w14:paraId="24A17752" w14:textId="50E749D2" w:rsidR="00BF245A" w:rsidRDefault="00116B5D" w:rsidP="00F10A17">
      <w:pPr>
        <w:pStyle w:val="Llegenda"/>
      </w:pPr>
      <w:bookmarkStart w:id="115" w:name="_Toc69497508"/>
      <w:r w:rsidRPr="00303213">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1</w:t>
      </w:r>
      <w:r w:rsidR="00D20794">
        <w:rPr>
          <w:noProof/>
        </w:rPr>
        <w:fldChar w:fldCharType="end"/>
      </w:r>
      <w:r w:rsidRPr="00303213">
        <w:t>: Tabla de los objetos y su probabilidad de aparición.</w:t>
      </w:r>
      <w:bookmarkEnd w:id="115"/>
    </w:p>
    <w:p w14:paraId="5407E284" w14:textId="77777777" w:rsidR="00BD7E87" w:rsidRPr="00BD7E87" w:rsidRDefault="00BD7E87" w:rsidP="00BD7E87"/>
    <w:p w14:paraId="006066B5" w14:textId="2A1703ED" w:rsidR="00BF245A" w:rsidRPr="00D307A0" w:rsidRDefault="00BF245A" w:rsidP="00F10A17">
      <w:pPr>
        <w:pStyle w:val="Ttol4"/>
      </w:pPr>
      <w:r w:rsidRPr="00D307A0">
        <w:t>MECÁNICAS</w:t>
      </w:r>
      <w:r w:rsidR="00E01218" w:rsidRPr="00D307A0">
        <w:t xml:space="preserve"> Y CONTROLES</w:t>
      </w:r>
    </w:p>
    <w:p w14:paraId="4353FDA5" w14:textId="7D7BA915" w:rsidR="0008554D" w:rsidRDefault="0008554D" w:rsidP="00F10A17">
      <w:r w:rsidRPr="0008554D">
        <w:t xml:space="preserve">Como se ha visto en el análisis de referentes, los juegos de este </w:t>
      </w:r>
      <w:r w:rsidR="00E01218" w:rsidRPr="0008554D">
        <w:t>género</w:t>
      </w:r>
      <w:r w:rsidRPr="0008554D">
        <w:t xml:space="preserve"> tienen cinco mecánicas básicas. </w:t>
      </w:r>
      <w:r>
        <w:t>Se ha elaborado una tabla con las mecánicas</w:t>
      </w:r>
      <w:r w:rsidR="00E01218">
        <w:t>,</w:t>
      </w:r>
      <w:r>
        <w:t xml:space="preserve"> su </w:t>
      </w:r>
      <w:r w:rsidR="00E01218">
        <w:t>función y el botón para usar esa mecánica.</w:t>
      </w:r>
    </w:p>
    <w:p w14:paraId="0C12787A" w14:textId="77777777" w:rsidR="008E31D4" w:rsidRPr="0008554D" w:rsidRDefault="008E31D4" w:rsidP="00F10A17"/>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538"/>
        <w:gridCol w:w="5770"/>
        <w:gridCol w:w="1448"/>
      </w:tblGrid>
      <w:tr w:rsidR="00E01218" w:rsidRPr="00303213" w14:paraId="209DC510" w14:textId="4DC735CF" w:rsidTr="00E01218">
        <w:trPr>
          <w:trHeight w:val="374"/>
          <w:tblHeader/>
          <w:jc w:val="center"/>
        </w:trPr>
        <w:tc>
          <w:tcPr>
            <w:tcW w:w="0" w:type="auto"/>
            <w:gridSpan w:val="2"/>
            <w:shd w:val="clear" w:color="auto" w:fill="A6A6A6" w:themeFill="background1" w:themeFillShade="A6"/>
            <w:vAlign w:val="center"/>
          </w:tcPr>
          <w:p w14:paraId="323E71BA" w14:textId="77777777" w:rsidR="00E01218" w:rsidRPr="00303213" w:rsidRDefault="00E01218" w:rsidP="006911DD">
            <w:pPr>
              <w:pStyle w:val="Senseespaiat"/>
              <w:rPr>
                <w:lang w:val="es-ES"/>
              </w:rPr>
            </w:pPr>
            <w:r w:rsidRPr="00303213">
              <w:rPr>
                <w:lang w:val="es-ES"/>
              </w:rPr>
              <w:lastRenderedPageBreak/>
              <w:t>MECÁNICAS DEL VEHÍCULO</w:t>
            </w:r>
          </w:p>
        </w:tc>
        <w:tc>
          <w:tcPr>
            <w:tcW w:w="0" w:type="auto"/>
            <w:shd w:val="clear" w:color="auto" w:fill="A6A6A6" w:themeFill="background1" w:themeFillShade="A6"/>
          </w:tcPr>
          <w:p w14:paraId="6E68335E" w14:textId="77777777" w:rsidR="00E01218" w:rsidRPr="00303213" w:rsidRDefault="00E01218" w:rsidP="006911DD">
            <w:pPr>
              <w:pStyle w:val="Senseespaiat"/>
              <w:rPr>
                <w:lang w:val="es-ES"/>
              </w:rPr>
            </w:pPr>
          </w:p>
        </w:tc>
      </w:tr>
      <w:tr w:rsidR="00E01218" w:rsidRPr="00303213" w14:paraId="62F96560" w14:textId="2E878FF1" w:rsidTr="00E01218">
        <w:trPr>
          <w:trHeight w:val="374"/>
          <w:tblHeader/>
          <w:jc w:val="center"/>
        </w:trPr>
        <w:tc>
          <w:tcPr>
            <w:tcW w:w="0" w:type="auto"/>
            <w:shd w:val="clear" w:color="auto" w:fill="A6A6A6" w:themeFill="background1" w:themeFillShade="A6"/>
            <w:vAlign w:val="center"/>
          </w:tcPr>
          <w:p w14:paraId="4C50080F" w14:textId="03563178" w:rsidR="00E01218" w:rsidRPr="00303213" w:rsidRDefault="00E01218" w:rsidP="006911DD">
            <w:pPr>
              <w:pStyle w:val="Senseespaiat"/>
              <w:rPr>
                <w:lang w:val="es-ES"/>
              </w:rPr>
            </w:pPr>
            <w:r>
              <w:rPr>
                <w:lang w:val="es-ES"/>
              </w:rPr>
              <w:t>MECANICA</w:t>
            </w:r>
          </w:p>
        </w:tc>
        <w:tc>
          <w:tcPr>
            <w:tcW w:w="0" w:type="auto"/>
            <w:shd w:val="clear" w:color="auto" w:fill="A6A6A6" w:themeFill="background1" w:themeFillShade="A6"/>
            <w:vAlign w:val="center"/>
          </w:tcPr>
          <w:p w14:paraId="5300DBB4" w14:textId="6696868A" w:rsidR="00E01218" w:rsidRPr="00303213" w:rsidRDefault="00E01218" w:rsidP="006911DD">
            <w:pPr>
              <w:pStyle w:val="Senseespaiat"/>
              <w:rPr>
                <w:lang w:val="es-ES"/>
              </w:rPr>
            </w:pPr>
            <w:r>
              <w:rPr>
                <w:lang w:val="es-ES"/>
              </w:rPr>
              <w:t>FUNCIÓN</w:t>
            </w:r>
          </w:p>
        </w:tc>
        <w:tc>
          <w:tcPr>
            <w:tcW w:w="0" w:type="auto"/>
            <w:shd w:val="clear" w:color="auto" w:fill="A6A6A6" w:themeFill="background1" w:themeFillShade="A6"/>
          </w:tcPr>
          <w:p w14:paraId="21A9CE85" w14:textId="2A2F45ED" w:rsidR="00E01218" w:rsidRPr="00303213" w:rsidRDefault="00E01218" w:rsidP="006911DD">
            <w:pPr>
              <w:pStyle w:val="Senseespaiat"/>
              <w:rPr>
                <w:lang w:val="es-ES"/>
              </w:rPr>
            </w:pPr>
            <w:r>
              <w:rPr>
                <w:lang w:val="es-ES"/>
              </w:rPr>
              <w:t>BOTON</w:t>
            </w:r>
            <w:r>
              <w:rPr>
                <w:rStyle w:val="Refernciadenotaapeudepgina"/>
                <w:lang w:val="es-ES"/>
              </w:rPr>
              <w:footnoteReference w:id="2"/>
            </w:r>
          </w:p>
        </w:tc>
      </w:tr>
      <w:tr w:rsidR="00E01218" w:rsidRPr="00303213" w14:paraId="75718000" w14:textId="0A64801D" w:rsidTr="008E31D4">
        <w:trPr>
          <w:trHeight w:val="674"/>
          <w:jc w:val="center"/>
        </w:trPr>
        <w:tc>
          <w:tcPr>
            <w:tcW w:w="0" w:type="auto"/>
            <w:vAlign w:val="center"/>
          </w:tcPr>
          <w:p w14:paraId="5F9DBE25" w14:textId="7988FCFF" w:rsidR="00E01218" w:rsidRPr="00303213" w:rsidRDefault="00E01218" w:rsidP="00E01218">
            <w:pPr>
              <w:pStyle w:val="Senseespaiat"/>
              <w:rPr>
                <w:lang w:val="es-ES"/>
              </w:rPr>
            </w:pPr>
            <w:r w:rsidRPr="00303213">
              <w:rPr>
                <w:lang w:val="es-ES"/>
              </w:rPr>
              <w:t>ACELERAR</w:t>
            </w:r>
          </w:p>
        </w:tc>
        <w:tc>
          <w:tcPr>
            <w:tcW w:w="0" w:type="auto"/>
            <w:vAlign w:val="center"/>
          </w:tcPr>
          <w:p w14:paraId="41946849" w14:textId="659D1665" w:rsidR="00E01218" w:rsidRPr="00303213" w:rsidRDefault="00E01218" w:rsidP="00E01218">
            <w:pPr>
              <w:pStyle w:val="Senseespaiat"/>
              <w:jc w:val="both"/>
              <w:rPr>
                <w:b w:val="0"/>
                <w:bCs w:val="0"/>
                <w:lang w:val="es-ES"/>
              </w:rPr>
            </w:pPr>
            <w:r w:rsidRPr="00303213">
              <w:rPr>
                <w:b w:val="0"/>
                <w:bCs w:val="0"/>
                <w:lang w:val="es-ES"/>
              </w:rPr>
              <w:t>El vehículo acelerará hasta llegar a la velocidad máxima.</w:t>
            </w:r>
            <w:r>
              <w:rPr>
                <w:b w:val="0"/>
                <w:bCs w:val="0"/>
                <w:lang w:val="es-ES"/>
              </w:rPr>
              <w:t xml:space="preserve"> Si el jugador deja de acelerar, la velocidad, lentamente se irá reduciendo.</w:t>
            </w:r>
          </w:p>
        </w:tc>
        <w:tc>
          <w:tcPr>
            <w:tcW w:w="0" w:type="auto"/>
            <w:vAlign w:val="center"/>
          </w:tcPr>
          <w:p w14:paraId="4C938A10" w14:textId="5B6D392F" w:rsidR="00E01218" w:rsidRPr="00303213" w:rsidRDefault="00E01218" w:rsidP="00E01218">
            <w:pPr>
              <w:pStyle w:val="Senseespaiat"/>
              <w:rPr>
                <w:b w:val="0"/>
                <w:bCs w:val="0"/>
                <w:lang w:val="es-ES"/>
              </w:rPr>
            </w:pPr>
            <w:r w:rsidRPr="00303213">
              <w:rPr>
                <w:b w:val="0"/>
                <w:bCs w:val="0"/>
                <w:color w:val="000000"/>
                <w:lang w:val="es-ES"/>
              </w:rPr>
              <w:t>X</w:t>
            </w:r>
          </w:p>
        </w:tc>
      </w:tr>
      <w:tr w:rsidR="00E01218" w:rsidRPr="00303213" w14:paraId="258B1598" w14:textId="53246420" w:rsidTr="008E31D4">
        <w:trPr>
          <w:jc w:val="center"/>
        </w:trPr>
        <w:tc>
          <w:tcPr>
            <w:tcW w:w="0" w:type="auto"/>
            <w:shd w:val="clear" w:color="auto" w:fill="F2F2F2" w:themeFill="background1" w:themeFillShade="F2"/>
            <w:vAlign w:val="center"/>
          </w:tcPr>
          <w:p w14:paraId="1E4864C8" w14:textId="2976C314" w:rsidR="00E01218" w:rsidRPr="00303213" w:rsidRDefault="00E01218" w:rsidP="00E01218">
            <w:pPr>
              <w:pStyle w:val="Senseespaiat"/>
              <w:rPr>
                <w:lang w:val="es-ES"/>
              </w:rPr>
            </w:pPr>
            <w:r w:rsidRPr="00303213">
              <w:rPr>
                <w:lang w:val="es-ES"/>
              </w:rPr>
              <w:t>FRENAR</w:t>
            </w:r>
          </w:p>
        </w:tc>
        <w:tc>
          <w:tcPr>
            <w:tcW w:w="0" w:type="auto"/>
            <w:shd w:val="clear" w:color="auto" w:fill="F2F2F2" w:themeFill="background1" w:themeFillShade="F2"/>
            <w:vAlign w:val="center"/>
          </w:tcPr>
          <w:p w14:paraId="5A4F0BF8" w14:textId="5A9B56EB" w:rsidR="00E01218" w:rsidRPr="00303213" w:rsidRDefault="00E01218" w:rsidP="00E01218">
            <w:pPr>
              <w:pStyle w:val="Senseespaiat"/>
              <w:jc w:val="both"/>
              <w:rPr>
                <w:b w:val="0"/>
                <w:bCs w:val="0"/>
                <w:lang w:val="es-ES"/>
              </w:rPr>
            </w:pPr>
            <w:r w:rsidRPr="00303213">
              <w:rPr>
                <w:b w:val="0"/>
                <w:bCs w:val="0"/>
                <w:lang w:val="es-ES"/>
              </w:rPr>
              <w:t>El vehículo reducirá su velocidad hasta que llegue a 0, si el jugador sigue frenando, el vehículo irá marcha atrás.</w:t>
            </w:r>
            <w:r>
              <w:rPr>
                <w:b w:val="0"/>
                <w:bCs w:val="0"/>
                <w:lang w:val="es-ES"/>
              </w:rPr>
              <w:t xml:space="preserve"> En el caso de que el jugador acelere a la vez que frena, la velocidad se quedará en 0.</w:t>
            </w:r>
          </w:p>
        </w:tc>
        <w:tc>
          <w:tcPr>
            <w:tcW w:w="0" w:type="auto"/>
            <w:shd w:val="clear" w:color="auto" w:fill="F2F2F2" w:themeFill="background1" w:themeFillShade="F2"/>
            <w:vAlign w:val="center"/>
          </w:tcPr>
          <w:p w14:paraId="3621F113" w14:textId="083796EB" w:rsidR="00E01218" w:rsidRPr="00303213" w:rsidRDefault="00E01218" w:rsidP="00E01218">
            <w:pPr>
              <w:pStyle w:val="Senseespaiat"/>
              <w:rPr>
                <w:b w:val="0"/>
                <w:bCs w:val="0"/>
                <w:lang w:val="es-ES"/>
              </w:rPr>
            </w:pPr>
            <w:r w:rsidRPr="00303213">
              <w:rPr>
                <w:b w:val="0"/>
                <w:bCs w:val="0"/>
                <w:color w:val="000000"/>
                <w:lang w:val="es-ES"/>
              </w:rPr>
              <w:t>O</w:t>
            </w:r>
          </w:p>
        </w:tc>
      </w:tr>
      <w:tr w:rsidR="00D307A0" w:rsidRPr="00303213" w14:paraId="006604C3" w14:textId="4F2A2A63" w:rsidTr="008E31D4">
        <w:trPr>
          <w:jc w:val="center"/>
        </w:trPr>
        <w:tc>
          <w:tcPr>
            <w:tcW w:w="0" w:type="auto"/>
            <w:vAlign w:val="center"/>
          </w:tcPr>
          <w:p w14:paraId="63C81C4B" w14:textId="00844CE9" w:rsidR="00D307A0" w:rsidRPr="00303213" w:rsidRDefault="00D307A0" w:rsidP="00D307A0">
            <w:pPr>
              <w:pStyle w:val="Senseespaiat"/>
              <w:rPr>
                <w:lang w:val="es-ES"/>
              </w:rPr>
            </w:pPr>
            <w:r w:rsidRPr="00303213">
              <w:rPr>
                <w:lang w:val="es-ES"/>
              </w:rPr>
              <w:t>GIRAR</w:t>
            </w:r>
          </w:p>
        </w:tc>
        <w:tc>
          <w:tcPr>
            <w:tcW w:w="0" w:type="auto"/>
            <w:vAlign w:val="center"/>
          </w:tcPr>
          <w:p w14:paraId="0EF24C4E" w14:textId="0618781F" w:rsidR="00D307A0" w:rsidRPr="00303213"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efectuará un giro en un ángulo constante. Si esta más de dos segundos girando, el vehículo empezará a derrapar.</w:t>
            </w:r>
          </w:p>
        </w:tc>
        <w:tc>
          <w:tcPr>
            <w:tcW w:w="0" w:type="auto"/>
            <w:vAlign w:val="center"/>
          </w:tcPr>
          <w:p w14:paraId="4385A7E9" w14:textId="77777777" w:rsidR="00D307A0" w:rsidRPr="00303213" w:rsidRDefault="00D307A0" w:rsidP="00D307A0">
            <w:pPr>
              <w:pStyle w:val="Senseespaiat"/>
              <w:rPr>
                <w:b w:val="0"/>
                <w:bCs w:val="0"/>
                <w:color w:val="000000"/>
                <w:lang w:val="es-ES"/>
              </w:rPr>
            </w:pPr>
            <w:r w:rsidRPr="00303213">
              <w:rPr>
                <w:b w:val="0"/>
                <w:bCs w:val="0"/>
                <w:color w:val="000000"/>
                <w:lang w:val="es-ES"/>
              </w:rPr>
              <w:t>JOYSTICK</w:t>
            </w:r>
          </w:p>
          <w:p w14:paraId="1FA8F28E" w14:textId="798763A4" w:rsidR="00D307A0" w:rsidRPr="00303213" w:rsidRDefault="00D307A0" w:rsidP="00D307A0">
            <w:pPr>
              <w:pStyle w:val="Senseespaiat"/>
              <w:rPr>
                <w:b w:val="0"/>
                <w:bCs w:val="0"/>
                <w:lang w:val="es-ES"/>
              </w:rPr>
            </w:pPr>
            <w:r w:rsidRPr="00303213">
              <w:rPr>
                <w:b w:val="0"/>
                <w:bCs w:val="0"/>
                <w:color w:val="000000"/>
                <w:lang w:val="es-ES"/>
              </w:rPr>
              <w:t>IZQUIERDO</w:t>
            </w:r>
          </w:p>
        </w:tc>
      </w:tr>
      <w:tr w:rsidR="00D307A0" w:rsidRPr="00303213" w14:paraId="7A22766E" w14:textId="2F6DFC37" w:rsidTr="008E31D4">
        <w:trPr>
          <w:jc w:val="center"/>
        </w:trPr>
        <w:tc>
          <w:tcPr>
            <w:tcW w:w="0" w:type="auto"/>
            <w:shd w:val="clear" w:color="auto" w:fill="F2F2F2" w:themeFill="background1" w:themeFillShade="F2"/>
            <w:vAlign w:val="center"/>
          </w:tcPr>
          <w:p w14:paraId="64D157B2" w14:textId="5554A2DB" w:rsidR="00D307A0" w:rsidRPr="00303213" w:rsidRDefault="00D307A0" w:rsidP="00D307A0">
            <w:pPr>
              <w:pStyle w:val="Senseespaiat"/>
              <w:rPr>
                <w:lang w:val="es-ES"/>
              </w:rPr>
            </w:pPr>
            <w:r w:rsidRPr="00303213">
              <w:rPr>
                <w:lang w:val="es-ES"/>
              </w:rPr>
              <w:t>DERRAPAR</w:t>
            </w:r>
          </w:p>
        </w:tc>
        <w:tc>
          <w:tcPr>
            <w:tcW w:w="0" w:type="auto"/>
            <w:shd w:val="clear" w:color="auto" w:fill="F2F2F2" w:themeFill="background1" w:themeFillShade="F2"/>
            <w:vAlign w:val="center"/>
          </w:tcPr>
          <w:p w14:paraId="08653323" w14:textId="6BE2E647" w:rsidR="00D307A0"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 xml:space="preserve">empezará a hacer un giro con incremento de ángulo de manera exponencial, hasta llegar a su máximo. </w:t>
            </w:r>
          </w:p>
          <w:p w14:paraId="4E1E43F9" w14:textId="2C27AF9E" w:rsidR="00D307A0" w:rsidRPr="00303213" w:rsidRDefault="00D307A0" w:rsidP="00D307A0">
            <w:pPr>
              <w:pStyle w:val="Senseespaiat"/>
              <w:jc w:val="both"/>
              <w:rPr>
                <w:b w:val="0"/>
                <w:bCs w:val="0"/>
                <w:lang w:val="es-ES"/>
              </w:rPr>
            </w:pPr>
            <w:r>
              <w:rPr>
                <w:b w:val="0"/>
                <w:bCs w:val="0"/>
                <w:lang w:val="es-ES"/>
              </w:rPr>
              <w:t>Cuanto más tiempo este derrapando, más velocidad tendrá cuando deje de derrapar. Lo que significa, se le dará un boost de velocidad de entre uno y dos segundos. Y el incremento del boost será de como máximo de un 33% de la velocidad máxima.</w:t>
            </w:r>
          </w:p>
        </w:tc>
        <w:tc>
          <w:tcPr>
            <w:tcW w:w="0" w:type="auto"/>
            <w:shd w:val="clear" w:color="auto" w:fill="F2F2F2" w:themeFill="background1" w:themeFillShade="F2"/>
            <w:vAlign w:val="center"/>
          </w:tcPr>
          <w:p w14:paraId="2971A086" w14:textId="5A068E27" w:rsidR="00D307A0" w:rsidRPr="00303213" w:rsidRDefault="00D307A0" w:rsidP="00D307A0">
            <w:pPr>
              <w:pStyle w:val="Senseespaiat"/>
              <w:rPr>
                <w:b w:val="0"/>
                <w:bCs w:val="0"/>
                <w:lang w:val="es-ES"/>
              </w:rPr>
            </w:pPr>
            <w:r w:rsidRPr="00303213">
              <w:rPr>
                <w:b w:val="0"/>
                <w:bCs w:val="0"/>
                <w:color w:val="000000"/>
                <w:lang w:val="es-ES"/>
              </w:rPr>
              <w:t>L1/R1</w:t>
            </w:r>
          </w:p>
        </w:tc>
      </w:tr>
      <w:tr w:rsidR="00D307A0" w:rsidRPr="00303213" w14:paraId="714A948D" w14:textId="072806A8" w:rsidTr="008E31D4">
        <w:trPr>
          <w:jc w:val="center"/>
        </w:trPr>
        <w:tc>
          <w:tcPr>
            <w:tcW w:w="0" w:type="auto"/>
            <w:vAlign w:val="center"/>
          </w:tcPr>
          <w:p w14:paraId="17264509" w14:textId="1C86DBB1" w:rsidR="00D307A0" w:rsidRPr="00303213" w:rsidRDefault="00D307A0" w:rsidP="00D307A0">
            <w:pPr>
              <w:pStyle w:val="Senseespaiat"/>
              <w:rPr>
                <w:lang w:val="es-ES"/>
              </w:rPr>
            </w:pPr>
            <w:r w:rsidRPr="00303213">
              <w:rPr>
                <w:lang w:val="es-ES"/>
              </w:rPr>
              <w:t>REBUFO</w:t>
            </w:r>
          </w:p>
        </w:tc>
        <w:tc>
          <w:tcPr>
            <w:tcW w:w="0" w:type="auto"/>
            <w:vAlign w:val="center"/>
          </w:tcPr>
          <w:p w14:paraId="796895BF" w14:textId="77777777" w:rsidR="00D307A0" w:rsidRDefault="00D307A0" w:rsidP="00D307A0">
            <w:pPr>
              <w:pStyle w:val="Senseespaiat"/>
              <w:jc w:val="both"/>
              <w:rPr>
                <w:b w:val="0"/>
                <w:bCs w:val="0"/>
                <w:lang w:val="es-ES"/>
              </w:rPr>
            </w:pPr>
            <w:r w:rsidRPr="00303213">
              <w:rPr>
                <w:b w:val="0"/>
                <w:bCs w:val="0"/>
                <w:lang w:val="es-ES"/>
              </w:rPr>
              <w:t>Si se permanece justo detrás de un vehículo</w:t>
            </w:r>
            <w:r>
              <w:rPr>
                <w:b w:val="0"/>
                <w:bCs w:val="0"/>
                <w:lang w:val="es-ES"/>
              </w:rPr>
              <w:t xml:space="preserve"> durante dos segundos</w:t>
            </w:r>
            <w:r w:rsidRPr="00303213">
              <w:rPr>
                <w:b w:val="0"/>
                <w:bCs w:val="0"/>
                <w:lang w:val="es-ES"/>
              </w:rPr>
              <w:t>, este otorgará una velocidad extr</w:t>
            </w:r>
            <w:r>
              <w:rPr>
                <w:b w:val="0"/>
                <w:bCs w:val="0"/>
                <w:lang w:val="es-ES"/>
              </w:rPr>
              <w:t>a, de un 10% de la velocidad máxima.</w:t>
            </w:r>
          </w:p>
          <w:p w14:paraId="3233337A" w14:textId="73A3E24B" w:rsidR="00D307A0" w:rsidRPr="00303213" w:rsidRDefault="00D307A0" w:rsidP="00D307A0">
            <w:pPr>
              <w:pStyle w:val="Senseespaiat"/>
              <w:jc w:val="both"/>
              <w:rPr>
                <w:b w:val="0"/>
                <w:bCs w:val="0"/>
                <w:lang w:val="es-ES"/>
              </w:rPr>
            </w:pPr>
            <w:r>
              <w:rPr>
                <w:b w:val="0"/>
                <w:bCs w:val="0"/>
                <w:lang w:val="es-ES"/>
              </w:rPr>
              <w:t>Esa velocidad extra durará hasta que el jugador frene. Si el jugador gira o derrapa solo dejará el efecto siempre y cuando deje de estar detrás del vehículo.</w:t>
            </w:r>
          </w:p>
        </w:tc>
        <w:tc>
          <w:tcPr>
            <w:tcW w:w="0" w:type="auto"/>
            <w:vAlign w:val="center"/>
          </w:tcPr>
          <w:p w14:paraId="25940392" w14:textId="6EA61FBD" w:rsidR="00D307A0" w:rsidRPr="00303213" w:rsidRDefault="00D307A0" w:rsidP="00D307A0">
            <w:pPr>
              <w:pStyle w:val="Senseespaiat"/>
              <w:rPr>
                <w:b w:val="0"/>
                <w:bCs w:val="0"/>
                <w:lang w:val="es-ES"/>
              </w:rPr>
            </w:pPr>
            <w:r>
              <w:rPr>
                <w:b w:val="0"/>
                <w:bCs w:val="0"/>
                <w:lang w:val="es-ES"/>
              </w:rPr>
              <w:t>-</w:t>
            </w:r>
          </w:p>
        </w:tc>
      </w:tr>
      <w:tr w:rsidR="00D307A0" w:rsidRPr="00303213" w14:paraId="2E9E4983" w14:textId="3A59B5C8" w:rsidTr="00E01218">
        <w:trPr>
          <w:jc w:val="center"/>
        </w:trPr>
        <w:tc>
          <w:tcPr>
            <w:tcW w:w="0" w:type="auto"/>
            <w:shd w:val="clear" w:color="auto" w:fill="F2F2F2" w:themeFill="background1" w:themeFillShade="F2"/>
            <w:vAlign w:val="center"/>
          </w:tcPr>
          <w:p w14:paraId="5531DF21" w14:textId="5665653C" w:rsidR="00D307A0" w:rsidRPr="00303213" w:rsidRDefault="00D307A0" w:rsidP="00D307A0">
            <w:pPr>
              <w:pStyle w:val="Senseespaiat"/>
              <w:rPr>
                <w:lang w:val="es-ES"/>
              </w:rPr>
            </w:pPr>
            <w:r>
              <w:rPr>
                <w:lang w:val="es-ES"/>
              </w:rPr>
              <w:t>US</w:t>
            </w:r>
            <w:r w:rsidRPr="00303213">
              <w:rPr>
                <w:lang w:val="es-ES"/>
              </w:rPr>
              <w:t>AR OBJETO</w:t>
            </w:r>
          </w:p>
        </w:tc>
        <w:tc>
          <w:tcPr>
            <w:tcW w:w="0" w:type="auto"/>
            <w:shd w:val="clear" w:color="auto" w:fill="F2F2F2" w:themeFill="background1" w:themeFillShade="F2"/>
            <w:vAlign w:val="center"/>
          </w:tcPr>
          <w:p w14:paraId="7549E334" w14:textId="25EE580D" w:rsidR="00D307A0" w:rsidRPr="00303213" w:rsidRDefault="00D307A0" w:rsidP="00D307A0">
            <w:pPr>
              <w:pStyle w:val="Senseespaiat"/>
              <w:keepNext/>
              <w:jc w:val="both"/>
              <w:rPr>
                <w:b w:val="0"/>
                <w:bCs w:val="0"/>
                <w:lang w:val="es-ES"/>
              </w:rPr>
            </w:pPr>
            <w:r w:rsidRPr="00303213">
              <w:rPr>
                <w:b w:val="0"/>
                <w:bCs w:val="0"/>
                <w:lang w:val="es-ES"/>
              </w:rPr>
              <w:t xml:space="preserve">Si el jugador posee un objeto, </w:t>
            </w:r>
            <w:r>
              <w:rPr>
                <w:b w:val="0"/>
                <w:bCs w:val="0"/>
                <w:lang w:val="es-ES"/>
              </w:rPr>
              <w:t>usara ese objeto</w:t>
            </w:r>
            <w:r w:rsidRPr="00303213">
              <w:rPr>
                <w:b w:val="0"/>
                <w:bCs w:val="0"/>
                <w:lang w:val="es-ES"/>
              </w:rPr>
              <w:t xml:space="preserve"> haciendo el efecto que tenga cada objeto.</w:t>
            </w:r>
          </w:p>
        </w:tc>
        <w:tc>
          <w:tcPr>
            <w:tcW w:w="0" w:type="auto"/>
            <w:shd w:val="clear" w:color="auto" w:fill="F2F2F2" w:themeFill="background1" w:themeFillShade="F2"/>
          </w:tcPr>
          <w:p w14:paraId="1E9F86E9" w14:textId="55F544DA" w:rsidR="00D307A0" w:rsidRPr="00303213" w:rsidRDefault="00D307A0" w:rsidP="00D307A0">
            <w:pPr>
              <w:pStyle w:val="Senseespaiat"/>
              <w:keepNext/>
              <w:rPr>
                <w:b w:val="0"/>
                <w:bCs w:val="0"/>
                <w:lang w:val="es-ES"/>
              </w:rPr>
            </w:pPr>
            <w:r w:rsidRPr="00303213">
              <w:rPr>
                <w:b w:val="0"/>
                <w:bCs w:val="0"/>
                <w:color w:val="000000"/>
                <w:lang w:val="es-ES"/>
              </w:rPr>
              <w:t>L2/R2</w:t>
            </w:r>
          </w:p>
        </w:tc>
      </w:tr>
    </w:tbl>
    <w:p w14:paraId="7CC29BFE" w14:textId="1AFD6C8F" w:rsidR="00BD7E87" w:rsidRPr="00BD7E87" w:rsidRDefault="00E01218" w:rsidP="00A55A49">
      <w:pPr>
        <w:pStyle w:val="Llegenda"/>
      </w:pPr>
      <w:r>
        <w:t xml:space="preserve">Tabla </w:t>
      </w:r>
      <w:r w:rsidR="00D20794">
        <w:fldChar w:fldCharType="begin"/>
      </w:r>
      <w:r w:rsidR="00D20794">
        <w:instrText xml:space="preserve"> STYLEREF 1 \s </w:instrText>
      </w:r>
      <w:r w:rsidR="00D20794">
        <w:fldChar w:fldCharType="separate"/>
      </w:r>
      <w:r>
        <w:rPr>
          <w:noProof/>
        </w:rPr>
        <w:t>6</w:t>
      </w:r>
      <w:r w:rsidR="00D20794">
        <w:rPr>
          <w:noProof/>
        </w:rPr>
        <w:fldChar w:fldCharType="end"/>
      </w:r>
      <w:r>
        <w:t>.</w:t>
      </w:r>
      <w:r w:rsidR="00D20794">
        <w:fldChar w:fldCharType="begin"/>
      </w:r>
      <w:r w:rsidR="00D20794">
        <w:instrText xml:space="preserve"> SEQ Tabla \* ARABIC \s 1 </w:instrText>
      </w:r>
      <w:r w:rsidR="00D20794">
        <w:fldChar w:fldCharType="separate"/>
      </w:r>
      <w:r>
        <w:rPr>
          <w:noProof/>
        </w:rPr>
        <w:t>2</w:t>
      </w:r>
      <w:r w:rsidR="00D20794">
        <w:rPr>
          <w:noProof/>
        </w:rPr>
        <w:fldChar w:fldCharType="end"/>
      </w:r>
      <w:r>
        <w:t>: Tabla de las mecánicas del juego.</w:t>
      </w:r>
    </w:p>
    <w:p w14:paraId="58A9463C" w14:textId="2B676A29" w:rsidR="00BF245A" w:rsidRPr="00D307A0" w:rsidRDefault="00BF245A" w:rsidP="00F10A17">
      <w:pPr>
        <w:pStyle w:val="Ttol4"/>
      </w:pPr>
      <w:r w:rsidRPr="00D307A0">
        <w:t>DIFICULTAD</w:t>
      </w:r>
    </w:p>
    <w:p w14:paraId="396081DC" w14:textId="6E6B0721" w:rsidR="00D307A0" w:rsidRDefault="00D307A0" w:rsidP="00F10A17">
      <w:r w:rsidRPr="00D307A0">
        <w:t>A continuación, se explicará la dificultad</w:t>
      </w:r>
      <w:r>
        <w:t xml:space="preserve">. Esta se separa en dos partes, primero la dificultad de la IA y después esta la habilidad del jugador. La dificultad de la IA, son los rivales que tendrá el jugador para competir con el campeonato final. La dificultad de la habilidad es solo que eligiendo una de las tres dificultades, la velocidad del </w:t>
      </w:r>
      <w:r>
        <w:lastRenderedPageBreak/>
        <w:t xml:space="preserve">vehículo cambiará, yendo </w:t>
      </w:r>
      <w:r w:rsidR="00A55A49">
        <w:t>más</w:t>
      </w:r>
      <w:r>
        <w:t xml:space="preserve"> lento en la dificultad más fácil y mucho más rápido en la difícil.</w:t>
      </w:r>
    </w:p>
    <w:p w14:paraId="45E389FF" w14:textId="26F5B255" w:rsidR="00D307A0" w:rsidRDefault="00D307A0" w:rsidP="00F10A17">
      <w:r>
        <w:t>En el modo multijugador, solo habrá la dificultad de habilidad, ya que la intención es que, mayoritariamente, haya más personas que IA jugando.</w:t>
      </w:r>
    </w:p>
    <w:p w14:paraId="49BEC40E" w14:textId="6D507105" w:rsidR="00D307A0" w:rsidRDefault="00D307A0" w:rsidP="00F10A17">
      <w:r>
        <w:t>A continuación, se mostrará una tabla con las tres dificultades que habrá en el juego.</w:t>
      </w:r>
    </w:p>
    <w:p w14:paraId="420CBB56" w14:textId="77777777" w:rsidR="008E31D4" w:rsidRPr="00D307A0" w:rsidRDefault="008E31D4" w:rsidP="00F10A17"/>
    <w:tbl>
      <w:tblPr>
        <w:tblStyle w:val="Taulaambquadrcula"/>
        <w:tblW w:w="0" w:type="auto"/>
        <w:jc w:val="center"/>
        <w:tblCellMar>
          <w:top w:w="57" w:type="dxa"/>
          <w:left w:w="57" w:type="dxa"/>
          <w:bottom w:w="57" w:type="dxa"/>
          <w:right w:w="57" w:type="dxa"/>
        </w:tblCellMar>
        <w:tblLook w:val="04A0" w:firstRow="1" w:lastRow="0" w:firstColumn="1" w:lastColumn="0" w:noHBand="0" w:noVBand="1"/>
      </w:tblPr>
      <w:tblGrid>
        <w:gridCol w:w="1033"/>
        <w:gridCol w:w="7743"/>
      </w:tblGrid>
      <w:tr w:rsidR="006911DD" w:rsidRPr="00303213" w14:paraId="70494256" w14:textId="77777777" w:rsidTr="00E56EDF">
        <w:trPr>
          <w:trHeight w:val="377"/>
          <w:jc w:val="center"/>
        </w:trPr>
        <w:tc>
          <w:tcPr>
            <w:tcW w:w="0" w:type="auto"/>
            <w:gridSpan w:val="2"/>
            <w:tcBorders>
              <w:bottom w:val="single" w:sz="12" w:space="0" w:color="auto"/>
            </w:tcBorders>
            <w:shd w:val="clear" w:color="auto" w:fill="A6A6A6" w:themeFill="background1" w:themeFillShade="A6"/>
            <w:vAlign w:val="center"/>
          </w:tcPr>
          <w:p w14:paraId="619D72C8" w14:textId="1B4D4EC1" w:rsidR="006911DD" w:rsidRPr="00303213" w:rsidRDefault="006911DD" w:rsidP="00E56EDF">
            <w:pPr>
              <w:pStyle w:val="Senseespaiat"/>
              <w:rPr>
                <w:lang w:val="es-ES"/>
              </w:rPr>
            </w:pPr>
            <w:r w:rsidRPr="00303213">
              <w:rPr>
                <w:lang w:val="es-ES"/>
              </w:rPr>
              <w:t>MODOS DE DIFICULTAD</w:t>
            </w:r>
          </w:p>
        </w:tc>
      </w:tr>
      <w:tr w:rsidR="006911DD" w:rsidRPr="00303213" w14:paraId="10CC11E6"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4582DBB9" w14:textId="02205641" w:rsidR="006911DD" w:rsidRPr="00303213" w:rsidRDefault="00E56EDF" w:rsidP="00E56EDF">
            <w:pPr>
              <w:pStyle w:val="Senseespaiat"/>
              <w:rPr>
                <w:lang w:val="es-ES"/>
              </w:rPr>
            </w:pPr>
            <w:r w:rsidRPr="00303213">
              <w:rPr>
                <w:lang w:val="es-ES"/>
              </w:rPr>
              <w:t>50 KM/H</w:t>
            </w:r>
          </w:p>
        </w:tc>
        <w:tc>
          <w:tcPr>
            <w:tcW w:w="0" w:type="auto"/>
            <w:tcBorders>
              <w:top w:val="single" w:sz="12" w:space="0" w:color="auto"/>
              <w:left w:val="single" w:sz="12" w:space="0" w:color="auto"/>
              <w:bottom w:val="single" w:sz="12" w:space="0" w:color="auto"/>
              <w:right w:val="single" w:sz="12" w:space="0" w:color="auto"/>
            </w:tcBorders>
            <w:vAlign w:val="center"/>
          </w:tcPr>
          <w:p w14:paraId="4834130F" w14:textId="15C2539E" w:rsidR="006911DD" w:rsidRPr="00303213" w:rsidRDefault="00F0606B" w:rsidP="00E56EDF">
            <w:pPr>
              <w:pStyle w:val="Senseespaiat"/>
              <w:jc w:val="both"/>
              <w:rPr>
                <w:b w:val="0"/>
                <w:bCs w:val="0"/>
                <w:lang w:val="es-ES"/>
              </w:rPr>
            </w:pPr>
            <w:r w:rsidRPr="00303213">
              <w:rPr>
                <w:b w:val="0"/>
                <w:bCs w:val="0"/>
                <w:lang w:val="es-ES"/>
              </w:rPr>
              <w:t>Solo</w:t>
            </w:r>
            <w:r w:rsidR="006911DD" w:rsidRPr="00303213">
              <w:rPr>
                <w:b w:val="0"/>
                <w:bCs w:val="0"/>
                <w:lang w:val="es-ES"/>
              </w:rPr>
              <w:t xml:space="preserve"> hay un contrincante que lucha por la victoria.</w:t>
            </w:r>
          </w:p>
        </w:tc>
      </w:tr>
      <w:tr w:rsidR="006911DD" w:rsidRPr="00303213" w14:paraId="466EACB2"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FD76A29" w14:textId="7915F719" w:rsidR="006911DD" w:rsidRPr="00303213" w:rsidRDefault="00E56EDF" w:rsidP="00E56EDF">
            <w:pPr>
              <w:pStyle w:val="Senseespaiat"/>
              <w:rPr>
                <w:lang w:val="es-ES"/>
              </w:rPr>
            </w:pPr>
            <w:r w:rsidRPr="00303213">
              <w:rPr>
                <w:lang w:val="es-ES"/>
              </w:rPr>
              <w:t>100 KM/H</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6109D49" w14:textId="77777777" w:rsidR="006911DD" w:rsidRPr="00303213" w:rsidRDefault="006911DD" w:rsidP="00E56EDF">
            <w:pPr>
              <w:pStyle w:val="Senseespaiat"/>
              <w:jc w:val="both"/>
              <w:rPr>
                <w:b w:val="0"/>
                <w:bCs w:val="0"/>
                <w:lang w:val="es-ES"/>
              </w:rPr>
            </w:pPr>
            <w:r w:rsidRPr="00303213">
              <w:rPr>
                <w:b w:val="0"/>
                <w:bCs w:val="0"/>
                <w:lang w:val="es-ES"/>
              </w:rPr>
              <w:t>Hay tres contrincantes que luchan por la victoria. Uno de ellos lo hace prácticamente todo perfecto.</w:t>
            </w:r>
          </w:p>
        </w:tc>
      </w:tr>
      <w:tr w:rsidR="006911DD" w:rsidRPr="00303213" w14:paraId="2A7993C5"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1EE404D4" w14:textId="00716510" w:rsidR="006911DD" w:rsidRPr="00303213" w:rsidRDefault="00E56EDF" w:rsidP="00E56EDF">
            <w:pPr>
              <w:pStyle w:val="Senseespaiat"/>
              <w:rPr>
                <w:lang w:val="es-ES"/>
              </w:rPr>
            </w:pPr>
            <w:r w:rsidRPr="00303213">
              <w:rPr>
                <w:lang w:val="es-ES"/>
              </w:rPr>
              <w:t>150 KM/H</w:t>
            </w:r>
          </w:p>
        </w:tc>
        <w:tc>
          <w:tcPr>
            <w:tcW w:w="0" w:type="auto"/>
            <w:tcBorders>
              <w:top w:val="single" w:sz="12" w:space="0" w:color="auto"/>
              <w:left w:val="single" w:sz="12" w:space="0" w:color="auto"/>
              <w:bottom w:val="single" w:sz="12" w:space="0" w:color="auto"/>
              <w:right w:val="single" w:sz="12" w:space="0" w:color="auto"/>
            </w:tcBorders>
            <w:vAlign w:val="center"/>
          </w:tcPr>
          <w:p w14:paraId="2C99FC87" w14:textId="77777777" w:rsidR="006911DD" w:rsidRPr="00303213" w:rsidRDefault="006911DD" w:rsidP="00116B5D">
            <w:pPr>
              <w:pStyle w:val="Senseespaiat"/>
              <w:keepNext/>
              <w:jc w:val="both"/>
              <w:rPr>
                <w:b w:val="0"/>
                <w:bCs w:val="0"/>
                <w:lang w:val="es-ES"/>
              </w:rPr>
            </w:pPr>
            <w:r w:rsidRPr="00303213">
              <w:rPr>
                <w:b w:val="0"/>
                <w:bCs w:val="0"/>
                <w:lang w:val="es-ES"/>
              </w:rPr>
              <w:t>Hay cinco contrincantes que luchan por la victoria. Tres de ellos lo hacen prácticamente todo perfecto.</w:t>
            </w:r>
          </w:p>
        </w:tc>
      </w:tr>
    </w:tbl>
    <w:p w14:paraId="742BCBE4" w14:textId="073A6F43" w:rsidR="00BD7E87" w:rsidRPr="00BD7E87" w:rsidRDefault="00116B5D" w:rsidP="00A55A49">
      <w:pPr>
        <w:pStyle w:val="Llegenda"/>
      </w:pPr>
      <w:bookmarkStart w:id="116" w:name="_Toc69497509"/>
      <w:r w:rsidRPr="00303213">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3</w:t>
      </w:r>
      <w:r w:rsidR="00D20794">
        <w:rPr>
          <w:noProof/>
        </w:rPr>
        <w:fldChar w:fldCharType="end"/>
      </w:r>
      <w:r w:rsidRPr="00303213">
        <w:t>: Tabla de los modos de dificultad.</w:t>
      </w:r>
      <w:bookmarkEnd w:id="116"/>
    </w:p>
    <w:p w14:paraId="315051E8" w14:textId="667FE53F" w:rsidR="00BF245A" w:rsidRPr="008E31D4" w:rsidRDefault="00BF245A" w:rsidP="00F10A17">
      <w:pPr>
        <w:pStyle w:val="Ttol4"/>
      </w:pPr>
      <w:r w:rsidRPr="008E31D4">
        <w:t>PUNTUACIÓN</w:t>
      </w:r>
    </w:p>
    <w:p w14:paraId="538A943A" w14:textId="7AA32A70" w:rsidR="00D307A0" w:rsidRDefault="00D307A0" w:rsidP="00F10A17">
      <w:r>
        <w:t>Para que el juego tenga alguna satisfacción para el jugador, se tiene pensado en dar una puntuación, en función de la posición final. Esta puntuación es solo para las carreras multijugador en línea.</w:t>
      </w:r>
    </w:p>
    <w:p w14:paraId="1780638D" w14:textId="3BA49EE3" w:rsidR="00D307A0" w:rsidRDefault="008E31D4" w:rsidP="00F10A17">
      <w:r>
        <w:t>La puntuación se reparte con la siguiente manera:</w:t>
      </w:r>
    </w:p>
    <w:p w14:paraId="357037A4" w14:textId="77777777" w:rsidR="008E31D4" w:rsidRPr="00D307A0" w:rsidRDefault="008E31D4" w:rsidP="00F10A17"/>
    <w:tbl>
      <w:tblPr>
        <w:tblStyle w:val="Taulaambq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4389"/>
        <w:gridCol w:w="4367"/>
      </w:tblGrid>
      <w:tr w:rsidR="006911DD" w:rsidRPr="00303213" w14:paraId="0B2868FD" w14:textId="77777777" w:rsidTr="00E56EDF">
        <w:trPr>
          <w:trHeight w:val="374"/>
          <w:tblHeader/>
        </w:trPr>
        <w:tc>
          <w:tcPr>
            <w:tcW w:w="5000" w:type="pct"/>
            <w:gridSpan w:val="2"/>
            <w:shd w:val="clear" w:color="auto" w:fill="A6A6A6" w:themeFill="background1" w:themeFillShade="A6"/>
            <w:vAlign w:val="center"/>
          </w:tcPr>
          <w:p w14:paraId="56D02BAD" w14:textId="4C8A5660" w:rsidR="006911DD" w:rsidRPr="00303213" w:rsidRDefault="006911DD" w:rsidP="00E56EDF">
            <w:pPr>
              <w:pStyle w:val="Senseespaiat"/>
              <w:rPr>
                <w:lang w:val="es-ES"/>
              </w:rPr>
            </w:pPr>
            <w:r w:rsidRPr="00303213">
              <w:rPr>
                <w:lang w:val="es-ES"/>
              </w:rPr>
              <w:t xml:space="preserve">SISTEMA DE PUNTUACIÓN </w:t>
            </w:r>
          </w:p>
        </w:tc>
      </w:tr>
      <w:tr w:rsidR="006911DD" w:rsidRPr="00303213" w14:paraId="3E9680F6" w14:textId="77777777" w:rsidTr="00E56EDF">
        <w:trPr>
          <w:trHeight w:val="962"/>
        </w:trPr>
        <w:tc>
          <w:tcPr>
            <w:tcW w:w="2506" w:type="pct"/>
            <w:vAlign w:val="center"/>
          </w:tcPr>
          <w:p w14:paraId="28505CEC" w14:textId="5C3F96CA" w:rsidR="006911DD" w:rsidRPr="00303213" w:rsidRDefault="00E56EDF" w:rsidP="00E56EDF">
            <w:pPr>
              <w:pStyle w:val="Senseespaiat"/>
              <w:rPr>
                <w:lang w:val="es-ES"/>
              </w:rPr>
            </w:pPr>
            <w:r w:rsidRPr="00303213">
              <w:rPr>
                <w:lang w:val="es-ES"/>
              </w:rPr>
              <w:t>VOLANTE DE ORO</w:t>
            </w:r>
          </w:p>
        </w:tc>
        <w:tc>
          <w:tcPr>
            <w:tcW w:w="2494" w:type="pct"/>
            <w:vAlign w:val="center"/>
          </w:tcPr>
          <w:p w14:paraId="2E098740" w14:textId="11FD4087" w:rsidR="006911DD" w:rsidRPr="00303213" w:rsidRDefault="006911DD" w:rsidP="00E56EDF">
            <w:pPr>
              <w:pStyle w:val="Senseespaiat"/>
              <w:jc w:val="both"/>
              <w:rPr>
                <w:b w:val="0"/>
                <w:bCs w:val="0"/>
                <w:lang w:val="es-ES"/>
              </w:rPr>
            </w:pPr>
            <w:r w:rsidRPr="00303213">
              <w:rPr>
                <w:b w:val="0"/>
                <w:bCs w:val="0"/>
                <w:lang w:val="es-ES"/>
              </w:rPr>
              <w:t>Se consigue cada vez que</w:t>
            </w:r>
            <w:r w:rsidR="008E31D4">
              <w:rPr>
                <w:b w:val="0"/>
                <w:bCs w:val="0"/>
                <w:lang w:val="es-ES"/>
              </w:rPr>
              <w:t xml:space="preserve"> se</w:t>
            </w:r>
            <w:r w:rsidRPr="00303213">
              <w:rPr>
                <w:b w:val="0"/>
                <w:bCs w:val="0"/>
                <w:lang w:val="es-ES"/>
              </w:rPr>
              <w:t xml:space="preserve"> gan</w:t>
            </w:r>
            <w:r w:rsidR="008E31D4">
              <w:rPr>
                <w:b w:val="0"/>
                <w:bCs w:val="0"/>
                <w:lang w:val="es-ES"/>
              </w:rPr>
              <w:t>a</w:t>
            </w:r>
            <w:r w:rsidRPr="00303213">
              <w:rPr>
                <w:b w:val="0"/>
                <w:bCs w:val="0"/>
                <w:lang w:val="es-ES"/>
              </w:rPr>
              <w:t xml:space="preserve"> una carrera.</w:t>
            </w:r>
          </w:p>
        </w:tc>
      </w:tr>
      <w:tr w:rsidR="006911DD" w:rsidRPr="00303213" w14:paraId="5164FD3A" w14:textId="77777777" w:rsidTr="00E56EDF">
        <w:trPr>
          <w:trHeight w:val="962"/>
        </w:trPr>
        <w:tc>
          <w:tcPr>
            <w:tcW w:w="2506" w:type="pct"/>
            <w:shd w:val="clear" w:color="auto" w:fill="F2F2F2" w:themeFill="background1" w:themeFillShade="F2"/>
            <w:vAlign w:val="center"/>
          </w:tcPr>
          <w:p w14:paraId="2EDE279F" w14:textId="29802B54" w:rsidR="006911DD" w:rsidRPr="00303213" w:rsidRDefault="00E56EDF" w:rsidP="00E56EDF">
            <w:pPr>
              <w:pStyle w:val="Senseespaiat"/>
              <w:rPr>
                <w:lang w:val="es-ES"/>
              </w:rPr>
            </w:pPr>
            <w:r w:rsidRPr="00303213">
              <w:rPr>
                <w:lang w:val="es-ES"/>
              </w:rPr>
              <w:lastRenderedPageBreak/>
              <w:t>VOLANTE DE PLATA</w:t>
            </w:r>
          </w:p>
        </w:tc>
        <w:tc>
          <w:tcPr>
            <w:tcW w:w="2494" w:type="pct"/>
            <w:shd w:val="clear" w:color="auto" w:fill="F2F2F2" w:themeFill="background1" w:themeFillShade="F2"/>
            <w:vAlign w:val="center"/>
          </w:tcPr>
          <w:p w14:paraId="1BA2D8D4" w14:textId="6D704EBB"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segundo en una carrera.</w:t>
            </w:r>
          </w:p>
        </w:tc>
      </w:tr>
      <w:tr w:rsidR="006911DD" w:rsidRPr="00303213" w14:paraId="198FA089" w14:textId="77777777" w:rsidTr="00E56EDF">
        <w:trPr>
          <w:trHeight w:val="962"/>
        </w:trPr>
        <w:tc>
          <w:tcPr>
            <w:tcW w:w="2506" w:type="pct"/>
            <w:vAlign w:val="center"/>
          </w:tcPr>
          <w:p w14:paraId="2A538D76" w14:textId="78A95913" w:rsidR="006911DD" w:rsidRPr="00303213" w:rsidRDefault="00E56EDF" w:rsidP="00E56EDF">
            <w:pPr>
              <w:pStyle w:val="Senseespaiat"/>
              <w:rPr>
                <w:lang w:val="es-ES"/>
              </w:rPr>
            </w:pPr>
            <w:r w:rsidRPr="00303213">
              <w:rPr>
                <w:lang w:val="es-ES"/>
              </w:rPr>
              <w:t>VOLANTE DE BRONCE</w:t>
            </w:r>
          </w:p>
        </w:tc>
        <w:tc>
          <w:tcPr>
            <w:tcW w:w="2494" w:type="pct"/>
            <w:vAlign w:val="center"/>
          </w:tcPr>
          <w:p w14:paraId="6266B737" w14:textId="7BE0FDEE"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tercero en una carrera.</w:t>
            </w:r>
          </w:p>
        </w:tc>
      </w:tr>
      <w:tr w:rsidR="006911DD" w:rsidRPr="00303213" w14:paraId="37527ECF" w14:textId="77777777" w:rsidTr="00E56EDF">
        <w:trPr>
          <w:trHeight w:val="962"/>
        </w:trPr>
        <w:tc>
          <w:tcPr>
            <w:tcW w:w="2506" w:type="pct"/>
            <w:shd w:val="clear" w:color="auto" w:fill="F2F2F2" w:themeFill="background1" w:themeFillShade="F2"/>
            <w:vAlign w:val="center"/>
          </w:tcPr>
          <w:p w14:paraId="360E5C4C" w14:textId="3E279DAE" w:rsidR="006911DD" w:rsidRPr="00303213" w:rsidRDefault="00E56EDF" w:rsidP="00E56EDF">
            <w:pPr>
              <w:pStyle w:val="Senseespaiat"/>
              <w:rPr>
                <w:lang w:val="es-ES"/>
              </w:rPr>
            </w:pPr>
            <w:r w:rsidRPr="00303213">
              <w:rPr>
                <w:lang w:val="es-ES"/>
              </w:rPr>
              <w:t>VOLANTE DE MADERA</w:t>
            </w:r>
          </w:p>
        </w:tc>
        <w:tc>
          <w:tcPr>
            <w:tcW w:w="2494" w:type="pct"/>
            <w:shd w:val="clear" w:color="auto" w:fill="F2F2F2" w:themeFill="background1" w:themeFillShade="F2"/>
            <w:vAlign w:val="center"/>
          </w:tcPr>
          <w:p w14:paraId="5FF78FBF" w14:textId="31E2074A" w:rsidR="006911DD" w:rsidRPr="00303213" w:rsidRDefault="006911DD" w:rsidP="00116B5D">
            <w:pPr>
              <w:pStyle w:val="Senseespaiat"/>
              <w:keepNext/>
              <w:jc w:val="both"/>
              <w:rPr>
                <w:b w:val="0"/>
                <w:bCs w:val="0"/>
                <w:lang w:val="es-ES"/>
              </w:rPr>
            </w:pPr>
            <w:r w:rsidRPr="00303213">
              <w:rPr>
                <w:b w:val="0"/>
                <w:bCs w:val="0"/>
                <w:lang w:val="es-ES"/>
              </w:rPr>
              <w:t xml:space="preserve">Se consigue cada vez </w:t>
            </w:r>
            <w:r w:rsidR="008E31D4">
              <w:rPr>
                <w:b w:val="0"/>
                <w:bCs w:val="0"/>
                <w:lang w:val="es-ES"/>
              </w:rPr>
              <w:t>no se quede entre los tres primeros en una carrera.</w:t>
            </w:r>
          </w:p>
        </w:tc>
      </w:tr>
    </w:tbl>
    <w:p w14:paraId="7F1D434C" w14:textId="67CB117D" w:rsidR="00BD7E87" w:rsidRPr="00BD7E87" w:rsidRDefault="00116B5D" w:rsidP="00A55A49">
      <w:pPr>
        <w:pStyle w:val="Llegenda"/>
      </w:pPr>
      <w:bookmarkStart w:id="117" w:name="_Toc69497510"/>
      <w:r w:rsidRPr="00303213">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4</w:t>
      </w:r>
      <w:r w:rsidR="00D20794">
        <w:rPr>
          <w:noProof/>
        </w:rPr>
        <w:fldChar w:fldCharType="end"/>
      </w:r>
      <w:r w:rsidRPr="00303213">
        <w:t>: Tabla del sistema de puntuación.</w:t>
      </w:r>
      <w:bookmarkEnd w:id="117"/>
    </w:p>
    <w:p w14:paraId="15051282" w14:textId="3A82C32E" w:rsidR="006911DD" w:rsidRDefault="00871907" w:rsidP="00F10A17">
      <w:pPr>
        <w:pStyle w:val="Ttol4"/>
      </w:pPr>
      <w:r>
        <w:t>INTELIGENCIA ARTIFICIAL</w:t>
      </w:r>
    </w:p>
    <w:p w14:paraId="4586855E" w14:textId="6FB9D588" w:rsidR="008E31D4" w:rsidRPr="008E31D4" w:rsidRDefault="008E31D4" w:rsidP="00F10A17">
      <w:r>
        <w:t xml:space="preserve">La inteligencia artificial, o IA, está pensada, principalmente, para el juego solitario. Esta tendrá diferentes niveles de dificultad. La dificultad se determinará en sí esa IA, tiene la trazada óptima, hace uso bueno de los objetos, o si sabe derrapar bien. </w:t>
      </w:r>
    </w:p>
    <w:p w14:paraId="6AFB461C" w14:textId="6D77A38E" w:rsidR="008E31D4" w:rsidRPr="008E31D4" w:rsidRDefault="008E31D4" w:rsidP="00F10A17">
      <w:r>
        <w:t>La IA, tendrá cuatro estados, el IDLE, que prácticamente será una transición al estado de Start o Racing. El estado de Start, que será el que haga cada vez que tenga que hacer una salida de inicio, es decir, que empieza la partida. El estado de Racing, que es el estado principal, en él hará uso de todas las mecánicas del juego. Para acabar tendrá el estado de Hit, que es el estado de “golpe”, en este se bloqueará, para que la IA, no pueda hacer nada, hasta que acabe el estado.</w:t>
      </w:r>
    </w:p>
    <w:p w14:paraId="11B73B15" w14:textId="056066E2" w:rsidR="008E31D4" w:rsidRDefault="008E31D4" w:rsidP="00F10A17">
      <w:pPr>
        <w:jc w:val="center"/>
      </w:pPr>
      <w:r>
        <w:rPr>
          <w:noProof/>
          <w:lang w:val="es"/>
        </w:rPr>
        <w:lastRenderedPageBreak/>
        <w:drawing>
          <wp:inline distT="0" distB="0" distL="0" distR="0" wp14:anchorId="41D3FBAF" wp14:editId="696DA6D2">
            <wp:extent cx="2520000" cy="3254400"/>
            <wp:effectExtent l="0" t="0" r="0" b="317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0000" cy="3254400"/>
                    </a:xfrm>
                    <a:prstGeom prst="rect">
                      <a:avLst/>
                    </a:prstGeom>
                    <a:noFill/>
                    <a:ln>
                      <a:noFill/>
                    </a:ln>
                  </pic:spPr>
                </pic:pic>
              </a:graphicData>
            </a:graphic>
          </wp:inline>
        </w:drawing>
      </w:r>
    </w:p>
    <w:p w14:paraId="7511076A" w14:textId="38B5004F" w:rsidR="00BD7E87" w:rsidRPr="00BD7E87" w:rsidRDefault="008E31D4" w:rsidP="00A55A49">
      <w:pPr>
        <w:pStyle w:val="Llegenda"/>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1</w:t>
      </w:r>
      <w:r w:rsidR="00320AB6">
        <w:fldChar w:fldCharType="end"/>
      </w:r>
      <w:r>
        <w:t>: Diagrama de los estados de la Inteligencia Artificial.</w:t>
      </w:r>
    </w:p>
    <w:p w14:paraId="6314D528" w14:textId="306265BF" w:rsidR="00B54D74" w:rsidRPr="00BD7E87" w:rsidRDefault="00B54D74" w:rsidP="00F10A17">
      <w:pPr>
        <w:pStyle w:val="Ttol3"/>
      </w:pPr>
      <w:bookmarkStart w:id="118" w:name="_Toc70017718"/>
      <w:r w:rsidRPr="00BD7E87">
        <w:t>UML DEL SERVIDOR</w:t>
      </w:r>
      <w:bookmarkEnd w:id="118"/>
    </w:p>
    <w:p w14:paraId="49E61924" w14:textId="4E309EB2" w:rsidR="0013707B" w:rsidRDefault="00EB1305" w:rsidP="00F10A17">
      <w:r w:rsidRPr="00EB1305">
        <w:t xml:space="preserve">Antes de explicar el UML del servidor, se hará una breve explicación de porque no hay un diagrama UML de clases del cliente. Ese motivo es porque como se generaría una tabla muy grande, se ha preferido separar este UML en las tareas que tiene el cliente. Así que cada trozo del diagrama se encontrará dentro de los </w:t>
      </w:r>
      <w:r w:rsidR="00BD7E87">
        <w:t>sub apartados</w:t>
      </w:r>
      <w:r w:rsidRPr="00EB1305">
        <w:t xml:space="preserve"> que haya en el </w:t>
      </w:r>
      <w:r w:rsidR="00BD7E87">
        <w:t>sub apartado</w:t>
      </w:r>
      <w:r w:rsidRPr="00EB1305">
        <w:t xml:space="preserve"> 6.2.</w:t>
      </w:r>
    </w:p>
    <w:p w14:paraId="5E50F23A" w14:textId="2E19DD5D" w:rsidR="0012325F" w:rsidRDefault="00F4398E" w:rsidP="00F10A17">
      <w:r>
        <w:t>El servidor está diseñado para gestionar dos funciones.</w:t>
      </w:r>
    </w:p>
    <w:p w14:paraId="5C31B851" w14:textId="5CA92E32" w:rsidR="00F4398E" w:rsidRPr="00F10A17" w:rsidRDefault="00F4398E" w:rsidP="00F10A17">
      <w:r w:rsidRPr="00F10A17">
        <w:t>Primero las llamadas a la base de datos</w:t>
      </w:r>
      <w:r w:rsidR="0012325F" w:rsidRPr="00F10A17">
        <w:t>. Estas llamadas solo se harán cuando el cliente lo pida, así que el servidor solo traba</w:t>
      </w:r>
      <w:r w:rsidR="00372906" w:rsidRPr="00F10A17">
        <w:t>jará si el cliente se lo pide, solo para el aspecto de las llamadas de la base de datos. Estas llamadas</w:t>
      </w:r>
      <w:r w:rsidR="00F10A17" w:rsidRPr="00F10A17">
        <w:t xml:space="preserve"> se gestionarán a través de una API que se enviarán directamente del cliente.</w:t>
      </w:r>
    </w:p>
    <w:p w14:paraId="6C402EA4" w14:textId="6BCDC60D" w:rsidR="00F10A17" w:rsidRPr="00F10A17" w:rsidRDefault="00F10A17" w:rsidP="00F10A17">
      <w:r w:rsidRPr="00F10A17">
        <w:t>La segunda función es que gestionara el juego en línea, como era evidente. Para ello, se creará un thread para cada carrera. Este thread será el que se comunicará con el cliente, es decir que recibirá los datos de cada cliente y reenviará esos datos a los clientes de nuevo, para así, que el jugador pueda verlo.</w:t>
      </w:r>
      <w:r w:rsidR="00BD7E87">
        <w:t xml:space="preserve"> Además, cada vez </w:t>
      </w:r>
      <w:r w:rsidR="00BD7E87">
        <w:lastRenderedPageBreak/>
        <w:t>que se reciban los datos del cliente, se comprobará de que no haya ninguna anomalía, eso significa que se mirará que las velocidades del vehículo sean las adecuadas en cada momento, o que el jugador no se teletransporte. Esta segunda función, una vez se haya creado una sala de juego, funcionará automáticamente. Así que no será una funcionalidad “vaga” como la primera, sino que será el elemento principal del juego multijugador en línea.</w:t>
      </w:r>
    </w:p>
    <w:p w14:paraId="6FA7277B" w14:textId="77777777" w:rsidR="00A010E1" w:rsidRDefault="00A010E1" w:rsidP="00F10A17">
      <w:r>
        <w:rPr>
          <w:noProof/>
        </w:rPr>
        <w:drawing>
          <wp:inline distT="0" distB="0" distL="0" distR="0" wp14:anchorId="2F5A3EC5" wp14:editId="412B06BD">
            <wp:extent cx="5224349" cy="4320000"/>
            <wp:effectExtent l="0" t="0" r="0" b="4445"/>
            <wp:docPr id="31" name="Imat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tge 31"/>
                    <pic:cNvPicPr/>
                  </pic:nvPicPr>
                  <pic:blipFill>
                    <a:blip r:embed="rId44">
                      <a:extLst>
                        <a:ext uri="{28A0092B-C50C-407E-A947-70E740481C1C}">
                          <a14:useLocalDpi xmlns:a14="http://schemas.microsoft.com/office/drawing/2010/main" val="0"/>
                        </a:ext>
                      </a:extLst>
                    </a:blip>
                    <a:stretch>
                      <a:fillRect/>
                    </a:stretch>
                  </pic:blipFill>
                  <pic:spPr>
                    <a:xfrm>
                      <a:off x="0" y="0"/>
                      <a:ext cx="5224349" cy="4320000"/>
                    </a:xfrm>
                    <a:prstGeom prst="rect">
                      <a:avLst/>
                    </a:prstGeom>
                  </pic:spPr>
                </pic:pic>
              </a:graphicData>
            </a:graphic>
          </wp:inline>
        </w:drawing>
      </w:r>
    </w:p>
    <w:p w14:paraId="0E9F567D" w14:textId="6DA0A71F" w:rsidR="00BD7E87" w:rsidRPr="00BD7E87" w:rsidRDefault="00A010E1" w:rsidP="00A55A49">
      <w:pPr>
        <w:pStyle w:val="Llegenda"/>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2</w:t>
      </w:r>
      <w:r w:rsidR="00320AB6">
        <w:fldChar w:fldCharType="end"/>
      </w:r>
      <w:r>
        <w:t>: Diagrama UML de clases del servidor.</w:t>
      </w:r>
    </w:p>
    <w:p w14:paraId="4707EC3D" w14:textId="40777B16" w:rsidR="00B90BD6" w:rsidRPr="002C6982" w:rsidRDefault="00B90BD6" w:rsidP="00F10A17">
      <w:pPr>
        <w:pStyle w:val="Ttol3"/>
      </w:pPr>
      <w:bookmarkStart w:id="119" w:name="_Toc70017719"/>
      <w:r w:rsidRPr="002C6982">
        <w:t>BASE DE DATOS</w:t>
      </w:r>
      <w:bookmarkEnd w:id="119"/>
    </w:p>
    <w:p w14:paraId="1985D352" w14:textId="46DF5382" w:rsidR="002E475E" w:rsidRDefault="002E475E" w:rsidP="00F10A17">
      <w:r>
        <w:t>Para poder gestionar bien el juego, se debe tener un control de los jugadores. Para ello se ha elaborado un diagrama relacional de la base de datos. El encargado de usar esta base de datos, como se ha visto en el apartado anterior, es el servidor.</w:t>
      </w:r>
    </w:p>
    <w:p w14:paraId="39461A3D" w14:textId="3B291E7C" w:rsidR="002E475E" w:rsidRDefault="002E475E" w:rsidP="00F10A17">
      <w:r>
        <w:t xml:space="preserve">Esta base de datos, </w:t>
      </w:r>
      <w:r w:rsidR="006510B9">
        <w:t>aparte</w:t>
      </w:r>
      <w:r>
        <w:t xml:space="preserve"> de controlar a los jugadores, evita, un poco, las trampas que puedan hacer los jugadores. Para ello, como se puede ver en la siguiente </w:t>
      </w:r>
      <w:r>
        <w:lastRenderedPageBreak/>
        <w:t>figura, hay tres tablas de control del juego. Esas tablas tienen guardadas las variables de los objetos, de las diferentes dificultades de las IA y de los diferentes vehículos que puede haber en el futuro en el juego.</w:t>
      </w:r>
    </w:p>
    <w:p w14:paraId="114CA61C" w14:textId="31B6DD84" w:rsidR="002E475E" w:rsidRDefault="002E475E" w:rsidP="00F10A17">
      <w:r>
        <w:t xml:space="preserve">Además, se guardará, en la base de datos, todos los objetos lanzados en una partida, el coche que hayan elegido y el circuito. Todos estos datos se guardarán una vez finalizada la carrera, </w:t>
      </w:r>
      <w:r w:rsidR="0013707B">
        <w:t>ya que,</w:t>
      </w:r>
      <w:r>
        <w:t xml:space="preserve"> si no se puede perder rendimiento del servidor, para hacer unas tareas que no son muy útiles en ese momento.</w:t>
      </w:r>
    </w:p>
    <w:p w14:paraId="63D83139" w14:textId="44600C41" w:rsidR="0013707B" w:rsidRDefault="002E475E" w:rsidP="00F10A17">
      <w:r>
        <w:t xml:space="preserve">Para acabar, esta base de </w:t>
      </w:r>
      <w:r w:rsidR="0013707B">
        <w:t>datos</w:t>
      </w:r>
      <w:r>
        <w:t xml:space="preserve"> tiene constancia de</w:t>
      </w:r>
      <w:r w:rsidR="0013707B">
        <w:t xml:space="preserve"> que puede haber</w:t>
      </w:r>
      <w:r>
        <w:t xml:space="preserve"> diferentes servidores que hay en el juego</w:t>
      </w:r>
      <w:r w:rsidR="0013707B">
        <w:t>. Así que, si en un futuro el juego tiene diferentes servidores, no se debería cambiar mucho es parte de la base de datos.</w:t>
      </w:r>
    </w:p>
    <w:p w14:paraId="24EDE016" w14:textId="53FF4F6B" w:rsidR="002E475E" w:rsidRDefault="00D55D08" w:rsidP="00F10A17">
      <w:pPr>
        <w:pStyle w:val="Llegenda"/>
      </w:pPr>
      <w:r>
        <w:rPr>
          <w:noProof/>
        </w:rPr>
        <w:lastRenderedPageBreak/>
        <w:drawing>
          <wp:inline distT="0" distB="0" distL="0" distR="0" wp14:anchorId="1D148CDF" wp14:editId="50231E77">
            <wp:extent cx="5141434" cy="6840000"/>
            <wp:effectExtent l="0" t="0" r="2540" b="0"/>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pic:nvPicPr>
                  <pic:blipFill>
                    <a:blip r:embed="rId45">
                      <a:extLst>
                        <a:ext uri="{28A0092B-C50C-407E-A947-70E740481C1C}">
                          <a14:useLocalDpi xmlns:a14="http://schemas.microsoft.com/office/drawing/2010/main" val="0"/>
                        </a:ext>
                      </a:extLst>
                    </a:blip>
                    <a:stretch>
                      <a:fillRect/>
                    </a:stretch>
                  </pic:blipFill>
                  <pic:spPr>
                    <a:xfrm>
                      <a:off x="0" y="0"/>
                      <a:ext cx="5141434" cy="6840000"/>
                    </a:xfrm>
                    <a:prstGeom prst="rect">
                      <a:avLst/>
                    </a:prstGeom>
                  </pic:spPr>
                </pic:pic>
              </a:graphicData>
            </a:graphic>
          </wp:inline>
        </w:drawing>
      </w:r>
      <w:r w:rsidR="002E475E">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3</w:t>
      </w:r>
      <w:r w:rsidR="00320AB6">
        <w:fldChar w:fldCharType="end"/>
      </w:r>
      <w:r w:rsidR="002E475E">
        <w:t xml:space="preserve">: </w:t>
      </w:r>
      <w:r w:rsidR="002E475E" w:rsidRPr="002E475E">
        <w:t xml:space="preserve">Diagrama ERD de la base de datos del </w:t>
      </w:r>
      <w:r w:rsidR="002E475E">
        <w:t>juego</w:t>
      </w:r>
      <w:r w:rsidR="002E475E" w:rsidRPr="002E475E">
        <w:t>.</w:t>
      </w:r>
    </w:p>
    <w:p w14:paraId="6A0FF4E8" w14:textId="6493396E" w:rsidR="00BD7E87" w:rsidRDefault="00BD7E87" w:rsidP="00BD7E87"/>
    <w:p w14:paraId="7F0F1FED" w14:textId="5E668C92" w:rsidR="00DA69DC" w:rsidRDefault="00DA69DC">
      <w:pPr>
        <w:spacing w:before="0" w:after="200"/>
        <w:jc w:val="left"/>
      </w:pPr>
      <w:r>
        <w:br w:type="page"/>
      </w:r>
    </w:p>
    <w:p w14:paraId="205D371F" w14:textId="0B827D34" w:rsidR="00B90BD6" w:rsidRPr="00B54D74" w:rsidRDefault="00B90BD6" w:rsidP="00F10A17">
      <w:pPr>
        <w:pStyle w:val="Ttol2"/>
        <w:rPr>
          <w:highlight w:val="yellow"/>
        </w:rPr>
      </w:pPr>
      <w:bookmarkStart w:id="120" w:name="_Toc70017720"/>
      <w:r w:rsidRPr="00B54D74">
        <w:rPr>
          <w:highlight w:val="yellow"/>
        </w:rPr>
        <w:lastRenderedPageBreak/>
        <w:t>CLIENTE</w:t>
      </w:r>
      <w:bookmarkEnd w:id="120"/>
    </w:p>
    <w:p w14:paraId="2A92C1DC" w14:textId="4839A9A8" w:rsidR="00BD7E87" w:rsidRPr="00BA3537" w:rsidRDefault="00A00FCE" w:rsidP="00F10A17">
      <w:r>
        <w:t>Cuando ya se ha diseñado el juego, se empezará a desarrollar el cliente del juego.</w:t>
      </w:r>
      <w:r w:rsidR="006510B9">
        <w:t xml:space="preserve"> Para ello hay una serie de tareas que hacer. Estas tareas estarán explicadas en subapartados</w:t>
      </w:r>
    </w:p>
    <w:p w14:paraId="07E10915" w14:textId="63ACDB8F" w:rsidR="00B90BD6" w:rsidRPr="00D94EE5" w:rsidRDefault="00BA3537" w:rsidP="00F10A17">
      <w:pPr>
        <w:pStyle w:val="Ttol3"/>
      </w:pPr>
      <w:bookmarkStart w:id="121" w:name="_Toc70017721"/>
      <w:r w:rsidRPr="00D94EE5">
        <w:t>CONTROLADOR DEL VEHÍCULO</w:t>
      </w:r>
      <w:bookmarkEnd w:id="121"/>
    </w:p>
    <w:p w14:paraId="796FEC97" w14:textId="025876F1" w:rsidR="00BA3537" w:rsidRDefault="00A00FCE" w:rsidP="00F10A17">
      <w:r>
        <w:t xml:space="preserve">El controlador del vehículo se ha desarrollado siguiendo las pautas del apartado </w:t>
      </w:r>
      <w:r w:rsidR="000859D3">
        <w:t>3.4.4. Es el elemento principal del juego, ya que sin un buen controlador el jugador no se divertirá jugándolo.</w:t>
      </w:r>
    </w:p>
    <w:p w14:paraId="53741C21" w14:textId="549D7E57" w:rsidR="000859D3" w:rsidRDefault="000859D3" w:rsidP="00F10A17">
      <w:r>
        <w:t>Este es el diagrama UML del controlador del vehículo.</w:t>
      </w:r>
    </w:p>
    <w:p w14:paraId="16D8B7A4" w14:textId="77777777" w:rsidR="00D020BB" w:rsidRDefault="00D020BB" w:rsidP="00F10A17">
      <w:r>
        <w:rPr>
          <w:noProof/>
        </w:rPr>
        <w:drawing>
          <wp:inline distT="0" distB="0" distL="0" distR="0" wp14:anchorId="0DDC3986" wp14:editId="53BC8CF5">
            <wp:extent cx="5579110" cy="3807460"/>
            <wp:effectExtent l="0" t="0" r="2540" b="2540"/>
            <wp:docPr id="29"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tge 29"/>
                    <pic:cNvPicPr/>
                  </pic:nvPicPr>
                  <pic:blipFill>
                    <a:blip r:embed="rId46">
                      <a:extLst>
                        <a:ext uri="{28A0092B-C50C-407E-A947-70E740481C1C}">
                          <a14:useLocalDpi xmlns:a14="http://schemas.microsoft.com/office/drawing/2010/main" val="0"/>
                        </a:ext>
                      </a:extLst>
                    </a:blip>
                    <a:stretch>
                      <a:fillRect/>
                    </a:stretch>
                  </pic:blipFill>
                  <pic:spPr>
                    <a:xfrm>
                      <a:off x="0" y="0"/>
                      <a:ext cx="5579110" cy="3807460"/>
                    </a:xfrm>
                    <a:prstGeom prst="rect">
                      <a:avLst/>
                    </a:prstGeom>
                  </pic:spPr>
                </pic:pic>
              </a:graphicData>
            </a:graphic>
          </wp:inline>
        </w:drawing>
      </w:r>
    </w:p>
    <w:p w14:paraId="0372FC67" w14:textId="0837BCCF" w:rsidR="00DA69DC" w:rsidRDefault="00D020BB" w:rsidP="00A55A49">
      <w:pPr>
        <w:pStyle w:val="Llegenda"/>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4</w:t>
      </w:r>
      <w:r w:rsidR="00320AB6">
        <w:fldChar w:fldCharType="end"/>
      </w:r>
      <w:r>
        <w:t>: Diagrama UML del controlador del vehículo.</w:t>
      </w:r>
    </w:p>
    <w:p w14:paraId="4038A754" w14:textId="2A955F55" w:rsidR="001521FD" w:rsidRDefault="001521FD" w:rsidP="001521FD">
      <w:pPr>
        <w:pStyle w:val="Ttol4"/>
      </w:pPr>
      <w:r>
        <w:t>BLUEPRINT</w:t>
      </w:r>
    </w:p>
    <w:p w14:paraId="33CE046B" w14:textId="00BF269B" w:rsidR="00D20794" w:rsidRDefault="004E4424" w:rsidP="004E4424">
      <w:r>
        <w:t xml:space="preserve">Para empezar con el controlador se debe saber </w:t>
      </w:r>
      <w:r w:rsidR="00D20794">
        <w:t>cómo</w:t>
      </w:r>
      <w:r>
        <w:t xml:space="preserve"> será su jerarquía en el blueprint</w:t>
      </w:r>
      <w:r w:rsidR="00D20794">
        <w:t xml:space="preserve">. Para ello se ha pensado que la mesh del vehículo, el chasis del coche, </w:t>
      </w:r>
      <w:r w:rsidR="00D20794">
        <w:lastRenderedPageBreak/>
        <w:t>sea la raíz del blueprint. Así que después de tener el chasis, debe tener asignadas las posiciones y el componente de la rueda. Estas ruedas están separadas del chasis, no está en un skeletal mesh, ya que así era más sencillo de controlarlas y asignarles el componente de la rueda, que es el que hará la suspensión.</w:t>
      </w:r>
    </w:p>
    <w:p w14:paraId="65F09516" w14:textId="77777777" w:rsidR="00D20794" w:rsidRDefault="00D20794" w:rsidP="00D20794">
      <w:pPr>
        <w:keepNext/>
        <w:jc w:val="center"/>
      </w:pPr>
      <w:r>
        <w:rPr>
          <w:noProof/>
        </w:rPr>
        <w:drawing>
          <wp:inline distT="0" distB="0" distL="0" distR="0" wp14:anchorId="653D071F" wp14:editId="7147138A">
            <wp:extent cx="3419475" cy="2286000"/>
            <wp:effectExtent l="0" t="0" r="9525" b="0"/>
            <wp:docPr id="33" name="Imat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19475" cy="2286000"/>
                    </a:xfrm>
                    <a:prstGeom prst="rect">
                      <a:avLst/>
                    </a:prstGeom>
                  </pic:spPr>
                </pic:pic>
              </a:graphicData>
            </a:graphic>
          </wp:inline>
        </w:drawing>
      </w:r>
    </w:p>
    <w:p w14:paraId="6BEC2130" w14:textId="54F8BA59" w:rsidR="004E4424" w:rsidRDefault="00D20794" w:rsidP="00D20794">
      <w:pPr>
        <w:pStyle w:val="Llegenda"/>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5</w:t>
      </w:r>
      <w:r w:rsidR="00320AB6">
        <w:fldChar w:fldCharType="end"/>
      </w:r>
      <w:r>
        <w:t>: Jerarquía de los elementos del blueprint del controlador del vehículo.</w:t>
      </w:r>
    </w:p>
    <w:p w14:paraId="52D2AB2D" w14:textId="34E75434" w:rsidR="001521FD" w:rsidRDefault="003619F1" w:rsidP="001521FD">
      <w:pPr>
        <w:pStyle w:val="Ttol4"/>
      </w:pPr>
      <w:r>
        <w:t>TYRE COMPONENT</w:t>
      </w:r>
    </w:p>
    <w:p w14:paraId="51B70622" w14:textId="7F5D04D3" w:rsidR="00D20794" w:rsidRDefault="00D20794" w:rsidP="00D20794">
      <w:r>
        <w:t xml:space="preserve">Seguidamente se ha empezado a programar y testear la suspensión. Para ello se ha creado el componente TyreComponent y se ha empezado ha hacer la suspensión usando la </w:t>
      </w:r>
      <w:r w:rsidR="001521FD">
        <w:t>fórmula</w:t>
      </w:r>
      <w:r>
        <w:t xml:space="preserve"> del muelle.</w:t>
      </w:r>
    </w:p>
    <w:p w14:paraId="556F0D89" w14:textId="4DF957BF" w:rsidR="00D20794" w:rsidRDefault="00D20794" w:rsidP="00D20794">
      <w:r>
        <w:t xml:space="preserve">Para hacer eso se </w:t>
      </w:r>
      <w:r w:rsidR="001521FD">
        <w:t>debe hacer un raycast, line trace en Unreal Engine, para saber si la rueda está tocando el suelo. Si lo está haciendo, se aplica la fórmula del muelle y se añade una fuerza hacia arriba de la rueda para que el vehículo tenga la sensación de que hay una suspensión. Si no toca el suelo, directamente no hace nada, reinicia el valor de la última suspensión y deja que la gravedad actúe.</w:t>
      </w:r>
    </w:p>
    <w:p w14:paraId="3DF06FF6" w14:textId="4F4F6BB3" w:rsidR="001521FD" w:rsidRDefault="001521FD" w:rsidP="00D20794">
      <w:r>
        <w:t>El método que se ve a continuación requiere de que se pase la distancia máxima de la suspensión, la fuerza máxima que se puede aplicar, y la constante de la fricción, que hace que la suspensión sea más dura o blanda.</w:t>
      </w:r>
    </w:p>
    <w:p w14:paraId="198FD18C" w14:textId="31813994"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7928A1"/>
        </w:rPr>
        <w:lastRenderedPageBreak/>
        <w:t>bool</w:t>
      </w:r>
      <w:r>
        <w:rPr>
          <w:color w:val="545454"/>
        </w:rPr>
        <w:t xml:space="preserve"> </w:t>
      </w:r>
      <w:r>
        <w:rPr>
          <w:color w:val="007FAA"/>
        </w:rPr>
        <w:t>UTyreComponent</w:t>
      </w:r>
      <w:r>
        <w:rPr>
          <w:color w:val="545454"/>
        </w:rPr>
        <w:t>::</w:t>
      </w:r>
      <w:r>
        <w:rPr>
          <w:color w:val="007FAA"/>
        </w:rPr>
        <w:t>SuspensionForce</w:t>
      </w:r>
      <w:r>
        <w:rPr>
          <w:color w:val="545454"/>
        </w:rPr>
        <w:t>(</w:t>
      </w:r>
      <w:r>
        <w:rPr>
          <w:color w:val="7928A1"/>
        </w:rPr>
        <w:t>float</w:t>
      </w:r>
      <w:r>
        <w:rPr>
          <w:color w:val="545454"/>
        </w:rPr>
        <w:t xml:space="preserve"> suspensionDistance, </w:t>
      </w:r>
      <w:r>
        <w:rPr>
          <w:color w:val="545454"/>
        </w:rPr>
        <w:tab/>
      </w:r>
      <w:r>
        <w:rPr>
          <w:color w:val="545454"/>
        </w:rPr>
        <w:tab/>
      </w:r>
      <w:r>
        <w:rPr>
          <w:color w:val="545454"/>
        </w:rPr>
        <w:tab/>
      </w:r>
      <w:r>
        <w:rPr>
          <w:color w:val="545454"/>
        </w:rPr>
        <w:tab/>
      </w:r>
      <w:r>
        <w:rPr>
          <w:color w:val="7928A1"/>
        </w:rPr>
        <w:t>float</w:t>
      </w:r>
      <w:r>
        <w:rPr>
          <w:color w:val="545454"/>
        </w:rPr>
        <w:t xml:space="preserve"> force, </w:t>
      </w:r>
      <w:r>
        <w:rPr>
          <w:color w:val="7928A1"/>
        </w:rPr>
        <w:t>float</w:t>
      </w:r>
      <w:r>
        <w:rPr>
          <w:color w:val="545454"/>
        </w:rPr>
        <w:t xml:space="preserve"> frictionValue)</w:t>
      </w:r>
    </w:p>
    <w:p w14:paraId="3D66A560"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w:t>
      </w:r>
    </w:p>
    <w:p w14:paraId="25E33296"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007FAA"/>
        </w:rPr>
        <w:t>FHitResult</w:t>
      </w:r>
      <w:r>
        <w:rPr>
          <w:color w:val="545454"/>
        </w:rPr>
        <w:t xml:space="preserve"> hit;</w:t>
      </w:r>
    </w:p>
    <w:p w14:paraId="18186EC0"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007FAA"/>
        </w:rPr>
        <w:t>FVector</w:t>
      </w:r>
      <w:r>
        <w:rPr>
          <w:color w:val="545454"/>
        </w:rPr>
        <w:t xml:space="preserve"> position = </w:t>
      </w:r>
      <w:r>
        <w:rPr>
          <w:color w:val="007FAA"/>
        </w:rPr>
        <w:t>GetComponentLocation</w:t>
      </w:r>
      <w:r>
        <w:rPr>
          <w:color w:val="545454"/>
        </w:rPr>
        <w:t>();</w:t>
      </w:r>
    </w:p>
    <w:p w14:paraId="7C5D6F72"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007FAA"/>
        </w:rPr>
        <w:t>FVector</w:t>
      </w:r>
      <w:r>
        <w:rPr>
          <w:color w:val="545454"/>
        </w:rPr>
        <w:t xml:space="preserve"> </w:t>
      </w:r>
      <w:r>
        <w:rPr>
          <w:color w:val="7928A1"/>
        </w:rPr>
        <w:t>end</w:t>
      </w:r>
      <w:r>
        <w:rPr>
          <w:color w:val="545454"/>
        </w:rPr>
        <w:t xml:space="preserve"> = position - (</w:t>
      </w:r>
      <w:r>
        <w:rPr>
          <w:color w:val="007FAA"/>
        </w:rPr>
        <w:t>GetUpVector</w:t>
      </w:r>
      <w:r>
        <w:rPr>
          <w:color w:val="545454"/>
        </w:rPr>
        <w:t>() * suspensionDistance);</w:t>
      </w:r>
    </w:p>
    <w:p w14:paraId="2789755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5F67F129" w14:textId="7BA88489"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007FAA"/>
        </w:rPr>
        <w:t>GetWorld</w:t>
      </w:r>
      <w:r>
        <w:rPr>
          <w:color w:val="545454"/>
        </w:rPr>
        <w:t>()-&gt;</w:t>
      </w:r>
      <w:r>
        <w:rPr>
          <w:color w:val="007FAA"/>
        </w:rPr>
        <w:t>LineTraceSingleByChannel</w:t>
      </w:r>
      <w:r>
        <w:rPr>
          <w:color w:val="545454"/>
        </w:rPr>
        <w:t xml:space="preserve">(hit, position, </w:t>
      </w:r>
      <w:r>
        <w:rPr>
          <w:color w:val="7928A1"/>
        </w:rPr>
        <w:t>end</w:t>
      </w:r>
      <w:r>
        <w:rPr>
          <w:color w:val="545454"/>
        </w:rPr>
        <w:t xml:space="preserve">, </w:t>
      </w:r>
      <w:r>
        <w:rPr>
          <w:color w:val="545454"/>
        </w:rPr>
        <w:tab/>
      </w:r>
      <w:r>
        <w:rPr>
          <w:color w:val="545454"/>
        </w:rPr>
        <w:tab/>
      </w:r>
      <w:r>
        <w:rPr>
          <w:color w:val="545454"/>
        </w:rPr>
        <w:tab/>
      </w:r>
      <w:r>
        <w:rPr>
          <w:color w:val="545454"/>
        </w:rPr>
        <w:tab/>
      </w:r>
      <w:r>
        <w:rPr>
          <w:color w:val="545454"/>
        </w:rPr>
        <w:tab/>
        <w:t>ECC_WorldStatic);</w:t>
      </w:r>
    </w:p>
    <w:p w14:paraId="319B8837"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36C5630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7928A1"/>
        </w:rPr>
        <w:t>if</w:t>
      </w:r>
      <w:r>
        <w:rPr>
          <w:color w:val="545454"/>
        </w:rPr>
        <w:t xml:space="preserve"> (hit.bBlockingHit)</w:t>
      </w:r>
    </w:p>
    <w:p w14:paraId="4D759E9F"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34531CBE"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696969"/>
        </w:rPr>
        <w:t>//FÓRMULA DEL MUELLE</w:t>
      </w:r>
    </w:p>
    <w:p w14:paraId="73827CD6" w14:textId="5F3B164F"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7928A1"/>
        </w:rPr>
        <w:t>float</w:t>
      </w:r>
      <w:r>
        <w:rPr>
          <w:color w:val="545454"/>
        </w:rPr>
        <w:t xml:space="preserve"> currentSuspensionCompression = </w:t>
      </w:r>
      <w:r>
        <w:rPr>
          <w:color w:val="AA5D00"/>
        </w:rPr>
        <w:t>1</w:t>
      </w:r>
      <w:r>
        <w:rPr>
          <w:color w:val="545454"/>
        </w:rPr>
        <w:t xml:space="preserve"> - (hit.</w:t>
      </w:r>
      <w:r>
        <w:rPr>
          <w:color w:val="007FAA"/>
        </w:rPr>
        <w:t>Distance</w:t>
      </w:r>
      <w:r>
        <w:rPr>
          <w:color w:val="545454"/>
        </w:rPr>
        <w:t xml:space="preserve"> / </w:t>
      </w:r>
      <w:r>
        <w:rPr>
          <w:color w:val="545454"/>
        </w:rPr>
        <w:tab/>
      </w:r>
      <w:r>
        <w:rPr>
          <w:color w:val="545454"/>
        </w:rPr>
        <w:tab/>
      </w:r>
      <w:r>
        <w:rPr>
          <w:color w:val="545454"/>
        </w:rPr>
        <w:tab/>
      </w:r>
      <w:r>
        <w:rPr>
          <w:color w:val="545454"/>
        </w:rPr>
        <w:tab/>
        <w:t>suspensionDistance);</w:t>
      </w:r>
    </w:p>
    <w:p w14:paraId="6FFC1972"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7928A1"/>
        </w:rPr>
        <w:t>float</w:t>
      </w:r>
      <w:r>
        <w:rPr>
          <w:color w:val="545454"/>
        </w:rPr>
        <w:t xml:space="preserve"> springForce = currentSuspensionCompression * force;</w:t>
      </w:r>
    </w:p>
    <w:p w14:paraId="3569266C" w14:textId="5249194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7928A1"/>
        </w:rPr>
        <w:t>float</w:t>
      </w:r>
      <w:r>
        <w:rPr>
          <w:color w:val="545454"/>
        </w:rPr>
        <w:t xml:space="preserve"> frictionForce = (currentSuspensionCompression - </w:t>
      </w:r>
      <w:r>
        <w:rPr>
          <w:color w:val="545454"/>
        </w:rPr>
        <w:tab/>
      </w:r>
      <w:r>
        <w:rPr>
          <w:color w:val="545454"/>
        </w:rPr>
        <w:tab/>
      </w:r>
      <w:r>
        <w:rPr>
          <w:color w:val="545454"/>
        </w:rPr>
        <w:tab/>
      </w:r>
      <w:r>
        <w:rPr>
          <w:color w:val="545454"/>
        </w:rPr>
        <w:tab/>
      </w:r>
      <w:r>
        <w:rPr>
          <w:color w:val="545454"/>
        </w:rPr>
        <w:tab/>
        <w:t>suspensionCompression);</w:t>
      </w:r>
    </w:p>
    <w:p w14:paraId="1DF3C864"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frictionForce /= </w:t>
      </w:r>
      <w:r>
        <w:rPr>
          <w:color w:val="007FAA"/>
        </w:rPr>
        <w:t>GetWorld</w:t>
      </w:r>
      <w:r>
        <w:rPr>
          <w:color w:val="545454"/>
        </w:rPr>
        <w:t>()-&gt;</w:t>
      </w:r>
      <w:r>
        <w:rPr>
          <w:color w:val="007FAA"/>
        </w:rPr>
        <w:t>DeltaTimeSeconds</w:t>
      </w:r>
      <w:r>
        <w:rPr>
          <w:color w:val="545454"/>
        </w:rPr>
        <w:t>;</w:t>
      </w:r>
    </w:p>
    <w:p w14:paraId="2C5B5EE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frictionForce *= frictionValue;</w:t>
      </w:r>
    </w:p>
    <w:p w14:paraId="48555F39"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springForce += frictionForce;</w:t>
      </w:r>
    </w:p>
    <w:p w14:paraId="0E32DF3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50AAA5E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696969"/>
        </w:rPr>
        <w:t>//SE APLICA LA FUERZA</w:t>
      </w:r>
    </w:p>
    <w:p w14:paraId="3DAACBEF" w14:textId="7A2F3249"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vehicleMesh-&gt;</w:t>
      </w:r>
      <w:r>
        <w:rPr>
          <w:color w:val="007FAA"/>
        </w:rPr>
        <w:t>AddForceAtLocation</w:t>
      </w:r>
      <w:r>
        <w:rPr>
          <w:color w:val="545454"/>
        </w:rPr>
        <w:t>(</w:t>
      </w:r>
      <w:r>
        <w:rPr>
          <w:color w:val="007FAA"/>
        </w:rPr>
        <w:t>GetUpVector</w:t>
      </w:r>
      <w:r>
        <w:rPr>
          <w:color w:val="545454"/>
        </w:rPr>
        <w:t xml:space="preserve">() * </w:t>
      </w:r>
      <w:r>
        <w:rPr>
          <w:color w:val="545454"/>
        </w:rPr>
        <w:tab/>
      </w:r>
      <w:r>
        <w:rPr>
          <w:color w:val="545454"/>
        </w:rPr>
        <w:tab/>
      </w:r>
      <w:r>
        <w:rPr>
          <w:color w:val="545454"/>
        </w:rPr>
        <w:tab/>
      </w:r>
      <w:r>
        <w:rPr>
          <w:color w:val="545454"/>
        </w:rPr>
        <w:tab/>
      </w:r>
      <w:r>
        <w:rPr>
          <w:color w:val="545454"/>
        </w:rPr>
        <w:tab/>
        <w:t>springForce, position, NAME_None);</w:t>
      </w:r>
    </w:p>
    <w:p w14:paraId="5C5E5AD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2ACF4A0A"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suspensionCompression = currentSuspensionCompression;</w:t>
      </w:r>
    </w:p>
    <w:p w14:paraId="6D581EFF"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68AA13C5"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7928A1"/>
        </w:rPr>
        <w:t>return</w:t>
      </w:r>
      <w:r>
        <w:rPr>
          <w:color w:val="545454"/>
        </w:rPr>
        <w:t xml:space="preserve"> </w:t>
      </w:r>
      <w:r>
        <w:rPr>
          <w:color w:val="7928A1"/>
        </w:rPr>
        <w:t>true</w:t>
      </w:r>
      <w:r>
        <w:rPr>
          <w:color w:val="545454"/>
        </w:rPr>
        <w:t>;</w:t>
      </w:r>
    </w:p>
    <w:p w14:paraId="5FC5659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32D69FA8"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7928A1"/>
        </w:rPr>
        <w:t>else</w:t>
      </w:r>
      <w:r>
        <w:rPr>
          <w:color w:val="545454"/>
        </w:rPr>
        <w:t xml:space="preserve">    {</w:t>
      </w:r>
    </w:p>
    <w:p w14:paraId="6EB7AF0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suspensionCompression = </w:t>
      </w:r>
      <w:r>
        <w:rPr>
          <w:color w:val="AA5D00"/>
        </w:rPr>
        <w:t>0</w:t>
      </w:r>
      <w:r>
        <w:rPr>
          <w:color w:val="545454"/>
        </w:rPr>
        <w:t>;</w:t>
      </w:r>
    </w:p>
    <w:p w14:paraId="17C32FF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36149B1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7928A1"/>
        </w:rPr>
        <w:t>return</w:t>
      </w:r>
      <w:r>
        <w:rPr>
          <w:color w:val="545454"/>
        </w:rPr>
        <w:t xml:space="preserve"> </w:t>
      </w:r>
      <w:r>
        <w:rPr>
          <w:color w:val="7928A1"/>
        </w:rPr>
        <w:t>false</w:t>
      </w:r>
      <w:r>
        <w:rPr>
          <w:color w:val="545454"/>
        </w:rPr>
        <w:t>;</w:t>
      </w:r>
    </w:p>
    <w:p w14:paraId="4F8F3C5D"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6B520BF2" w14:textId="5F6F5BB3" w:rsidR="001521FD" w:rsidRP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sidRPr="001521FD">
        <w:rPr>
          <w:color w:val="545454"/>
        </w:rPr>
        <w:t>} </w:t>
      </w:r>
    </w:p>
    <w:p w14:paraId="3C7D068F" w14:textId="2E41F34C" w:rsidR="00D20794" w:rsidRDefault="001521FD" w:rsidP="001521FD">
      <w:pPr>
        <w:pStyle w:val="Ttol4"/>
        <w:rPr>
          <w:lang w:val="ca-ES"/>
        </w:rPr>
      </w:pPr>
      <w:r>
        <w:rPr>
          <w:lang w:val="ca-ES"/>
        </w:rPr>
        <w:t>VEHICLE</w:t>
      </w:r>
    </w:p>
    <w:p w14:paraId="331F7ADC" w14:textId="582C6733" w:rsidR="001521FD" w:rsidRDefault="001521FD" w:rsidP="001521FD">
      <w:r w:rsidRPr="001521FD">
        <w:t>Una vez ya funciona la suspensión se puede empezar a jugar con el movimiento del vehículo.</w:t>
      </w:r>
      <w:r>
        <w:t xml:space="preserve"> Este movimiento será hecho exclusivamente con físicas.</w:t>
      </w:r>
      <w:r w:rsidR="001D3AE3">
        <w:t xml:space="preserve"> El vehículo está hecho con, al inicio, una </w:t>
      </w:r>
      <w:r w:rsidR="002F001C">
        <w:t>interfaz</w:t>
      </w:r>
      <w:r w:rsidR="001D3AE3">
        <w:t xml:space="preserve">, IVehicle. Esta </w:t>
      </w:r>
      <w:r w:rsidR="002F001C">
        <w:t>interfaz</w:t>
      </w:r>
      <w:r w:rsidR="001D3AE3">
        <w:t xml:space="preserve"> lo que hace es tener los métodos comunes para la clase que gestiona los inputs, VehicleController, i la clase que ejecuta los inputs, Vehicle. La clase Vehicle, es una clase </w:t>
      </w:r>
      <w:r w:rsidR="002F001C">
        <w:t>abstracta</w:t>
      </w:r>
      <w:r w:rsidR="001D3AE3">
        <w:t>, y lo que hace es hacer los métodos comunes en todos los vehículos, menos las ruedas que pueda tener el vehículo, ya que en el futuro puede haber vehículos con menos ruedas, motos, bicis, triciclos, etc.</w:t>
      </w:r>
    </w:p>
    <w:p w14:paraId="1B92F1A1" w14:textId="327F440F" w:rsidR="001521FD" w:rsidRDefault="001521FD" w:rsidP="001521FD">
      <w:pPr>
        <w:pStyle w:val="Ttol5"/>
      </w:pPr>
      <w:r>
        <w:t>ACELERACIÓN</w:t>
      </w:r>
    </w:p>
    <w:p w14:paraId="5762BC0E" w14:textId="5626EA5E" w:rsidR="001521FD" w:rsidRDefault="001521FD" w:rsidP="001521FD">
      <w:r>
        <w:lastRenderedPageBreak/>
        <w:t>Para poder acelerar el vehículo, primero</w:t>
      </w:r>
      <w:r w:rsidR="001D3AE3">
        <w:t xml:space="preserve"> se debe tener un atributo de la velocidad máxima, maxSpeed, y el tiempo que tarda a llegar a ella, acceleration. Como se puede saber la aceleración no es </w:t>
      </w:r>
      <w:r w:rsidR="002F001C">
        <w:t>lineal</w:t>
      </w:r>
      <w:r w:rsidR="001D3AE3">
        <w:t>, sino que hace una curva exponencial, hasta llegar a la velocidad máxima. Así que cuando se añade la fuerza se hace el cálculo de esa aceleración utilizando una variable que hace de contador de tiempo y la función estática Exp de la clase Math.</w:t>
      </w:r>
    </w:p>
    <w:p w14:paraId="0AC3ED10" w14:textId="4DD6B46C" w:rsidR="001D3AE3" w:rsidRDefault="001D3AE3" w:rsidP="001521FD">
      <w:r>
        <w:t xml:space="preserve">Para que de un efecto visual de que </w:t>
      </w:r>
      <w:r w:rsidR="002F001C">
        <w:t>el vehículo</w:t>
      </w:r>
      <w:r>
        <w:t xml:space="preserve"> este acelerando, se ha hecho que la fuerza se ejecute un poco hacia adelante del centro de gravedad del chasis. Así cuando se acelere, </w:t>
      </w:r>
      <w:r w:rsidR="002F001C">
        <w:t>el vehículo</w:t>
      </w:r>
      <w:r>
        <w:t xml:space="preserve"> automáticamente hará el efecto de acelerar.</w:t>
      </w:r>
    </w:p>
    <w:p w14:paraId="3FE6925B" w14:textId="5BF4BDDC"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7928A1"/>
        </w:rPr>
        <w:t>void</w:t>
      </w:r>
      <w:r>
        <w:rPr>
          <w:color w:val="545454"/>
        </w:rPr>
        <w:t xml:space="preserve"> </w:t>
      </w:r>
      <w:r>
        <w:rPr>
          <w:color w:val="007FAA"/>
        </w:rPr>
        <w:t>AVehiclePawn</w:t>
      </w:r>
      <w:r>
        <w:rPr>
          <w:color w:val="545454"/>
        </w:rPr>
        <w:t>::</w:t>
      </w:r>
      <w:r w:rsidR="00A55115">
        <w:rPr>
          <w:color w:val="007FAA"/>
        </w:rPr>
        <w:t>Perform</w:t>
      </w:r>
      <w:r w:rsidR="002F001C">
        <w:rPr>
          <w:color w:val="007FAA"/>
        </w:rPr>
        <w:t>Accelerat</w:t>
      </w:r>
      <w:r w:rsidR="00A55115">
        <w:rPr>
          <w:color w:val="007FAA"/>
        </w:rPr>
        <w:t>ion</w:t>
      </w:r>
      <w:r>
        <w:rPr>
          <w:color w:val="545454"/>
        </w:rPr>
        <w:t>()</w:t>
      </w:r>
    </w:p>
    <w:p w14:paraId="51D59A62"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w:t>
      </w:r>
    </w:p>
    <w:p w14:paraId="1A3A712C"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carMesh-&gt;</w:t>
      </w:r>
      <w:r>
        <w:rPr>
          <w:color w:val="007FAA"/>
        </w:rPr>
        <w:t>SetLinearDamping</w:t>
      </w:r>
      <w:r>
        <w:rPr>
          <w:color w:val="545454"/>
        </w:rPr>
        <w:t>(</w:t>
      </w:r>
      <w:r>
        <w:rPr>
          <w:color w:val="AA5D00"/>
        </w:rPr>
        <w:t>1.f</w:t>
      </w:r>
      <w:r>
        <w:rPr>
          <w:color w:val="545454"/>
        </w:rPr>
        <w:t>);</w:t>
      </w:r>
    </w:p>
    <w:p w14:paraId="5F6F2C4A"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r>
        <w:rPr>
          <w:color w:val="7928A1"/>
        </w:rPr>
        <w:t>if</w:t>
      </w:r>
      <w:r>
        <w:rPr>
          <w:color w:val="545454"/>
        </w:rPr>
        <w:t xml:space="preserve"> (currentSpeed &lt; maxSpeed)</w:t>
      </w:r>
    </w:p>
    <w:p w14:paraId="52B221ED"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
    <w:p w14:paraId="6368942C"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carMesh-&gt;</w:t>
      </w:r>
      <w:r>
        <w:rPr>
          <w:color w:val="007FAA"/>
        </w:rPr>
        <w:t>AddForceAtLocation</w:t>
      </w:r>
      <w:r>
        <w:rPr>
          <w:color w:val="545454"/>
        </w:rPr>
        <w:t>(</w:t>
      </w:r>
    </w:p>
    <w:p w14:paraId="153AADCC" w14:textId="57111B6A"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carMesh-&gt;</w:t>
      </w:r>
      <w:r>
        <w:rPr>
          <w:color w:val="007FAA"/>
        </w:rPr>
        <w:t>GetForwardVector</w:t>
      </w:r>
      <w:r>
        <w:rPr>
          <w:color w:val="545454"/>
        </w:rPr>
        <w:t xml:space="preserve">() * acceleration * </w:t>
      </w:r>
      <w:r>
        <w:rPr>
          <w:color w:val="545454"/>
        </w:rPr>
        <w:tab/>
      </w:r>
      <w:r>
        <w:rPr>
          <w:color w:val="545454"/>
        </w:rPr>
        <w:tab/>
      </w:r>
      <w:r>
        <w:rPr>
          <w:color w:val="545454"/>
        </w:rPr>
        <w:tab/>
      </w:r>
      <w:r>
        <w:rPr>
          <w:color w:val="545454"/>
        </w:rPr>
        <w:tab/>
      </w:r>
      <w:r>
        <w:rPr>
          <w:color w:val="545454"/>
        </w:rPr>
        <w:tab/>
      </w:r>
      <w:r>
        <w:rPr>
          <w:color w:val="545454"/>
        </w:rPr>
        <w:tab/>
      </w:r>
      <w:r>
        <w:rPr>
          <w:color w:val="007FAA"/>
        </w:rPr>
        <w:t>FMath</w:t>
      </w:r>
      <w:r>
        <w:rPr>
          <w:color w:val="545454"/>
        </w:rPr>
        <w:t>::</w:t>
      </w:r>
      <w:r>
        <w:rPr>
          <w:color w:val="007FAA"/>
        </w:rPr>
        <w:t>Exp</w:t>
      </w:r>
      <w:r>
        <w:rPr>
          <w:color w:val="545454"/>
        </w:rPr>
        <w:t xml:space="preserve">(accelerationTimer) * </w:t>
      </w:r>
      <w:r>
        <w:rPr>
          <w:color w:val="545454"/>
        </w:rPr>
        <w:tab/>
      </w:r>
      <w:r>
        <w:rPr>
          <w:color w:val="545454"/>
        </w:rPr>
        <w:tab/>
      </w:r>
      <w:r>
        <w:rPr>
          <w:color w:val="545454"/>
        </w:rPr>
        <w:tab/>
      </w:r>
      <w:r>
        <w:rPr>
          <w:color w:val="545454"/>
        </w:rPr>
        <w:tab/>
        <w:t xml:space="preserve">accelerationRate, </w:t>
      </w:r>
      <w:r>
        <w:rPr>
          <w:color w:val="007FAA"/>
        </w:rPr>
        <w:t>GetCenterOfMass</w:t>
      </w:r>
      <w:r>
        <w:rPr>
          <w:color w:val="545454"/>
        </w:rPr>
        <w:t>());</w:t>
      </w:r>
    </w:p>
    <w:p w14:paraId="5B3B1E28"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lastVelocity = currentSpeed;</w:t>
      </w:r>
    </w:p>
    <w:p w14:paraId="78CB261E"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accelerationTimer += </w:t>
      </w:r>
      <w:r>
        <w:rPr>
          <w:color w:val="007FAA"/>
        </w:rPr>
        <w:t>GetWorld</w:t>
      </w:r>
      <w:r>
        <w:rPr>
          <w:color w:val="545454"/>
        </w:rPr>
        <w:t>()-&gt;</w:t>
      </w:r>
      <w:r>
        <w:rPr>
          <w:color w:val="007FAA"/>
        </w:rPr>
        <w:t>DeltaTimeSeconds</w:t>
      </w:r>
      <w:r>
        <w:rPr>
          <w:color w:val="545454"/>
        </w:rPr>
        <w:t>;</w:t>
      </w:r>
    </w:p>
    <w:p w14:paraId="629CDF44"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
    <w:p w14:paraId="1B6C9E6E" w14:textId="7EB495EE" w:rsidR="001D3AE3" w:rsidRPr="002F001C"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sidRPr="002F001C">
        <w:rPr>
          <w:color w:val="545454"/>
        </w:rPr>
        <w:t>} </w:t>
      </w:r>
    </w:p>
    <w:p w14:paraId="17685FEE" w14:textId="3A7FF62E" w:rsidR="001D3AE3" w:rsidRDefault="001D3AE3" w:rsidP="001D3AE3">
      <w:pPr>
        <w:pStyle w:val="Ttol4"/>
        <w:rPr>
          <w:lang w:val="en-US"/>
        </w:rPr>
      </w:pPr>
      <w:r>
        <w:rPr>
          <w:lang w:val="en-US"/>
        </w:rPr>
        <w:t>FRENO</w:t>
      </w:r>
    </w:p>
    <w:p w14:paraId="5A1416B4" w14:textId="2759D264" w:rsidR="002F001C" w:rsidRPr="002F001C" w:rsidRDefault="002F001C" w:rsidP="002F001C">
      <w:r w:rsidRPr="002F001C">
        <w:t>El freno se ha h</w:t>
      </w:r>
      <w:r>
        <w:t>echo de la misma manera que la aceleración, es decir, el freno es una aceleración negativa. Así que se utiliza la fórmula exponencial para ejecutar esa aceleración. De esta manera, a diferencia de la aceleración, este método debe hacer una gestión de saber si debe frenar o si debe ir marcha atrás. Así que, si se sigue frenando y la velocidad ha llegado a cero, el vehículo directamente empezará a ir marcha atrás.</w:t>
      </w:r>
    </w:p>
    <w:p w14:paraId="2ED59AC4" w14:textId="6E606A9F"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7928A1"/>
        </w:rPr>
        <w:t>void</w:t>
      </w:r>
      <w:r>
        <w:rPr>
          <w:color w:val="545454"/>
        </w:rPr>
        <w:t xml:space="preserve"> </w:t>
      </w:r>
      <w:r>
        <w:rPr>
          <w:color w:val="007FAA"/>
        </w:rPr>
        <w:t>AVehiclePawn</w:t>
      </w:r>
      <w:r>
        <w:rPr>
          <w:color w:val="545454"/>
        </w:rPr>
        <w:t>::</w:t>
      </w:r>
      <w:r w:rsidR="00A55115">
        <w:rPr>
          <w:color w:val="007FAA"/>
        </w:rPr>
        <w:t>Perform</w:t>
      </w:r>
      <w:r>
        <w:rPr>
          <w:color w:val="007FAA"/>
        </w:rPr>
        <w:t>Brak</w:t>
      </w:r>
      <w:r w:rsidR="00A55115">
        <w:rPr>
          <w:color w:val="007FAA"/>
        </w:rPr>
        <w:t>ing</w:t>
      </w:r>
      <w:r>
        <w:rPr>
          <w:color w:val="545454"/>
        </w:rPr>
        <w:t>(</w:t>
      </w:r>
      <w:r>
        <w:rPr>
          <w:color w:val="7928A1"/>
        </w:rPr>
        <w:t>float</w:t>
      </w:r>
      <w:r>
        <w:rPr>
          <w:color w:val="545454"/>
        </w:rPr>
        <w:t>&amp; currentVelocity)</w:t>
      </w:r>
    </w:p>
    <w:p w14:paraId="25ECF2E9"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w:t>
      </w:r>
    </w:p>
    <w:p w14:paraId="3250F436"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carMesh-&gt;</w:t>
      </w:r>
      <w:r>
        <w:rPr>
          <w:color w:val="007FAA"/>
        </w:rPr>
        <w:t>SetLinearDamping</w:t>
      </w:r>
      <w:r>
        <w:rPr>
          <w:color w:val="545454"/>
        </w:rPr>
        <w:t>(</w:t>
      </w:r>
      <w:r>
        <w:rPr>
          <w:color w:val="AA5D00"/>
        </w:rPr>
        <w:t>1.f</w:t>
      </w:r>
      <w:r>
        <w:rPr>
          <w:color w:val="545454"/>
        </w:rPr>
        <w:t>);</w:t>
      </w:r>
    </w:p>
    <w:p w14:paraId="3FA1059B" w14:textId="46436BEF"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currentVelocity = lastVelocity &lt; currentVelocity ? -</w:t>
      </w:r>
      <w:r>
        <w:rPr>
          <w:color w:val="545454"/>
        </w:rPr>
        <w:tab/>
      </w:r>
      <w:r>
        <w:rPr>
          <w:color w:val="545454"/>
        </w:rPr>
        <w:tab/>
      </w:r>
      <w:r>
        <w:rPr>
          <w:color w:val="545454"/>
        </w:rPr>
        <w:tab/>
      </w:r>
      <w:r>
        <w:rPr>
          <w:color w:val="545454"/>
        </w:rPr>
        <w:tab/>
      </w:r>
      <w:r>
        <w:rPr>
          <w:color w:val="545454"/>
        </w:rPr>
        <w:tab/>
        <w:t>currentVelocity : currentVelocity;</w:t>
      </w:r>
    </w:p>
    <w:p w14:paraId="23908EFC"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p>
    <w:p w14:paraId="672C5E23"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r>
        <w:rPr>
          <w:color w:val="7928A1"/>
        </w:rPr>
        <w:t>if</w:t>
      </w:r>
      <w:r>
        <w:rPr>
          <w:color w:val="545454"/>
        </w:rPr>
        <w:t xml:space="preserve"> (currentVelocity &lt; maxSpeed / </w:t>
      </w:r>
      <w:r>
        <w:rPr>
          <w:color w:val="AA5D00"/>
        </w:rPr>
        <w:t>20</w:t>
      </w:r>
      <w:r>
        <w:rPr>
          <w:color w:val="545454"/>
        </w:rPr>
        <w:t xml:space="preserve"> &amp;&amp; currentVelocity &gt; reverseSpeed)</w:t>
      </w:r>
    </w:p>
    <w:p w14:paraId="64F5AFF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2F93E2A1" w14:textId="75E05526"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lastRenderedPageBreak/>
        <w:t xml:space="preserve">      carMesh-&gt;</w:t>
      </w:r>
      <w:r>
        <w:rPr>
          <w:color w:val="007FAA"/>
        </w:rPr>
        <w:t>AddForceAtLocation</w:t>
      </w:r>
      <w:r>
        <w:rPr>
          <w:color w:val="545454"/>
        </w:rPr>
        <w:t>(-carMesh-&gt;</w:t>
      </w:r>
      <w:r>
        <w:rPr>
          <w:color w:val="007FAA"/>
        </w:rPr>
        <w:t>GetForwardVector</w:t>
      </w:r>
      <w:r>
        <w:rPr>
          <w:color w:val="545454"/>
        </w:rPr>
        <w:t xml:space="preserve">() * </w:t>
      </w:r>
      <w:r>
        <w:rPr>
          <w:color w:val="545454"/>
        </w:rPr>
        <w:tab/>
      </w:r>
      <w:r>
        <w:rPr>
          <w:color w:val="545454"/>
        </w:rPr>
        <w:tab/>
      </w:r>
      <w:r>
        <w:rPr>
          <w:color w:val="545454"/>
        </w:rPr>
        <w:tab/>
      </w:r>
      <w:r>
        <w:rPr>
          <w:color w:val="545454"/>
        </w:rPr>
        <w:tab/>
        <w:t xml:space="preserve">acceleration * </w:t>
      </w:r>
      <w:r>
        <w:rPr>
          <w:color w:val="007FAA"/>
        </w:rPr>
        <w:t>FMath</w:t>
      </w:r>
      <w:r>
        <w:rPr>
          <w:color w:val="545454"/>
        </w:rPr>
        <w:t>::</w:t>
      </w:r>
      <w:r>
        <w:rPr>
          <w:color w:val="007FAA"/>
        </w:rPr>
        <w:t>Exp</w:t>
      </w:r>
      <w:r>
        <w:rPr>
          <w:color w:val="545454"/>
        </w:rPr>
        <w:t xml:space="preserve">(reverseTimer) * </w:t>
      </w:r>
      <w:r>
        <w:rPr>
          <w:color w:val="545454"/>
        </w:rPr>
        <w:tab/>
      </w:r>
      <w:r>
        <w:rPr>
          <w:color w:val="545454"/>
        </w:rPr>
        <w:tab/>
      </w:r>
      <w:r>
        <w:rPr>
          <w:color w:val="545454"/>
        </w:rPr>
        <w:tab/>
      </w:r>
      <w:r>
        <w:rPr>
          <w:color w:val="545454"/>
        </w:rPr>
        <w:tab/>
        <w:t xml:space="preserve">accelerationRate, </w:t>
      </w:r>
      <w:r>
        <w:rPr>
          <w:color w:val="007FAA"/>
        </w:rPr>
        <w:t>GetCenterOfMass</w:t>
      </w:r>
      <w:r>
        <w:rPr>
          <w:color w:val="545454"/>
        </w:rPr>
        <w:t>());</w:t>
      </w:r>
    </w:p>
    <w:p w14:paraId="1E5AFEC5"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lastVelocity = currentVelocity;</w:t>
      </w:r>
    </w:p>
    <w:p w14:paraId="33F9C63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brakeTimer = </w:t>
      </w:r>
      <w:r>
        <w:rPr>
          <w:color w:val="AA5D00"/>
        </w:rPr>
        <w:t>0</w:t>
      </w:r>
      <w:r>
        <w:rPr>
          <w:color w:val="545454"/>
        </w:rPr>
        <w:t>;</w:t>
      </w:r>
    </w:p>
    <w:p w14:paraId="2030F168"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reverseTimer += </w:t>
      </w:r>
      <w:r>
        <w:rPr>
          <w:color w:val="007FAA"/>
        </w:rPr>
        <w:t>GetWorld</w:t>
      </w:r>
      <w:r>
        <w:rPr>
          <w:color w:val="545454"/>
        </w:rPr>
        <w:t>()-&gt;</w:t>
      </w:r>
      <w:r>
        <w:rPr>
          <w:color w:val="007FAA"/>
        </w:rPr>
        <w:t>DeltaTimeSeconds</w:t>
      </w:r>
      <w:r>
        <w:rPr>
          <w:color w:val="545454"/>
        </w:rPr>
        <w:t>;</w:t>
      </w:r>
    </w:p>
    <w:p w14:paraId="1A20C667"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7E8C0124"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r>
        <w:rPr>
          <w:color w:val="7928A1"/>
        </w:rPr>
        <w:t>else</w:t>
      </w:r>
      <w:r>
        <w:rPr>
          <w:color w:val="545454"/>
        </w:rPr>
        <w:t xml:space="preserve">    {</w:t>
      </w:r>
    </w:p>
    <w:p w14:paraId="7AD32EE0" w14:textId="1A766FF1"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carMesh-&gt;</w:t>
      </w:r>
      <w:r>
        <w:rPr>
          <w:color w:val="007FAA"/>
        </w:rPr>
        <w:t>AddForceAtLocation</w:t>
      </w:r>
      <w:r>
        <w:rPr>
          <w:color w:val="545454"/>
        </w:rPr>
        <w:t>(-carMesh-&gt;</w:t>
      </w:r>
      <w:r>
        <w:rPr>
          <w:color w:val="007FAA"/>
        </w:rPr>
        <w:t>GetForwardVector</w:t>
      </w:r>
      <w:r>
        <w:rPr>
          <w:color w:val="545454"/>
        </w:rPr>
        <w:t xml:space="preserve">() * </w:t>
      </w:r>
      <w:r>
        <w:rPr>
          <w:color w:val="545454"/>
        </w:rPr>
        <w:tab/>
      </w:r>
      <w:r>
        <w:rPr>
          <w:color w:val="545454"/>
        </w:rPr>
        <w:tab/>
      </w:r>
      <w:r>
        <w:rPr>
          <w:color w:val="545454"/>
        </w:rPr>
        <w:tab/>
      </w:r>
      <w:r>
        <w:rPr>
          <w:color w:val="545454"/>
        </w:rPr>
        <w:tab/>
        <w:t xml:space="preserve">acceleration * </w:t>
      </w:r>
      <w:r>
        <w:rPr>
          <w:color w:val="007FAA"/>
        </w:rPr>
        <w:t>FMath</w:t>
      </w:r>
      <w:r>
        <w:rPr>
          <w:color w:val="545454"/>
        </w:rPr>
        <w:t>::</w:t>
      </w:r>
      <w:r>
        <w:rPr>
          <w:color w:val="007FAA"/>
        </w:rPr>
        <w:t>Exp</w:t>
      </w:r>
      <w:r>
        <w:rPr>
          <w:color w:val="545454"/>
        </w:rPr>
        <w:t xml:space="preserve">(brakeTimer) * </w:t>
      </w:r>
      <w:r>
        <w:rPr>
          <w:color w:val="545454"/>
        </w:rPr>
        <w:tab/>
      </w:r>
      <w:r>
        <w:rPr>
          <w:color w:val="545454"/>
        </w:rPr>
        <w:tab/>
      </w:r>
      <w:r>
        <w:rPr>
          <w:color w:val="545454"/>
        </w:rPr>
        <w:tab/>
      </w:r>
      <w:r>
        <w:rPr>
          <w:color w:val="545454"/>
        </w:rPr>
        <w:tab/>
        <w:t xml:space="preserve">brakeRate, </w:t>
      </w:r>
      <w:r>
        <w:rPr>
          <w:color w:val="007FAA"/>
        </w:rPr>
        <w:t>GetCenterOfMass</w:t>
      </w:r>
      <w:r>
        <w:rPr>
          <w:color w:val="545454"/>
        </w:rPr>
        <w:t>());</w:t>
      </w:r>
    </w:p>
    <w:p w14:paraId="11E7FD99"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lastVelocity = currentVelocity;</w:t>
      </w:r>
    </w:p>
    <w:p w14:paraId="428200EA"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reverseTimer = </w:t>
      </w:r>
      <w:r>
        <w:rPr>
          <w:color w:val="AA5D00"/>
        </w:rPr>
        <w:t>0</w:t>
      </w:r>
      <w:r>
        <w:rPr>
          <w:color w:val="545454"/>
        </w:rPr>
        <w:t>;</w:t>
      </w:r>
    </w:p>
    <w:p w14:paraId="23409975"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brakeTimer += </w:t>
      </w:r>
      <w:r>
        <w:rPr>
          <w:color w:val="007FAA"/>
        </w:rPr>
        <w:t>GetWorld</w:t>
      </w:r>
      <w:r>
        <w:rPr>
          <w:color w:val="545454"/>
        </w:rPr>
        <w:t>()-&gt;</w:t>
      </w:r>
      <w:r>
        <w:rPr>
          <w:color w:val="007FAA"/>
        </w:rPr>
        <w:t>DeltaTimeSeconds</w:t>
      </w:r>
      <w:r>
        <w:rPr>
          <w:color w:val="545454"/>
        </w:rPr>
        <w:t>;</w:t>
      </w:r>
    </w:p>
    <w:p w14:paraId="73FADBE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0C4723D4" w14:textId="05194AD2"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sidRPr="002F001C">
        <w:rPr>
          <w:color w:val="545454"/>
        </w:rPr>
        <w:t>} </w:t>
      </w:r>
    </w:p>
    <w:p w14:paraId="7C17C053" w14:textId="6B0D1A0D" w:rsidR="001D3AE3" w:rsidRDefault="001D3AE3" w:rsidP="001D3AE3">
      <w:pPr>
        <w:pStyle w:val="Ttol4"/>
        <w:rPr>
          <w:lang w:val="en-US"/>
        </w:rPr>
      </w:pPr>
      <w:r>
        <w:rPr>
          <w:lang w:val="en-US"/>
        </w:rPr>
        <w:t>GIRO</w:t>
      </w:r>
    </w:p>
    <w:p w14:paraId="70AD4FF1" w14:textId="76FEA586" w:rsidR="007561F0" w:rsidRDefault="007561F0" w:rsidP="007561F0">
      <w:r w:rsidRPr="007561F0">
        <w:t>El giro, en vez d</w:t>
      </w:r>
      <w:r>
        <w:t>e añadir fuerzas, se usa una función llamada torque. Esta función solo rota el vehículo, así que el giro se debe hacer con la ayuda de la aceleración. Lo que hará que este giro pare, de la misma forma que se hace en el freno y la aceleración, es el valor fricción que ya da Unreal Engine. Así que para hacer un efecto de más derrape, se le asigna una fricción menor y para más agarre se puede asignar una fricción mayor.</w:t>
      </w:r>
    </w:p>
    <w:p w14:paraId="616EEDEB" w14:textId="2332288A" w:rsidR="007561F0" w:rsidRPr="007561F0" w:rsidRDefault="007561F0" w:rsidP="007561F0">
      <w:r>
        <w:t>Para acabar el vehículo cuando gira debe tener alguna velocidad, es decir, no puede girar con una velocidad de cero. Así que para ello el ángulo de giro máximo varía en función de la velocidad. Cuando más gira es cuando la velocidad es menor, ya que cuanto más lento vas más puedes girar un vehículo.</w:t>
      </w:r>
    </w:p>
    <w:p w14:paraId="3AAD2F6D" w14:textId="33DC59DE"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7928A1"/>
        </w:rPr>
        <w:t>void</w:t>
      </w:r>
      <w:r>
        <w:rPr>
          <w:color w:val="545454"/>
        </w:rPr>
        <w:t xml:space="preserve"> </w:t>
      </w:r>
      <w:r>
        <w:rPr>
          <w:color w:val="007FAA"/>
        </w:rPr>
        <w:t>AVehiclePawn</w:t>
      </w:r>
      <w:r>
        <w:rPr>
          <w:color w:val="545454"/>
        </w:rPr>
        <w:t>::</w:t>
      </w:r>
      <w:r w:rsidR="00A55115">
        <w:rPr>
          <w:color w:val="007FAA"/>
        </w:rPr>
        <w:t>Perform</w:t>
      </w:r>
      <w:r>
        <w:rPr>
          <w:color w:val="007FAA"/>
        </w:rPr>
        <w:t>Steer</w:t>
      </w:r>
      <w:r w:rsidR="00A55115">
        <w:rPr>
          <w:color w:val="007FAA"/>
        </w:rPr>
        <w:t>ing</w:t>
      </w:r>
      <w:r>
        <w:rPr>
          <w:color w:val="545454"/>
        </w:rPr>
        <w:t>(</w:t>
      </w:r>
      <w:r>
        <w:rPr>
          <w:color w:val="7928A1"/>
        </w:rPr>
        <w:t>float</w:t>
      </w:r>
      <w:r>
        <w:rPr>
          <w:color w:val="545454"/>
        </w:rPr>
        <w:t xml:space="preserve"> currentVelocity, </w:t>
      </w:r>
      <w:r>
        <w:rPr>
          <w:color w:val="7928A1"/>
        </w:rPr>
        <w:t>float</w:t>
      </w:r>
      <w:r>
        <w:rPr>
          <w:color w:val="545454"/>
        </w:rPr>
        <w:t xml:space="preserve"> </w:t>
      </w:r>
      <w:r w:rsidR="007561F0">
        <w:rPr>
          <w:color w:val="545454"/>
        </w:rPr>
        <w:tab/>
      </w:r>
      <w:r w:rsidR="007561F0">
        <w:rPr>
          <w:color w:val="545454"/>
        </w:rPr>
        <w:tab/>
      </w:r>
      <w:r w:rsidR="007561F0">
        <w:rPr>
          <w:color w:val="545454"/>
        </w:rPr>
        <w:tab/>
      </w:r>
      <w:r w:rsidR="007561F0">
        <w:rPr>
          <w:color w:val="545454"/>
        </w:rPr>
        <w:tab/>
      </w:r>
      <w:r>
        <w:rPr>
          <w:color w:val="545454"/>
        </w:rPr>
        <w:t>currentAngular)</w:t>
      </w:r>
    </w:p>
    <w:p w14:paraId="1300B024"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w:t>
      </w:r>
    </w:p>
    <w:p w14:paraId="7DAD33F5"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driftValue = </w:t>
      </w:r>
      <w:r>
        <w:rPr>
          <w:color w:val="AA5D00"/>
        </w:rPr>
        <w:t>0</w:t>
      </w:r>
      <w:r>
        <w:rPr>
          <w:color w:val="545454"/>
        </w:rPr>
        <w:t>;</w:t>
      </w:r>
    </w:p>
    <w:p w14:paraId="0889A83A"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carMesh-&gt;</w:t>
      </w:r>
      <w:r>
        <w:rPr>
          <w:color w:val="007FAA"/>
        </w:rPr>
        <w:t>SetAngularDamping</w:t>
      </w:r>
      <w:r>
        <w:rPr>
          <w:color w:val="545454"/>
        </w:rPr>
        <w:t>(</w:t>
      </w:r>
      <w:r>
        <w:rPr>
          <w:color w:val="AA5D00"/>
        </w:rPr>
        <w:t>3.f</w:t>
      </w:r>
      <w:r>
        <w:rPr>
          <w:color w:val="545454"/>
        </w:rPr>
        <w:t>);</w:t>
      </w:r>
    </w:p>
    <w:p w14:paraId="4B281E1D" w14:textId="70992B1B"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carMesh-&gt;</w:t>
      </w:r>
      <w:r>
        <w:rPr>
          <w:color w:val="007FAA"/>
        </w:rPr>
        <w:t>SetPhysicsMaxAngularVelocityInDegrees</w:t>
      </w:r>
      <w:r>
        <w:rPr>
          <w:color w:val="545454"/>
        </w:rPr>
        <w:t xml:space="preserve">((maxSteerAngle + </w:t>
      </w:r>
      <w:r w:rsidR="007561F0">
        <w:rPr>
          <w:color w:val="545454"/>
        </w:rPr>
        <w:tab/>
      </w:r>
      <w:r w:rsidR="007561F0">
        <w:rPr>
          <w:color w:val="545454"/>
        </w:rPr>
        <w:tab/>
      </w:r>
      <w:r w:rsidR="007561F0">
        <w:rPr>
          <w:color w:val="545454"/>
        </w:rPr>
        <w:tab/>
      </w:r>
      <w:r>
        <w:rPr>
          <w:color w:val="545454"/>
        </w:rPr>
        <w:t>(maxDriftAngle - maxSteerAngle) * (</w:t>
      </w:r>
      <w:r>
        <w:rPr>
          <w:color w:val="AA5D00"/>
        </w:rPr>
        <w:t>1</w:t>
      </w:r>
      <w:r>
        <w:rPr>
          <w:color w:val="545454"/>
        </w:rPr>
        <w:t xml:space="preserve"> </w:t>
      </w:r>
      <w:r w:rsidR="007561F0">
        <w:rPr>
          <w:color w:val="545454"/>
        </w:rPr>
        <w:t>-</w:t>
      </w:r>
      <w:r w:rsidR="007561F0">
        <w:rPr>
          <w:color w:val="545454"/>
        </w:rPr>
        <w:tab/>
      </w:r>
      <w:r w:rsidR="007561F0">
        <w:rPr>
          <w:color w:val="545454"/>
        </w:rPr>
        <w:tab/>
        <w:t xml:space="preserve"> </w:t>
      </w:r>
      <w:r w:rsidR="007561F0">
        <w:rPr>
          <w:color w:val="545454"/>
        </w:rPr>
        <w:tab/>
      </w:r>
      <w:r w:rsidR="007561F0">
        <w:rPr>
          <w:color w:val="545454"/>
        </w:rPr>
        <w:tab/>
      </w:r>
      <w:r w:rsidR="007561F0">
        <w:rPr>
          <w:color w:val="545454"/>
        </w:rPr>
        <w:tab/>
      </w:r>
      <w:r>
        <w:rPr>
          <w:color w:val="545454"/>
        </w:rPr>
        <w:t>(currentVelocity /</w:t>
      </w:r>
      <w:r w:rsidR="007561F0">
        <w:rPr>
          <w:color w:val="545454"/>
        </w:rPr>
        <w:t xml:space="preserve"> </w:t>
      </w:r>
      <w:r>
        <w:rPr>
          <w:color w:val="545454"/>
        </w:rPr>
        <w:t>maxSpeed))));</w:t>
      </w:r>
    </w:p>
    <w:p w14:paraId="4D7093C3"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p>
    <w:p w14:paraId="4E2B63B6"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r>
        <w:rPr>
          <w:color w:val="7928A1"/>
        </w:rPr>
        <w:t>if</w:t>
      </w:r>
      <w:r>
        <w:rPr>
          <w:color w:val="545454"/>
        </w:rPr>
        <w:t xml:space="preserve"> (</w:t>
      </w:r>
      <w:r>
        <w:rPr>
          <w:color w:val="007FAA"/>
        </w:rPr>
        <w:t>FMath</w:t>
      </w:r>
      <w:r>
        <w:rPr>
          <w:color w:val="545454"/>
        </w:rPr>
        <w:t>::</w:t>
      </w:r>
      <w:r>
        <w:rPr>
          <w:color w:val="007FAA"/>
        </w:rPr>
        <w:t>Abs</w:t>
      </w:r>
      <w:r>
        <w:rPr>
          <w:color w:val="545454"/>
        </w:rPr>
        <w:t xml:space="preserve">(steerValue) == </w:t>
      </w:r>
      <w:r>
        <w:rPr>
          <w:color w:val="AA5D00"/>
        </w:rPr>
        <w:t>0</w:t>
      </w:r>
      <w:r>
        <w:rPr>
          <w:color w:val="545454"/>
        </w:rPr>
        <w:t>)</w:t>
      </w:r>
    </w:p>
    <w:p w14:paraId="63EA8BA3"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5EB9AABE" w14:textId="7C17E22E"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r>
        <w:rPr>
          <w:color w:val="7928A1"/>
        </w:rPr>
        <w:t>if</w:t>
      </w:r>
      <w:r>
        <w:rPr>
          <w:color w:val="545454"/>
        </w:rPr>
        <w:t xml:space="preserve"> (currentAngular &lt;= maxSteerAngle * </w:t>
      </w:r>
      <w:r>
        <w:rPr>
          <w:color w:val="545454"/>
        </w:rPr>
        <w:tab/>
      </w:r>
      <w:r>
        <w:rPr>
          <w:color w:val="545454"/>
        </w:rPr>
        <w:tab/>
      </w:r>
      <w:r>
        <w:rPr>
          <w:color w:val="545454"/>
        </w:rPr>
        <w:tab/>
      </w:r>
      <w:r>
        <w:rPr>
          <w:color w:val="545454"/>
        </w:rPr>
        <w:tab/>
      </w:r>
      <w:r>
        <w:rPr>
          <w:color w:val="545454"/>
        </w:rPr>
        <w:tab/>
        <w:t>frictionDecelerationRate)</w:t>
      </w:r>
    </w:p>
    <w:p w14:paraId="26933CA5"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23C3062C"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lastTurnValue = </w:t>
      </w:r>
      <w:r>
        <w:rPr>
          <w:color w:val="AA5D00"/>
        </w:rPr>
        <w:t>0</w:t>
      </w:r>
      <w:r>
        <w:rPr>
          <w:color w:val="545454"/>
        </w:rPr>
        <w:t>;</w:t>
      </w:r>
    </w:p>
    <w:p w14:paraId="30409552"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0727EF39"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52A69769"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r>
        <w:rPr>
          <w:color w:val="7928A1"/>
        </w:rPr>
        <w:t>else</w:t>
      </w:r>
      <w:r>
        <w:rPr>
          <w:color w:val="545454"/>
        </w:rPr>
        <w:t xml:space="preserve">    {</w:t>
      </w:r>
    </w:p>
    <w:p w14:paraId="1F0C7A32" w14:textId="632ECDDF"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lastRenderedPageBreak/>
        <w:t xml:space="preserve">      carMesh-&gt;</w:t>
      </w:r>
      <w:r>
        <w:rPr>
          <w:color w:val="007FAA"/>
        </w:rPr>
        <w:t>AddTorqueInDegrees</w:t>
      </w:r>
      <w:r>
        <w:rPr>
          <w:color w:val="545454"/>
        </w:rPr>
        <w:t>(carMesh-&gt;</w:t>
      </w:r>
      <w:r>
        <w:rPr>
          <w:color w:val="007FAA"/>
        </w:rPr>
        <w:t>GetUpVector</w:t>
      </w:r>
      <w:r>
        <w:rPr>
          <w:color w:val="545454"/>
        </w:rPr>
        <w:t xml:space="preserve">() * </w:t>
      </w:r>
      <w:r w:rsidR="007561F0">
        <w:rPr>
          <w:color w:val="545454"/>
        </w:rPr>
        <w:tab/>
      </w:r>
      <w:r w:rsidR="007561F0">
        <w:rPr>
          <w:color w:val="545454"/>
        </w:rPr>
        <w:tab/>
      </w:r>
      <w:r w:rsidR="007561F0">
        <w:rPr>
          <w:color w:val="545454"/>
        </w:rPr>
        <w:tab/>
      </w:r>
      <w:r w:rsidR="007561F0">
        <w:rPr>
          <w:color w:val="545454"/>
        </w:rPr>
        <w:tab/>
      </w:r>
      <w:r>
        <w:rPr>
          <w:color w:val="545454"/>
        </w:rPr>
        <w:t xml:space="preserve">steeringRate * steerValue * currentVelocity / </w:t>
      </w:r>
      <w:r w:rsidR="007561F0">
        <w:rPr>
          <w:color w:val="545454"/>
        </w:rPr>
        <w:tab/>
      </w:r>
      <w:r w:rsidR="007561F0">
        <w:rPr>
          <w:color w:val="545454"/>
        </w:rPr>
        <w:tab/>
      </w:r>
      <w:r w:rsidR="007561F0">
        <w:rPr>
          <w:color w:val="545454"/>
        </w:rPr>
        <w:tab/>
      </w:r>
      <w:r>
        <w:rPr>
          <w:color w:val="545454"/>
        </w:rPr>
        <w:t xml:space="preserve">maxSpeed,NAME_None, </w:t>
      </w:r>
      <w:r>
        <w:rPr>
          <w:color w:val="7928A1"/>
        </w:rPr>
        <w:t>true</w:t>
      </w:r>
      <w:r>
        <w:rPr>
          <w:color w:val="545454"/>
        </w:rPr>
        <w:t>);</w:t>
      </w:r>
    </w:p>
    <w:p w14:paraId="429B242D"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lastTurnValue = </w:t>
      </w:r>
      <w:r>
        <w:rPr>
          <w:color w:val="007FAA"/>
        </w:rPr>
        <w:t>FMath</w:t>
      </w:r>
      <w:r>
        <w:rPr>
          <w:color w:val="545454"/>
        </w:rPr>
        <w:t>::</w:t>
      </w:r>
      <w:r>
        <w:rPr>
          <w:color w:val="007FAA"/>
        </w:rPr>
        <w:t>Sign</w:t>
      </w:r>
      <w:r>
        <w:rPr>
          <w:color w:val="545454"/>
        </w:rPr>
        <w:t>(steerValue);</w:t>
      </w:r>
    </w:p>
    <w:p w14:paraId="6FDC0F2A"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
    <w:p w14:paraId="74BB5A62" w14:textId="518A1049" w:rsidR="002F001C" w:rsidRPr="00D94EE5"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sidRPr="002F001C">
        <w:rPr>
          <w:color w:val="545454"/>
        </w:rPr>
        <w:t>} </w:t>
      </w:r>
    </w:p>
    <w:p w14:paraId="35F1D87B" w14:textId="68A7016E" w:rsidR="001D3AE3" w:rsidRDefault="001D3AE3" w:rsidP="001D3AE3">
      <w:pPr>
        <w:pStyle w:val="Ttol4"/>
        <w:rPr>
          <w:lang w:val="en-US"/>
        </w:rPr>
      </w:pPr>
      <w:r>
        <w:rPr>
          <w:lang w:val="en-US"/>
        </w:rPr>
        <w:t>DERRAPE</w:t>
      </w:r>
    </w:p>
    <w:p w14:paraId="69EEC3BB" w14:textId="4AAB86DA" w:rsidR="00694D6E" w:rsidRPr="00694D6E" w:rsidRDefault="00694D6E" w:rsidP="00694D6E">
      <w:r w:rsidRPr="00694D6E">
        <w:t>El derrape sigue la m</w:t>
      </w:r>
      <w:r>
        <w:t xml:space="preserve">isma lógica que el giro, </w:t>
      </w:r>
      <w:r w:rsidR="00246B27">
        <w:t>pero</w:t>
      </w:r>
      <w:r>
        <w:t xml:space="preserve"> añadiéndole menos fricción. </w:t>
      </w:r>
    </w:p>
    <w:p w14:paraId="73CBB61B" w14:textId="4BAB3040" w:rsidR="00694D6E" w:rsidRDefault="00FF76A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7928A1"/>
        </w:rPr>
        <w:t xml:space="preserve"> </w:t>
      </w:r>
      <w:r w:rsidR="00694D6E">
        <w:rPr>
          <w:color w:val="7928A1"/>
        </w:rPr>
        <w:t>void</w:t>
      </w:r>
      <w:r w:rsidR="00694D6E">
        <w:rPr>
          <w:color w:val="545454"/>
        </w:rPr>
        <w:t xml:space="preserve"> </w:t>
      </w:r>
      <w:r w:rsidR="00694D6E">
        <w:rPr>
          <w:color w:val="007FAA"/>
        </w:rPr>
        <w:t>AVehiclePawn</w:t>
      </w:r>
      <w:r w:rsidR="00694D6E">
        <w:rPr>
          <w:color w:val="545454"/>
        </w:rPr>
        <w:t>::</w:t>
      </w:r>
      <w:r w:rsidR="00694D6E">
        <w:rPr>
          <w:color w:val="007FAA"/>
        </w:rPr>
        <w:t>PerformDrift</w:t>
      </w:r>
      <w:r w:rsidR="00694D6E">
        <w:rPr>
          <w:color w:val="545454"/>
        </w:rPr>
        <w:t>(</w:t>
      </w:r>
      <w:r w:rsidR="00694D6E">
        <w:rPr>
          <w:color w:val="7928A1"/>
        </w:rPr>
        <w:t>float</w:t>
      </w:r>
      <w:r w:rsidR="00694D6E">
        <w:rPr>
          <w:color w:val="545454"/>
        </w:rPr>
        <w:t xml:space="preserve"> currentVelocity)</w:t>
      </w:r>
    </w:p>
    <w:p w14:paraId="69162E81" w14:textId="0166E12B" w:rsidR="00694D6E" w:rsidRDefault="00FF76A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694D6E">
        <w:rPr>
          <w:color w:val="545454"/>
        </w:rPr>
        <w:t>{</w:t>
      </w:r>
    </w:p>
    <w:p w14:paraId="1302FF15" w14:textId="62D8E0E5"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carMesh-&gt;</w:t>
      </w:r>
      <w:r>
        <w:rPr>
          <w:color w:val="007FAA"/>
        </w:rPr>
        <w:t>SetAngularDamping</w:t>
      </w:r>
      <w:r>
        <w:rPr>
          <w:color w:val="545454"/>
        </w:rPr>
        <w:t>(</w:t>
      </w:r>
      <w:r>
        <w:rPr>
          <w:color w:val="AA5D00"/>
        </w:rPr>
        <w:t>1.5f</w:t>
      </w:r>
      <w:r>
        <w:rPr>
          <w:color w:val="545454"/>
        </w:rPr>
        <w:t>);</w:t>
      </w:r>
    </w:p>
    <w:p w14:paraId="75007189" w14:textId="3538ACD3"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r>
        <w:rPr>
          <w:color w:val="7928A1"/>
        </w:rPr>
        <w:t>if</w:t>
      </w:r>
      <w:r>
        <w:rPr>
          <w:color w:val="545454"/>
        </w:rPr>
        <w:t xml:space="preserve"> (driftSign == </w:t>
      </w:r>
      <w:r>
        <w:rPr>
          <w:color w:val="AA5D00"/>
        </w:rPr>
        <w:t>0</w:t>
      </w:r>
      <w:r>
        <w:rPr>
          <w:color w:val="545454"/>
        </w:rPr>
        <w:t xml:space="preserve"> || </w:t>
      </w:r>
      <w:r>
        <w:rPr>
          <w:color w:val="007FAA"/>
        </w:rPr>
        <w:t>FMath</w:t>
      </w:r>
      <w:r>
        <w:rPr>
          <w:color w:val="545454"/>
        </w:rPr>
        <w:t>::</w:t>
      </w:r>
      <w:r>
        <w:rPr>
          <w:color w:val="007FAA"/>
        </w:rPr>
        <w:t>Abs</w:t>
      </w:r>
      <w:r>
        <w:rPr>
          <w:color w:val="545454"/>
        </w:rPr>
        <w:t xml:space="preserve">(currentVelocity) &lt; maxSpeed / </w:t>
      </w:r>
      <w:r>
        <w:rPr>
          <w:color w:val="545454"/>
        </w:rPr>
        <w:tab/>
      </w:r>
      <w:r>
        <w:rPr>
          <w:color w:val="545454"/>
        </w:rPr>
        <w:tab/>
      </w:r>
      <w:r>
        <w:rPr>
          <w:color w:val="545454"/>
        </w:rPr>
        <w:tab/>
        <w:t xml:space="preserve">reverseRate || turnTimer &gt;= turnToDriftSeconds &amp;&amp;       </w:t>
      </w:r>
      <w:r>
        <w:rPr>
          <w:color w:val="545454"/>
        </w:rPr>
        <w:tab/>
      </w:r>
      <w:r>
        <w:rPr>
          <w:color w:val="545454"/>
        </w:rPr>
        <w:tab/>
      </w:r>
      <w:r>
        <w:rPr>
          <w:color w:val="545454"/>
        </w:rPr>
        <w:tab/>
      </w:r>
      <w:r>
        <w:rPr>
          <w:color w:val="007FAA"/>
        </w:rPr>
        <w:t>FMath</w:t>
      </w:r>
      <w:r>
        <w:rPr>
          <w:color w:val="545454"/>
        </w:rPr>
        <w:t>::</w:t>
      </w:r>
      <w:r>
        <w:rPr>
          <w:color w:val="007FAA"/>
        </w:rPr>
        <w:t>Abs</w:t>
      </w:r>
      <w:r>
        <w:rPr>
          <w:color w:val="545454"/>
        </w:rPr>
        <w:t xml:space="preserve">(steerValue) &lt;= </w:t>
      </w:r>
      <w:r>
        <w:rPr>
          <w:color w:val="AA5D00"/>
        </w:rPr>
        <w:t>0</w:t>
      </w:r>
      <w:r>
        <w:rPr>
          <w:color w:val="545454"/>
        </w:rPr>
        <w:t>)</w:t>
      </w:r>
    </w:p>
    <w:p w14:paraId="2D109BB8" w14:textId="5A4AF4B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
    <w:p w14:paraId="71329A90" w14:textId="089AF710"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isDrifting = </w:t>
      </w:r>
      <w:r>
        <w:rPr>
          <w:color w:val="7928A1"/>
        </w:rPr>
        <w:t>false</w:t>
      </w:r>
      <w:r>
        <w:rPr>
          <w:color w:val="545454"/>
        </w:rPr>
        <w:t>;</w:t>
      </w:r>
    </w:p>
    <w:p w14:paraId="3D607369" w14:textId="3C04C77A"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turnTimer = </w:t>
      </w:r>
      <w:r>
        <w:rPr>
          <w:color w:val="AA5D00"/>
        </w:rPr>
        <w:t>0</w:t>
      </w:r>
      <w:r>
        <w:rPr>
          <w:color w:val="545454"/>
        </w:rPr>
        <w:t>;</w:t>
      </w:r>
    </w:p>
    <w:p w14:paraId="3838489B" w14:textId="1E6562AC"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r>
        <w:rPr>
          <w:color w:val="7928A1"/>
        </w:rPr>
        <w:t>return</w:t>
      </w:r>
      <w:r>
        <w:rPr>
          <w:color w:val="545454"/>
        </w:rPr>
        <w:t>;</w:t>
      </w:r>
    </w:p>
    <w:p w14:paraId="62462465" w14:textId="328721AC"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w:t>
      </w:r>
      <w:r w:rsidR="00FF76AE">
        <w:rPr>
          <w:color w:val="545454"/>
        </w:rPr>
        <w:t xml:space="preserve"> </w:t>
      </w:r>
      <w:r>
        <w:rPr>
          <w:color w:val="545454"/>
        </w:rPr>
        <w:t xml:space="preserve"> }</w:t>
      </w:r>
    </w:p>
    <w:p w14:paraId="37EF1879"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carMesh-&gt;</w:t>
      </w:r>
      <w:r>
        <w:rPr>
          <w:color w:val="007FAA"/>
        </w:rPr>
        <w:t>SetPhysicsMaxAngularVelocityInDegrees</w:t>
      </w:r>
      <w:r>
        <w:rPr>
          <w:color w:val="545454"/>
        </w:rPr>
        <w:t xml:space="preserve">( </w:t>
      </w:r>
      <w:r>
        <w:rPr>
          <w:color w:val="545454"/>
        </w:rPr>
        <w:tab/>
      </w:r>
      <w:r>
        <w:rPr>
          <w:color w:val="545454"/>
        </w:rPr>
        <w:tab/>
      </w:r>
      <w:r>
        <w:rPr>
          <w:color w:val="545454"/>
        </w:rPr>
        <w:tab/>
      </w:r>
      <w:r>
        <w:rPr>
          <w:color w:val="545454"/>
        </w:rPr>
        <w:tab/>
      </w:r>
      <w:r>
        <w:rPr>
          <w:color w:val="545454"/>
        </w:rPr>
        <w:tab/>
      </w:r>
      <w:r>
        <w:rPr>
          <w:color w:val="007FAA"/>
        </w:rPr>
        <w:t>CalculateMaxDriftValue</w:t>
      </w:r>
      <w:r>
        <w:rPr>
          <w:color w:val="545454"/>
        </w:rPr>
        <w:t>());</w:t>
      </w:r>
    </w:p>
    <w:p w14:paraId="6A8AB55E"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w:t>
      </w:r>
    </w:p>
    <w:p w14:paraId="665CC810"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 xml:space="preserve">   carMesh-&gt;</w:t>
      </w:r>
      <w:r>
        <w:rPr>
          <w:color w:val="007FAA"/>
        </w:rPr>
        <w:t>AddTorqueInDegrees</w:t>
      </w:r>
      <w:r>
        <w:rPr>
          <w:color w:val="545454"/>
        </w:rPr>
        <w:t>(carMesh-&gt;</w:t>
      </w:r>
      <w:r>
        <w:rPr>
          <w:color w:val="007FAA"/>
        </w:rPr>
        <w:t>GetUpVector</w:t>
      </w:r>
      <w:r>
        <w:rPr>
          <w:color w:val="545454"/>
        </w:rPr>
        <w:t xml:space="preserve">() * </w:t>
      </w:r>
      <w:r>
        <w:rPr>
          <w:color w:val="545454"/>
        </w:rPr>
        <w:tab/>
      </w:r>
      <w:r>
        <w:rPr>
          <w:color w:val="545454"/>
        </w:rPr>
        <w:tab/>
      </w:r>
      <w:r>
        <w:rPr>
          <w:color w:val="545454"/>
        </w:rPr>
        <w:tab/>
      </w:r>
      <w:r>
        <w:rPr>
          <w:color w:val="545454"/>
        </w:rPr>
        <w:tab/>
        <w:t xml:space="preserve">steeringRate * driftSign, NAME_None, </w:t>
      </w:r>
      <w:r>
        <w:rPr>
          <w:color w:val="7928A1"/>
        </w:rPr>
        <w:t>true</w:t>
      </w:r>
      <w:r>
        <w:rPr>
          <w:color w:val="545454"/>
        </w:rPr>
        <w:t>);</w:t>
      </w:r>
    </w:p>
    <w:p w14:paraId="4DC0B2D8" w14:textId="7A24964D" w:rsidR="00694D6E" w:rsidRP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35944037"/>
        <w:rPr>
          <w:color w:val="000000"/>
        </w:rPr>
      </w:pPr>
      <w:r>
        <w:rPr>
          <w:color w:val="545454"/>
        </w:rPr>
        <w:t>}</w:t>
      </w:r>
    </w:p>
    <w:p w14:paraId="2D4FFE23" w14:textId="0AAC1D4B" w:rsidR="002F001C" w:rsidRDefault="00694D6E" w:rsidP="002F001C">
      <w:pPr>
        <w:rPr>
          <w:lang w:val="ca-ES"/>
        </w:rPr>
      </w:pPr>
      <w:r>
        <w:t xml:space="preserve">Aunque, a diferencia del giro, cuanto más aplicas el derrape hacia una dirección, derecha o izquierda, más girara con el tiempo. Para ello la velocidad de derrape máximo </w:t>
      </w:r>
      <w:r w:rsidR="00246B27">
        <w:t>aumenta</w:t>
      </w:r>
      <w:r>
        <w:t xml:space="preserve"> en el tiempo de manera exponencial y si se </w:t>
      </w:r>
      <w:r w:rsidR="00246B27">
        <w:t>está</w:t>
      </w:r>
      <w:r>
        <w:t xml:space="preserve"> aplicando la misma dirección que se quería al </w:t>
      </w:r>
      <w:r w:rsidR="00246B27">
        <w:t>inicio</w:t>
      </w:r>
      <w:r>
        <w:t>. Es decir, si se empieza derrapando hacia la derecha, y se va girando el joystick hacia la derecha, empezara a girar más.</w:t>
      </w:r>
    </w:p>
    <w:p w14:paraId="2E9A7DAD" w14:textId="43296C55"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7928A1"/>
        </w:rPr>
        <w:t xml:space="preserve">  </w:t>
      </w:r>
      <w:r w:rsidR="00694D6E">
        <w:rPr>
          <w:color w:val="7928A1"/>
        </w:rPr>
        <w:t>float</w:t>
      </w:r>
      <w:r w:rsidR="00694D6E">
        <w:rPr>
          <w:color w:val="545454"/>
        </w:rPr>
        <w:t xml:space="preserve"> </w:t>
      </w:r>
      <w:r w:rsidR="00694D6E">
        <w:rPr>
          <w:color w:val="007FAA"/>
        </w:rPr>
        <w:t>AVehiclePawn</w:t>
      </w:r>
      <w:r w:rsidR="00694D6E">
        <w:rPr>
          <w:color w:val="545454"/>
        </w:rPr>
        <w:t>::</w:t>
      </w:r>
      <w:r w:rsidR="00694D6E">
        <w:rPr>
          <w:color w:val="007FAA"/>
        </w:rPr>
        <w:t>CalculateMaxDriftValue</w:t>
      </w:r>
      <w:r w:rsidR="00694D6E">
        <w:rPr>
          <w:color w:val="545454"/>
        </w:rPr>
        <w:t>()</w:t>
      </w:r>
    </w:p>
    <w:p w14:paraId="288D6737" w14:textId="272DE29B"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w:t>
      </w:r>
    </w:p>
    <w:p w14:paraId="599AB55C" w14:textId="265B131A"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r w:rsidR="00694D6E">
        <w:rPr>
          <w:color w:val="545454"/>
        </w:rPr>
        <w:t xml:space="preserve"> </w:t>
      </w:r>
      <w:r w:rsidR="00694D6E">
        <w:rPr>
          <w:color w:val="7928A1"/>
        </w:rPr>
        <w:t>if</w:t>
      </w:r>
      <w:r w:rsidR="00694D6E">
        <w:rPr>
          <w:color w:val="545454"/>
        </w:rPr>
        <w:t xml:space="preserve"> (driftValue == </w:t>
      </w:r>
      <w:r w:rsidR="00694D6E">
        <w:rPr>
          <w:color w:val="AA5D00"/>
        </w:rPr>
        <w:t>0</w:t>
      </w:r>
      <w:r w:rsidR="00694D6E">
        <w:rPr>
          <w:color w:val="545454"/>
        </w:rPr>
        <w:t>)</w:t>
      </w:r>
    </w:p>
    <w:p w14:paraId="444C357B" w14:textId="0EF8882B"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r w:rsidR="00694D6E">
        <w:rPr>
          <w:color w:val="545454"/>
        </w:rPr>
        <w:t xml:space="preserve">   driftValue = maxSteerAngle;</w:t>
      </w:r>
    </w:p>
    <w:p w14:paraId="1530B50C"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p>
    <w:p w14:paraId="0D12CDA0" w14:textId="6F8C842E"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r w:rsidR="00694D6E">
        <w:rPr>
          <w:color w:val="7928A1"/>
        </w:rPr>
        <w:t>if</w:t>
      </w:r>
      <w:r w:rsidR="00694D6E">
        <w:rPr>
          <w:color w:val="545454"/>
        </w:rPr>
        <w:t xml:space="preserve"> (</w:t>
      </w:r>
      <w:r w:rsidR="00694D6E">
        <w:rPr>
          <w:color w:val="007FAA"/>
        </w:rPr>
        <w:t>FMath</w:t>
      </w:r>
      <w:r w:rsidR="00694D6E">
        <w:rPr>
          <w:color w:val="545454"/>
        </w:rPr>
        <w:t>::</w:t>
      </w:r>
      <w:r w:rsidR="00694D6E">
        <w:rPr>
          <w:color w:val="007FAA"/>
        </w:rPr>
        <w:t>Abs</w:t>
      </w:r>
      <w:r w:rsidR="00694D6E">
        <w:rPr>
          <w:color w:val="545454"/>
        </w:rPr>
        <w:t xml:space="preserve">(steerValue) &gt;= </w:t>
      </w:r>
      <w:r w:rsidR="00694D6E">
        <w:rPr>
          <w:color w:val="AA5D00"/>
        </w:rPr>
        <w:t>1</w:t>
      </w:r>
      <w:r w:rsidR="00694D6E">
        <w:rPr>
          <w:color w:val="545454"/>
        </w:rPr>
        <w:t xml:space="preserve"> &amp;&amp; </w:t>
      </w:r>
      <w:r w:rsidR="00694D6E">
        <w:rPr>
          <w:color w:val="007FAA"/>
        </w:rPr>
        <w:t>FMath</w:t>
      </w:r>
      <w:r w:rsidR="00694D6E">
        <w:rPr>
          <w:color w:val="545454"/>
        </w:rPr>
        <w:t>::</w:t>
      </w:r>
      <w:r w:rsidR="00694D6E">
        <w:rPr>
          <w:color w:val="007FAA"/>
        </w:rPr>
        <w:t>Sign</w:t>
      </w:r>
      <w:r w:rsidR="00694D6E">
        <w:rPr>
          <w:color w:val="545454"/>
        </w:rPr>
        <w:t xml:space="preserve">(steerValue) == </w:t>
      </w:r>
      <w:r w:rsidR="00694D6E">
        <w:rPr>
          <w:color w:val="545454"/>
        </w:rPr>
        <w:tab/>
      </w:r>
      <w:r w:rsidR="00694D6E">
        <w:rPr>
          <w:color w:val="545454"/>
        </w:rPr>
        <w:tab/>
      </w:r>
      <w:r w:rsidR="00694D6E">
        <w:rPr>
          <w:color w:val="545454"/>
        </w:rPr>
        <w:tab/>
        <w:t>driftSign)</w:t>
      </w:r>
    </w:p>
    <w:p w14:paraId="260C6E57" w14:textId="7CB7B924" w:rsidR="00694D6E" w:rsidRPr="00694D6E" w:rsidRDefault="00FF76A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694D6E">
        <w:rPr>
          <w:color w:val="545454"/>
        </w:rPr>
        <w:t xml:space="preserve">  </w:t>
      </w:r>
      <w:r>
        <w:rPr>
          <w:color w:val="545454"/>
        </w:rPr>
        <w:t xml:space="preserve"> </w:t>
      </w:r>
      <w:r w:rsidR="00694D6E">
        <w:rPr>
          <w:color w:val="545454"/>
        </w:rPr>
        <w:t xml:space="preserve"> {</w:t>
      </w:r>
    </w:p>
    <w:p w14:paraId="6174675D" w14:textId="2F46919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FF76AE">
        <w:rPr>
          <w:color w:val="545454"/>
        </w:rPr>
        <w:t xml:space="preserve"> </w:t>
      </w:r>
      <w:r>
        <w:rPr>
          <w:color w:val="545454"/>
        </w:rPr>
        <w:t xml:space="preserve"> </w:t>
      </w:r>
      <w:r w:rsidR="00FF76AE">
        <w:rPr>
          <w:color w:val="545454"/>
        </w:rPr>
        <w:t xml:space="preserve"> </w:t>
      </w:r>
      <w:r>
        <w:rPr>
          <w:color w:val="545454"/>
        </w:rPr>
        <w:t xml:space="preserve">    driftTimer += </w:t>
      </w:r>
      <w:r>
        <w:rPr>
          <w:color w:val="007FAA"/>
        </w:rPr>
        <w:t>GetWorld</w:t>
      </w:r>
      <w:r>
        <w:rPr>
          <w:color w:val="545454"/>
        </w:rPr>
        <w:t>()-&gt;</w:t>
      </w:r>
      <w:r>
        <w:rPr>
          <w:color w:val="007FAA"/>
        </w:rPr>
        <w:t>DeltaTimeSeconds</w:t>
      </w:r>
      <w:r>
        <w:rPr>
          <w:color w:val="545454"/>
        </w:rPr>
        <w:t>;</w:t>
      </w:r>
    </w:p>
    <w:p w14:paraId="358AAAB1" w14:textId="414C1CE8"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sidR="00FF76AE">
        <w:rPr>
          <w:color w:val="545454"/>
        </w:rPr>
        <w:t xml:space="preserve"> </w:t>
      </w:r>
      <w:r>
        <w:rPr>
          <w:color w:val="545454"/>
        </w:rPr>
        <w:t xml:space="preserve"> </w:t>
      </w:r>
      <w:r w:rsidR="00FF76AE">
        <w:rPr>
          <w:color w:val="545454"/>
        </w:rPr>
        <w:t xml:space="preserve"> </w:t>
      </w:r>
      <w:r>
        <w:rPr>
          <w:color w:val="545454"/>
        </w:rPr>
        <w:t xml:space="preserve">    driftValue += </w:t>
      </w:r>
      <w:r>
        <w:rPr>
          <w:color w:val="007FAA"/>
        </w:rPr>
        <w:t>FMath</w:t>
      </w:r>
      <w:r>
        <w:rPr>
          <w:color w:val="545454"/>
        </w:rPr>
        <w:t>::</w:t>
      </w:r>
      <w:r>
        <w:rPr>
          <w:color w:val="007FAA"/>
        </w:rPr>
        <w:t>Exp</w:t>
      </w:r>
      <w:r>
        <w:rPr>
          <w:color w:val="545454"/>
        </w:rPr>
        <w:t>(driftTimer);</w:t>
      </w:r>
    </w:p>
    <w:p w14:paraId="722C6706" w14:textId="64209160"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p>
    <w:p w14:paraId="1D009D54"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Pr>
          <w:color w:val="7928A1"/>
        </w:rPr>
        <w:t>else</w:t>
      </w:r>
      <w:r>
        <w:rPr>
          <w:color w:val="545454"/>
        </w:rPr>
        <w:t xml:space="preserve">       driftTimer = </w:t>
      </w:r>
      <w:r>
        <w:rPr>
          <w:color w:val="AA5D00"/>
        </w:rPr>
        <w:t>0</w:t>
      </w:r>
      <w:r>
        <w:rPr>
          <w:color w:val="545454"/>
        </w:rPr>
        <w:t>;</w:t>
      </w:r>
    </w:p>
    <w:p w14:paraId="4CC94C16"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p>
    <w:p w14:paraId="6CB9D1D6" w14:textId="4EA5240B"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 xml:space="preserve">   </w:t>
      </w:r>
      <w:r>
        <w:rPr>
          <w:color w:val="7928A1"/>
        </w:rPr>
        <w:t>return</w:t>
      </w:r>
      <w:r>
        <w:rPr>
          <w:color w:val="545454"/>
        </w:rPr>
        <w:t xml:space="preserve"> driftValue &gt;= maxDriftAngle ? maxDriftAngle : driftSign </w:t>
      </w:r>
      <w:r>
        <w:rPr>
          <w:color w:val="545454"/>
        </w:rPr>
        <w:tab/>
      </w:r>
      <w:r>
        <w:rPr>
          <w:color w:val="545454"/>
        </w:rPr>
        <w:tab/>
      </w:r>
      <w:r>
        <w:rPr>
          <w:color w:val="545454"/>
        </w:rPr>
        <w:tab/>
        <w:t>* driftValue;</w:t>
      </w:r>
    </w:p>
    <w:p w14:paraId="75C9EB19" w14:textId="571D0EA8" w:rsidR="00694D6E" w:rsidRPr="00D94EE5"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6602207"/>
        <w:rPr>
          <w:color w:val="000000"/>
        </w:rPr>
      </w:pPr>
      <w:r>
        <w:rPr>
          <w:color w:val="545454"/>
        </w:rPr>
        <w:t>}</w:t>
      </w:r>
    </w:p>
    <w:p w14:paraId="58D90CE2" w14:textId="55D44F6B" w:rsidR="00BA3537" w:rsidRPr="00D94EE5" w:rsidRDefault="00BA3537" w:rsidP="00F10A17">
      <w:pPr>
        <w:pStyle w:val="Ttol3"/>
      </w:pPr>
      <w:bookmarkStart w:id="122" w:name="_Toc70017722"/>
      <w:r w:rsidRPr="00D94EE5">
        <w:lastRenderedPageBreak/>
        <w:t>REGLAS DEL JUEGO</w:t>
      </w:r>
      <w:bookmarkEnd w:id="122"/>
    </w:p>
    <w:p w14:paraId="2CFF369E" w14:textId="4775E57F" w:rsidR="000859D3" w:rsidRDefault="000859D3" w:rsidP="00F10A17">
      <w:r>
        <w:t>Una vez acabado el controlador del vehículo, se empezó a programar las reglas del juego.</w:t>
      </w:r>
    </w:p>
    <w:p w14:paraId="10F21753" w14:textId="50DAF56A" w:rsidR="000859D3" w:rsidRDefault="000859D3" w:rsidP="00F10A17">
      <w:r>
        <w:t>Este es el diagrama UML de las reglas del juego.</w:t>
      </w:r>
    </w:p>
    <w:p w14:paraId="25FBB5A0" w14:textId="77777777" w:rsidR="005B1355" w:rsidRDefault="005B1355" w:rsidP="00F10A17">
      <w:r>
        <w:rPr>
          <w:noProof/>
        </w:rPr>
        <w:drawing>
          <wp:inline distT="0" distB="0" distL="0" distR="0" wp14:anchorId="74520685" wp14:editId="33D6E699">
            <wp:extent cx="5579110" cy="2741295"/>
            <wp:effectExtent l="0" t="0" r="2540" b="1905"/>
            <wp:docPr id="32" name="Imat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tge 32"/>
                    <pic:cNvPicPr/>
                  </pic:nvPicPr>
                  <pic:blipFill>
                    <a:blip r:embed="rId48">
                      <a:extLst>
                        <a:ext uri="{28A0092B-C50C-407E-A947-70E740481C1C}">
                          <a14:useLocalDpi xmlns:a14="http://schemas.microsoft.com/office/drawing/2010/main" val="0"/>
                        </a:ext>
                      </a:extLst>
                    </a:blip>
                    <a:stretch>
                      <a:fillRect/>
                    </a:stretch>
                  </pic:blipFill>
                  <pic:spPr>
                    <a:xfrm>
                      <a:off x="0" y="0"/>
                      <a:ext cx="5579110" cy="2741295"/>
                    </a:xfrm>
                    <a:prstGeom prst="rect">
                      <a:avLst/>
                    </a:prstGeom>
                  </pic:spPr>
                </pic:pic>
              </a:graphicData>
            </a:graphic>
          </wp:inline>
        </w:drawing>
      </w:r>
    </w:p>
    <w:p w14:paraId="7B05B780" w14:textId="7E88F6F5" w:rsidR="005B1355" w:rsidRDefault="005B1355" w:rsidP="00F10A17">
      <w:pPr>
        <w:pStyle w:val="Llegenda"/>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6</w:t>
      </w:r>
      <w:r w:rsidR="00320AB6">
        <w:fldChar w:fldCharType="end"/>
      </w:r>
      <w:r>
        <w:t>: Diagrama UML de las reglas del juego.</w:t>
      </w:r>
    </w:p>
    <w:p w14:paraId="2EA2D839" w14:textId="13D20D90" w:rsidR="00694D6E" w:rsidRDefault="00694D6E" w:rsidP="00694D6E">
      <w:pPr>
        <w:pStyle w:val="Ttol4"/>
      </w:pPr>
      <w:r>
        <w:t>CHECKPOINT</w:t>
      </w:r>
    </w:p>
    <w:p w14:paraId="62860460" w14:textId="77777777" w:rsidR="00694D6E" w:rsidRDefault="00694D6E" w:rsidP="00694D6E">
      <w:r>
        <w:t xml:space="preserve">Lo primero que hay que tener en cuenta es que el vehículo debe recorrer todo el circuito, de momento no hay ningún sistema de atajos, para que cuente una vuelta. </w:t>
      </w:r>
    </w:p>
    <w:p w14:paraId="4A62B2D0" w14:textId="77777777" w:rsidR="00694D6E" w:rsidRDefault="00694D6E" w:rsidP="00694D6E">
      <w:r>
        <w:t>Para poder hacer eso se ha optado por poner unos checkpoints, que el jugador no verá. Así que para que se pueda contar una vuelta se debe pasar por cada uno de los checkpoints.</w:t>
      </w:r>
    </w:p>
    <w:p w14:paraId="4772AA88" w14:textId="77777777" w:rsidR="00694D6E" w:rsidRDefault="00694D6E" w:rsidP="00694D6E">
      <w:r>
        <w:t>De manera inicial estos checkpoints fueron implementados por triggers. Pero los triggers tienen un problema, y es que si durante el juego, tanto en línea como en solitario, el jugador, por problemas de rendimiento del ordenador, puede ser que, aunque siga la trazada del circuito, no se cuente el checkpoint, ya que el vehículo no ha pasado por encima del trigger.</w:t>
      </w:r>
    </w:p>
    <w:p w14:paraId="1504FC80" w14:textId="36AD43F4" w:rsidR="00694D6E" w:rsidRDefault="00694D6E" w:rsidP="00694D6E">
      <w:r>
        <w:lastRenderedPageBreak/>
        <w:t xml:space="preserve">Así que, para evitar problemas, se ha optado por que cada checkpoint tenga una variable que sea un plano. </w:t>
      </w:r>
      <w:r w:rsidRPr="004E74A0">
        <w:t xml:space="preserve">En el caso de </w:t>
      </w:r>
      <w:r w:rsidR="00246B27">
        <w:t>U</w:t>
      </w:r>
      <w:r w:rsidRPr="004E74A0">
        <w:t>nreal</w:t>
      </w:r>
      <w:r w:rsidR="00246B27">
        <w:t xml:space="preserve"> Engine</w:t>
      </w:r>
      <w:r w:rsidRPr="004E74A0">
        <w:t>, un FPlane</w:t>
      </w:r>
      <w:r w:rsidR="004E74A0" w:rsidRPr="004E74A0">
        <w:t xml:space="preserve">. Los planos </w:t>
      </w:r>
      <w:r w:rsidR="004E74A0">
        <w:t xml:space="preserve">no tienen el problema </w:t>
      </w:r>
      <w:r w:rsidR="00246B27">
        <w:t>anterior, ya que</w:t>
      </w:r>
      <w:r w:rsidR="004E74A0">
        <w:t xml:space="preserve"> tienen una función para saber si una posición en el mundo 3D esta delante o detrás del plano.</w:t>
      </w:r>
    </w:p>
    <w:p w14:paraId="4DED9D34" w14:textId="73A53AEA" w:rsidR="00694D6E" w:rsidRPr="004E74A0" w:rsidRDefault="004E74A0" w:rsidP="00694D6E">
      <w:r>
        <w:t>Para ello en el método BeginPlay, se ha creado el plano cogiendo la posición en el mundo y su dirección.</w:t>
      </w:r>
    </w:p>
    <w:p w14:paraId="0E7CF2F4" w14:textId="30AA128A" w:rsidR="004E74A0" w:rsidRPr="004E74A0" w:rsidRDefault="004E74A0" w:rsidP="0038684D">
      <w:pPr>
        <w:pStyle w:val="HTMLambformatprevi"/>
        <w:numPr>
          <w:ilvl w:val="0"/>
          <w:numId w:val="1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65167557"/>
        <w:rPr>
          <w:color w:val="000000"/>
        </w:rPr>
      </w:pPr>
      <w:r>
        <w:rPr>
          <w:color w:val="545454"/>
        </w:rPr>
        <w:t xml:space="preserve">plane = </w:t>
      </w:r>
      <w:r>
        <w:rPr>
          <w:color w:val="007FAA"/>
        </w:rPr>
        <w:t>FPlane</w:t>
      </w:r>
      <w:r>
        <w:rPr>
          <w:color w:val="545454"/>
        </w:rPr>
        <w:t>(</w:t>
      </w:r>
      <w:r>
        <w:rPr>
          <w:color w:val="007FAA"/>
        </w:rPr>
        <w:t>GetActorLocation</w:t>
      </w:r>
      <w:r>
        <w:rPr>
          <w:color w:val="545454"/>
        </w:rPr>
        <w:t xml:space="preserve">(), </w:t>
      </w:r>
      <w:r>
        <w:rPr>
          <w:color w:val="007FAA"/>
        </w:rPr>
        <w:t>GetActorForwardVector</w:t>
      </w:r>
      <w:r>
        <w:rPr>
          <w:color w:val="545454"/>
        </w:rPr>
        <w:t>());</w:t>
      </w:r>
    </w:p>
    <w:p w14:paraId="053ABBF5" w14:textId="140E1D27" w:rsidR="00694D6E" w:rsidRPr="004E74A0" w:rsidRDefault="004E74A0" w:rsidP="00694D6E">
      <w:r w:rsidRPr="004E74A0">
        <w:t>Una vez se tiene e</w:t>
      </w:r>
      <w:r>
        <w:t>l plano, ya solo queda crear un método que llame a esa función mencionada anteriormente, PlayerDot.</w:t>
      </w:r>
    </w:p>
    <w:p w14:paraId="46CF635E"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7928A1"/>
        </w:rPr>
        <w:t>bool</w:t>
      </w:r>
      <w:r>
        <w:rPr>
          <w:color w:val="545454"/>
        </w:rPr>
        <w:t xml:space="preserve"> </w:t>
      </w:r>
      <w:r>
        <w:rPr>
          <w:color w:val="007FAA"/>
        </w:rPr>
        <w:t>ACheckPoint</w:t>
      </w:r>
      <w:r>
        <w:rPr>
          <w:color w:val="545454"/>
        </w:rPr>
        <w:t>::</w:t>
      </w:r>
      <w:r>
        <w:rPr>
          <w:color w:val="007FAA"/>
        </w:rPr>
        <w:t>IsPlayerInPlane</w:t>
      </w:r>
      <w:r>
        <w:rPr>
          <w:color w:val="545454"/>
        </w:rPr>
        <w:t>(</w:t>
      </w:r>
      <w:r>
        <w:rPr>
          <w:color w:val="007FAA"/>
        </w:rPr>
        <w:t>FVector</w:t>
      </w:r>
      <w:r>
        <w:rPr>
          <w:color w:val="545454"/>
        </w:rPr>
        <w:t xml:space="preserve"> playerLocation)</w:t>
      </w:r>
    </w:p>
    <w:p w14:paraId="0681D324"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w:t>
      </w:r>
    </w:p>
    <w:p w14:paraId="7578DF72"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 xml:space="preserve">   </w:t>
      </w:r>
      <w:r>
        <w:rPr>
          <w:color w:val="7928A1"/>
        </w:rPr>
        <w:t>return</w:t>
      </w:r>
      <w:r>
        <w:rPr>
          <w:color w:val="545454"/>
        </w:rPr>
        <w:t xml:space="preserve"> plane.</w:t>
      </w:r>
      <w:r>
        <w:rPr>
          <w:color w:val="007FAA"/>
        </w:rPr>
        <w:t>PlaneDot</w:t>
      </w:r>
      <w:r>
        <w:rPr>
          <w:color w:val="545454"/>
        </w:rPr>
        <w:t xml:space="preserve">(playerLocation) &lt; </w:t>
      </w:r>
      <w:r>
        <w:rPr>
          <w:color w:val="AA5D00"/>
        </w:rPr>
        <w:t>0</w:t>
      </w:r>
      <w:r>
        <w:rPr>
          <w:color w:val="545454"/>
        </w:rPr>
        <w:t>;</w:t>
      </w:r>
    </w:p>
    <w:p w14:paraId="105E0591" w14:textId="56B1443E"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w:t>
      </w:r>
    </w:p>
    <w:p w14:paraId="6CDF6BE8" w14:textId="7C811CE2" w:rsidR="00694D6E" w:rsidRDefault="00694D6E" w:rsidP="00694D6E">
      <w:pPr>
        <w:pStyle w:val="Ttol4"/>
      </w:pPr>
      <w:r>
        <w:t>RACE CONTROLLER</w:t>
      </w:r>
    </w:p>
    <w:p w14:paraId="003E0164" w14:textId="541E8F8B" w:rsidR="004E74A0" w:rsidRDefault="004E74A0" w:rsidP="004E74A0">
      <w:r>
        <w:t xml:space="preserve">Para poder gestionar la carrera, lo hace el actor RaceController. </w:t>
      </w:r>
      <w:r w:rsidR="00246B27">
        <w:t>Aparte</w:t>
      </w:r>
      <w:r>
        <w:t xml:space="preserve"> de otras cosas es el encargado de hablar con el nivel para saber las vueltas máximas, tener los checkpoints y vehículos que compiten en la carrera.</w:t>
      </w:r>
    </w:p>
    <w:p w14:paraId="595EBF95" w14:textId="39476E72" w:rsidR="004E74A0" w:rsidRDefault="004E74A0" w:rsidP="004E74A0">
      <w:r>
        <w:t xml:space="preserve">Otra función que tiene es generar la clasificación. Lo hace en función del tiempo, esta variable solo sirve para cuando un vehículo </w:t>
      </w:r>
      <w:r w:rsidR="00246B27">
        <w:t>ha</w:t>
      </w:r>
      <w:r>
        <w:t xml:space="preserve"> acabado la carrera y así poder generar el tiempo final. Si los vehículos no han acabado la carrera toma de referencia un valor que le da el mismo RaceComponent, llamado distancia. </w:t>
      </w:r>
      <w:r w:rsidR="00D94EE5">
        <w:t>P</w:t>
      </w:r>
      <w:r>
        <w:t xml:space="preserve">ara elaborar esta distancia tiene en cuenta la vuelta </w:t>
      </w:r>
      <w:r w:rsidR="00246B27">
        <w:t>y el checkpoint que está y la distancia que tiene respecto al siguiente checkpoint.</w:t>
      </w:r>
      <w:r>
        <w:t xml:space="preserve"> </w:t>
      </w:r>
    </w:p>
    <w:p w14:paraId="47921747" w14:textId="13D55755" w:rsidR="004E74A0" w:rsidRPr="004E74A0" w:rsidRDefault="00FF76AE"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4E74A0">
        <w:rPr>
          <w:color w:val="545454"/>
        </w:rPr>
        <w:t xml:space="preserve">void </w:t>
      </w:r>
      <w:r w:rsidR="004E74A0">
        <w:rPr>
          <w:color w:val="007FAA"/>
        </w:rPr>
        <w:t>ARaceController</w:t>
      </w:r>
      <w:r w:rsidR="004E74A0">
        <w:rPr>
          <w:color w:val="545454"/>
        </w:rPr>
        <w:t>::</w:t>
      </w:r>
      <w:r w:rsidR="004E74A0">
        <w:rPr>
          <w:color w:val="007FAA"/>
        </w:rPr>
        <w:t>UpdateTable</w:t>
      </w:r>
      <w:r w:rsidR="004E74A0">
        <w:rPr>
          <w:color w:val="545454"/>
        </w:rPr>
        <w:t>()</w:t>
      </w:r>
    </w:p>
    <w:p w14:paraId="2214087D" w14:textId="7A841398" w:rsidR="004E74A0" w:rsidRPr="004E74A0" w:rsidRDefault="00FF76AE"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4E74A0">
        <w:rPr>
          <w:color w:val="545454"/>
        </w:rPr>
        <w:t>{</w:t>
      </w:r>
    </w:p>
    <w:p w14:paraId="08E7A32B" w14:textId="37F0A581"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7928A1"/>
        </w:rPr>
        <w:t>for</w:t>
      </w:r>
      <w:r>
        <w:rPr>
          <w:color w:val="545454"/>
        </w:rPr>
        <w:t xml:space="preserve"> (</w:t>
      </w:r>
      <w:r>
        <w:rPr>
          <w:color w:val="007FAA"/>
        </w:rPr>
        <w:t>URaceComponent</w:t>
      </w:r>
      <w:r>
        <w:rPr>
          <w:color w:val="545454"/>
        </w:rPr>
        <w:t>* raceComponent : vehicles)</w:t>
      </w:r>
    </w:p>
    <w:p w14:paraId="4A570F34" w14:textId="260A264C"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545454"/>
        </w:rPr>
        <w:t>{</w:t>
      </w:r>
    </w:p>
    <w:p w14:paraId="0CA29D2A" w14:textId="6E6C02AE"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545454"/>
        </w:rPr>
        <w:t>raceComponent-&gt;</w:t>
      </w:r>
      <w:r>
        <w:rPr>
          <w:color w:val="007FAA"/>
        </w:rPr>
        <w:t>CalculateTimeValue</w:t>
      </w:r>
      <w:r>
        <w:rPr>
          <w:color w:val="545454"/>
        </w:rPr>
        <w:t>();</w:t>
      </w:r>
    </w:p>
    <w:p w14:paraId="7D21BBC7" w14:textId="40AFBB95"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545454"/>
        </w:rPr>
        <w:t>}</w:t>
      </w:r>
    </w:p>
    <w:p w14:paraId="3CDC90E3" w14:textId="30BC0C09"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007FAA"/>
        </w:rPr>
        <w:t>URaceComponent</w:t>
      </w:r>
      <w:r>
        <w:rPr>
          <w:color w:val="545454"/>
        </w:rPr>
        <w:t>* aux;</w:t>
      </w:r>
    </w:p>
    <w:p w14:paraId="6A751334" w14:textId="392684FE"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7928A1"/>
        </w:rPr>
        <w:t>for</w:t>
      </w:r>
      <w:r>
        <w:rPr>
          <w:color w:val="545454"/>
        </w:rPr>
        <w:t xml:space="preserve"> (</w:t>
      </w:r>
      <w:r>
        <w:rPr>
          <w:color w:val="7928A1"/>
        </w:rPr>
        <w:t>int</w:t>
      </w:r>
      <w:r>
        <w:rPr>
          <w:color w:val="545454"/>
        </w:rPr>
        <w:t xml:space="preserve"> i = </w:t>
      </w:r>
      <w:r>
        <w:rPr>
          <w:color w:val="AA5D00"/>
        </w:rPr>
        <w:t>1</w:t>
      </w:r>
      <w:r>
        <w:rPr>
          <w:color w:val="545454"/>
        </w:rPr>
        <w:t>; i &lt; vehicles.</w:t>
      </w:r>
      <w:r>
        <w:rPr>
          <w:color w:val="007FAA"/>
        </w:rPr>
        <w:t>Num</w:t>
      </w:r>
      <w:r>
        <w:rPr>
          <w:color w:val="545454"/>
        </w:rPr>
        <w:t>(); i++)</w:t>
      </w:r>
    </w:p>
    <w:p w14:paraId="309D76E5" w14:textId="15C8E84E"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sidR="00FF76AE">
        <w:rPr>
          <w:color w:val="545454"/>
        </w:rPr>
        <w:t xml:space="preserve"> </w:t>
      </w:r>
      <w:r>
        <w:rPr>
          <w:color w:val="545454"/>
        </w:rPr>
        <w:t>{</w:t>
      </w:r>
    </w:p>
    <w:p w14:paraId="131F9909"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r>
        <w:rPr>
          <w:color w:val="7928A1"/>
        </w:rPr>
        <w:t>int</w:t>
      </w:r>
      <w:r>
        <w:rPr>
          <w:color w:val="545454"/>
        </w:rPr>
        <w:t xml:space="preserve"> j = vehicles.</w:t>
      </w:r>
      <w:r>
        <w:rPr>
          <w:color w:val="007FAA"/>
        </w:rPr>
        <w:t>Num</w:t>
      </w:r>
      <w:r>
        <w:rPr>
          <w:color w:val="545454"/>
        </w:rPr>
        <w:t xml:space="preserve">() - </w:t>
      </w:r>
      <w:r>
        <w:rPr>
          <w:color w:val="AA5D00"/>
        </w:rPr>
        <w:t>1</w:t>
      </w:r>
      <w:r>
        <w:rPr>
          <w:color w:val="545454"/>
        </w:rPr>
        <w:t>; j &gt;= i; j--)</w:t>
      </w:r>
    </w:p>
    <w:p w14:paraId="1570A60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42C85EC3" w14:textId="5E48C84F"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lastRenderedPageBreak/>
        <w:t xml:space="preserve">         </w:t>
      </w:r>
      <w:r>
        <w:rPr>
          <w:color w:val="7928A1"/>
        </w:rPr>
        <w:t>if</w:t>
      </w:r>
      <w:r>
        <w:rPr>
          <w:color w:val="545454"/>
        </w:rPr>
        <w:t xml:space="preserve"> (vehicles[j]-&gt;</w:t>
      </w:r>
      <w:r>
        <w:rPr>
          <w:color w:val="007FAA"/>
        </w:rPr>
        <w:t>GetTimeValue</w:t>
      </w:r>
      <w:r>
        <w:rPr>
          <w:color w:val="545454"/>
        </w:rPr>
        <w:t xml:space="preserve">() &gt; vehicles[j - </w:t>
      </w:r>
      <w:r>
        <w:rPr>
          <w:color w:val="AA5D00"/>
        </w:rPr>
        <w:t>1</w:t>
      </w:r>
      <w:r>
        <w:rPr>
          <w:color w:val="545454"/>
        </w:rPr>
        <w:t>]-</w:t>
      </w:r>
      <w:r w:rsidR="00246B27" w:rsidRPr="00246B27">
        <w:rPr>
          <w:color w:val="545454"/>
        </w:rPr>
        <w:t xml:space="preserve"> </w:t>
      </w:r>
      <w:r w:rsidR="00246B27">
        <w:rPr>
          <w:color w:val="545454"/>
        </w:rPr>
        <w:tab/>
      </w:r>
      <w:r w:rsidR="00246B27">
        <w:rPr>
          <w:color w:val="545454"/>
        </w:rPr>
        <w:tab/>
      </w:r>
      <w:r w:rsidR="00246B27">
        <w:rPr>
          <w:color w:val="545454"/>
        </w:rPr>
        <w:tab/>
      </w:r>
      <w:r w:rsidR="00246B27">
        <w:rPr>
          <w:color w:val="545454"/>
        </w:rPr>
        <w:tab/>
      </w:r>
      <w:r>
        <w:rPr>
          <w:color w:val="545454"/>
        </w:rPr>
        <w:t>&gt;</w:t>
      </w:r>
      <w:r>
        <w:rPr>
          <w:color w:val="007FAA"/>
        </w:rPr>
        <w:t>GetTimeValue</w:t>
      </w:r>
      <w:r>
        <w:rPr>
          <w:color w:val="545454"/>
        </w:rPr>
        <w:t>())</w:t>
      </w:r>
    </w:p>
    <w:p w14:paraId="552BF0E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1EE1BC2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aux = vehicles[j];</w:t>
      </w:r>
    </w:p>
    <w:p w14:paraId="0232073F"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vehicles[j - </w:t>
      </w:r>
      <w:r>
        <w:rPr>
          <w:color w:val="AA5D00"/>
        </w:rPr>
        <w:t>1</w:t>
      </w:r>
      <w:r>
        <w:rPr>
          <w:color w:val="545454"/>
        </w:rPr>
        <w:t>];</w:t>
      </w:r>
    </w:p>
    <w:p w14:paraId="4B425437"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w:t>
      </w:r>
      <w:r>
        <w:rPr>
          <w:color w:val="AA5D00"/>
        </w:rPr>
        <w:t>1</w:t>
      </w:r>
      <w:r>
        <w:rPr>
          <w:color w:val="545454"/>
        </w:rPr>
        <w:t>] = aux;</w:t>
      </w:r>
    </w:p>
    <w:p w14:paraId="55F7D198"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6BAFEAC1" w14:textId="5C29E149"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Pr>
          <w:color w:val="7928A1"/>
        </w:rPr>
        <w:t>else</w:t>
      </w:r>
      <w:r>
        <w:rPr>
          <w:color w:val="545454"/>
        </w:rPr>
        <w:t xml:space="preserve"> </w:t>
      </w:r>
      <w:r>
        <w:rPr>
          <w:color w:val="7928A1"/>
        </w:rPr>
        <w:t>if</w:t>
      </w:r>
      <w:r>
        <w:rPr>
          <w:color w:val="545454"/>
        </w:rPr>
        <w:t xml:space="preserve"> (vehicles[j]-&gt;</w:t>
      </w:r>
      <w:r>
        <w:rPr>
          <w:color w:val="007FAA"/>
        </w:rPr>
        <w:t>GetTimeValue</w:t>
      </w:r>
      <w:r>
        <w:rPr>
          <w:color w:val="545454"/>
        </w:rPr>
        <w:t xml:space="preserve">() == </w:t>
      </w:r>
      <w:r w:rsidR="00691CEE">
        <w:rPr>
          <w:color w:val="545454"/>
        </w:rPr>
        <w:tab/>
      </w:r>
      <w:r w:rsidR="00691CEE">
        <w:rPr>
          <w:color w:val="545454"/>
        </w:rPr>
        <w:tab/>
      </w:r>
      <w:r w:rsidR="00691CEE">
        <w:rPr>
          <w:color w:val="545454"/>
        </w:rPr>
        <w:tab/>
      </w:r>
      <w:r w:rsidR="00691CEE">
        <w:rPr>
          <w:color w:val="545454"/>
        </w:rPr>
        <w:tab/>
      </w:r>
      <w:r w:rsidR="00691CEE">
        <w:rPr>
          <w:color w:val="545454"/>
        </w:rPr>
        <w:tab/>
      </w:r>
      <w:r>
        <w:rPr>
          <w:color w:val="545454"/>
        </w:rPr>
        <w:t xml:space="preserve">vehicles[j - </w:t>
      </w:r>
      <w:r>
        <w:rPr>
          <w:color w:val="AA5D00"/>
        </w:rPr>
        <w:t>1</w:t>
      </w:r>
      <w:r>
        <w:rPr>
          <w:color w:val="545454"/>
        </w:rPr>
        <w:t>]-&gt;</w:t>
      </w:r>
      <w:r>
        <w:rPr>
          <w:color w:val="007FAA"/>
        </w:rPr>
        <w:t>GetTimeValue</w:t>
      </w:r>
      <w:r>
        <w:rPr>
          <w:color w:val="545454"/>
        </w:rPr>
        <w:t>())</w:t>
      </w:r>
    </w:p>
    <w:p w14:paraId="551E879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2E2E44DD" w14:textId="5DDC72FC"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Pr>
          <w:color w:val="7928A1"/>
        </w:rPr>
        <w:t>if</w:t>
      </w:r>
      <w:r>
        <w:rPr>
          <w:color w:val="545454"/>
        </w:rPr>
        <w:t xml:space="preserve"> (vehicles[j]-&gt;</w:t>
      </w:r>
      <w:r>
        <w:rPr>
          <w:color w:val="007FAA"/>
        </w:rPr>
        <w:t>GetDistance</w:t>
      </w:r>
      <w:r>
        <w:rPr>
          <w:color w:val="545454"/>
        </w:rPr>
        <w:t xml:space="preserve">() &lt; </w:t>
      </w:r>
      <w:r w:rsidR="00691CEE">
        <w:rPr>
          <w:color w:val="545454"/>
        </w:rPr>
        <w:tab/>
      </w:r>
      <w:r w:rsidR="00691CEE">
        <w:rPr>
          <w:color w:val="545454"/>
        </w:rPr>
        <w:tab/>
      </w:r>
      <w:r w:rsidR="00691CEE">
        <w:rPr>
          <w:color w:val="545454"/>
        </w:rPr>
        <w:tab/>
      </w:r>
      <w:r w:rsidR="00691CEE">
        <w:rPr>
          <w:color w:val="545454"/>
        </w:rPr>
        <w:tab/>
      </w:r>
      <w:r w:rsidR="00691CEE">
        <w:rPr>
          <w:color w:val="545454"/>
        </w:rPr>
        <w:tab/>
      </w:r>
      <w:r w:rsidR="00691CEE">
        <w:rPr>
          <w:color w:val="545454"/>
        </w:rPr>
        <w:tab/>
      </w:r>
      <w:r>
        <w:rPr>
          <w:color w:val="545454"/>
        </w:rPr>
        <w:t xml:space="preserve">vehicles[j - </w:t>
      </w:r>
      <w:r>
        <w:rPr>
          <w:color w:val="AA5D00"/>
        </w:rPr>
        <w:t>1</w:t>
      </w:r>
      <w:r>
        <w:rPr>
          <w:color w:val="545454"/>
        </w:rPr>
        <w:t>]-&gt;</w:t>
      </w:r>
      <w:r>
        <w:rPr>
          <w:color w:val="007FAA"/>
        </w:rPr>
        <w:t>GetDistance</w:t>
      </w:r>
      <w:r>
        <w:rPr>
          <w:color w:val="545454"/>
        </w:rPr>
        <w:t>())</w:t>
      </w:r>
    </w:p>
    <w:p w14:paraId="14E6F04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396FE79B"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aux = vehicles[j];</w:t>
      </w:r>
    </w:p>
    <w:p w14:paraId="41C528B3"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vehicles[j - </w:t>
      </w:r>
      <w:r>
        <w:rPr>
          <w:color w:val="AA5D00"/>
        </w:rPr>
        <w:t>1</w:t>
      </w:r>
      <w:r>
        <w:rPr>
          <w:color w:val="545454"/>
        </w:rPr>
        <w:t>];</w:t>
      </w:r>
    </w:p>
    <w:p w14:paraId="06892D0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j - </w:t>
      </w:r>
      <w:r>
        <w:rPr>
          <w:color w:val="AA5D00"/>
        </w:rPr>
        <w:t>1</w:t>
      </w:r>
      <w:r>
        <w:rPr>
          <w:color w:val="545454"/>
        </w:rPr>
        <w:t>] = aux;</w:t>
      </w:r>
    </w:p>
    <w:p w14:paraId="08EC1D4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01EBB29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069F499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3A166B76"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7AA0E11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p>
    <w:p w14:paraId="7F10E4D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r>
        <w:rPr>
          <w:color w:val="7928A1"/>
        </w:rPr>
        <w:t>int</w:t>
      </w:r>
      <w:r>
        <w:rPr>
          <w:color w:val="545454"/>
        </w:rPr>
        <w:t xml:space="preserve"> i = </w:t>
      </w:r>
      <w:r>
        <w:rPr>
          <w:color w:val="AA5D00"/>
        </w:rPr>
        <w:t>0</w:t>
      </w:r>
      <w:r>
        <w:rPr>
          <w:color w:val="545454"/>
        </w:rPr>
        <w:t>; i &lt; vehicles.</w:t>
      </w:r>
      <w:r>
        <w:rPr>
          <w:color w:val="007FAA"/>
        </w:rPr>
        <w:t>Num</w:t>
      </w:r>
      <w:r>
        <w:rPr>
          <w:color w:val="545454"/>
        </w:rPr>
        <w:t>(); i++)</w:t>
      </w:r>
    </w:p>
    <w:p w14:paraId="009DF13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30BC5F69"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vehicles[i]-&gt;</w:t>
      </w:r>
      <w:r>
        <w:rPr>
          <w:color w:val="007FAA"/>
        </w:rPr>
        <w:t>SetPosition</w:t>
      </w:r>
      <w:r>
        <w:rPr>
          <w:color w:val="545454"/>
        </w:rPr>
        <w:t xml:space="preserve">(i + </w:t>
      </w:r>
      <w:r>
        <w:rPr>
          <w:color w:val="AA5D00"/>
        </w:rPr>
        <w:t>1</w:t>
      </w:r>
      <w:r>
        <w:rPr>
          <w:color w:val="545454"/>
        </w:rPr>
        <w:t>);</w:t>
      </w:r>
    </w:p>
    <w:p w14:paraId="6EA6FCA0"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 xml:space="preserve">   }</w:t>
      </w:r>
    </w:p>
    <w:p w14:paraId="50A39988" w14:textId="399D2315" w:rsidR="004E74A0" w:rsidRPr="00D94EE5"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01075696"/>
        <w:rPr>
          <w:color w:val="000000"/>
        </w:rPr>
      </w:pPr>
      <w:r>
        <w:rPr>
          <w:color w:val="545454"/>
        </w:rPr>
        <w:t>}</w:t>
      </w:r>
    </w:p>
    <w:p w14:paraId="4E9A4FDF" w14:textId="5FCDB408" w:rsidR="00694D6E" w:rsidRPr="00694D6E" w:rsidRDefault="00694D6E" w:rsidP="00694D6E">
      <w:pPr>
        <w:pStyle w:val="Ttol4"/>
      </w:pPr>
      <w:r>
        <w:t>RACE COMPONENT</w:t>
      </w:r>
    </w:p>
    <w:p w14:paraId="696929E1" w14:textId="0CEF0CF7" w:rsidR="00BA3537" w:rsidRDefault="00246B27" w:rsidP="00F10A17">
      <w:r>
        <w:t>El tercer elemento para las reglas del juego es el Race Component</w:t>
      </w:r>
      <w:r w:rsidR="00EB1305">
        <w:t xml:space="preserve">. Dicha clase se encarga de generar el tiempo hecho en cada vuelta y, además, de comprobar con el próximo checkpoint </w:t>
      </w:r>
      <w:r>
        <w:t>si lo ha pasado o no.</w:t>
      </w:r>
    </w:p>
    <w:p w14:paraId="49D11527" w14:textId="45E6E4D7" w:rsidR="00246B27" w:rsidRPr="00246B27" w:rsidRDefault="00246B27" w:rsidP="00F10A17">
      <w:r>
        <w:t xml:space="preserve">Para hacer las funciones mencionadas en el párrafo anterior, se hace usando el método TickComponent, que es un método que se ejecuta en cada frame. Para hacer el contador de tiempo, se suma el valor del DeltaTime al contador total y al contador por vuelta. Para comprobar si se puede cambiar de checkpoint, se hace llamando el método </w:t>
      </w:r>
      <w:r w:rsidRPr="00246B27">
        <w:t>IsPlayerInPlane</w:t>
      </w:r>
      <w:r>
        <w:t xml:space="preserve"> que tiene el Checkpoint, si sale positivo, se hará el cambio.</w:t>
      </w:r>
    </w:p>
    <w:p w14:paraId="31287661" w14:textId="5134435A" w:rsidR="00246B27" w:rsidRPr="00246B27" w:rsidRDefault="00FF76AE"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7928A1"/>
        </w:rPr>
        <w:t xml:space="preserve"> </w:t>
      </w:r>
      <w:r w:rsidR="00246B27">
        <w:rPr>
          <w:color w:val="7928A1"/>
        </w:rPr>
        <w:t>void</w:t>
      </w:r>
      <w:r w:rsidR="00246B27">
        <w:rPr>
          <w:color w:val="545454"/>
        </w:rPr>
        <w:t xml:space="preserve"> </w:t>
      </w:r>
      <w:r w:rsidR="00246B27">
        <w:rPr>
          <w:color w:val="007FAA"/>
        </w:rPr>
        <w:t>URaceComponent</w:t>
      </w:r>
      <w:r w:rsidR="00246B27">
        <w:rPr>
          <w:color w:val="545454"/>
        </w:rPr>
        <w:t>::</w:t>
      </w:r>
      <w:r w:rsidR="00246B27">
        <w:rPr>
          <w:color w:val="007FAA"/>
        </w:rPr>
        <w:t>TickComponent</w:t>
      </w:r>
      <w:r w:rsidR="00246B27">
        <w:rPr>
          <w:color w:val="545454"/>
        </w:rPr>
        <w:t>(</w:t>
      </w:r>
      <w:r w:rsidR="00246B27">
        <w:rPr>
          <w:color w:val="7928A1"/>
        </w:rPr>
        <w:t>float</w:t>
      </w:r>
      <w:r w:rsidR="00246B27">
        <w:rPr>
          <w:color w:val="545454"/>
        </w:rPr>
        <w:t xml:space="preserve"> </w:t>
      </w:r>
      <w:r w:rsidR="00246B27">
        <w:rPr>
          <w:color w:val="007FAA"/>
        </w:rPr>
        <w:t>DeltaTime</w:t>
      </w:r>
      <w:r w:rsidR="00246B27">
        <w:rPr>
          <w:color w:val="545454"/>
        </w:rPr>
        <w:t xml:space="preserve">, </w:t>
      </w:r>
      <w:r w:rsidR="00246B27">
        <w:rPr>
          <w:color w:val="007FAA"/>
        </w:rPr>
        <w:t>ELevelTick</w:t>
      </w:r>
      <w:r w:rsidR="00246B27">
        <w:rPr>
          <w:color w:val="545454"/>
        </w:rPr>
        <w:t xml:space="preserve"> </w:t>
      </w:r>
      <w:r w:rsidR="00246B27">
        <w:rPr>
          <w:color w:val="545454"/>
        </w:rPr>
        <w:tab/>
      </w:r>
      <w:r w:rsidR="00246B27">
        <w:rPr>
          <w:color w:val="545454"/>
        </w:rPr>
        <w:tab/>
      </w:r>
      <w:r w:rsidR="00246B27">
        <w:rPr>
          <w:color w:val="545454"/>
        </w:rPr>
        <w:tab/>
      </w:r>
      <w:r w:rsidR="00246B27">
        <w:rPr>
          <w:color w:val="007FAA"/>
        </w:rPr>
        <w:t>TickType</w:t>
      </w:r>
      <w:r w:rsidR="00246B27">
        <w:rPr>
          <w:color w:val="545454"/>
        </w:rPr>
        <w:t xml:space="preserve">, </w:t>
      </w:r>
      <w:r w:rsidR="00246B27">
        <w:rPr>
          <w:color w:val="007FAA"/>
        </w:rPr>
        <w:t>FActorComponentTickFunction</w:t>
      </w:r>
      <w:r w:rsidR="00246B27">
        <w:rPr>
          <w:color w:val="545454"/>
        </w:rPr>
        <w:t xml:space="preserve">* </w:t>
      </w:r>
      <w:r w:rsidR="00246B27">
        <w:rPr>
          <w:color w:val="545454"/>
        </w:rPr>
        <w:tab/>
      </w:r>
      <w:r w:rsidR="00246B27">
        <w:rPr>
          <w:color w:val="545454"/>
        </w:rPr>
        <w:tab/>
      </w:r>
      <w:r w:rsidR="00246B27">
        <w:rPr>
          <w:color w:val="545454"/>
        </w:rPr>
        <w:tab/>
      </w:r>
      <w:r w:rsidR="00246B27">
        <w:rPr>
          <w:color w:val="545454"/>
        </w:rPr>
        <w:tab/>
      </w:r>
      <w:r w:rsidR="00246B27">
        <w:rPr>
          <w:color w:val="007FAA"/>
        </w:rPr>
        <w:t>ThisTickFunction</w:t>
      </w:r>
      <w:r w:rsidR="00246B27">
        <w:rPr>
          <w:color w:val="545454"/>
        </w:rPr>
        <w:t>)</w:t>
      </w:r>
    </w:p>
    <w:p w14:paraId="5EE72502" w14:textId="5D08BDB8" w:rsidR="00246B27" w:rsidRPr="00246B27" w:rsidRDefault="00FF76AE"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246B27">
        <w:rPr>
          <w:color w:val="545454"/>
        </w:rPr>
        <w:t>{</w:t>
      </w:r>
    </w:p>
    <w:p w14:paraId="209E664F" w14:textId="33631682"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r>
        <w:rPr>
          <w:color w:val="007FAA"/>
        </w:rPr>
        <w:t>Super</w:t>
      </w:r>
      <w:r>
        <w:rPr>
          <w:color w:val="545454"/>
        </w:rPr>
        <w:t>::</w:t>
      </w:r>
      <w:r>
        <w:rPr>
          <w:color w:val="007FAA"/>
        </w:rPr>
        <w:t>TickComponent</w:t>
      </w:r>
      <w:r>
        <w:rPr>
          <w:color w:val="545454"/>
        </w:rPr>
        <w:t>(</w:t>
      </w:r>
      <w:r>
        <w:rPr>
          <w:color w:val="007FAA"/>
        </w:rPr>
        <w:t>DeltaTime</w:t>
      </w:r>
      <w:r>
        <w:rPr>
          <w:color w:val="545454"/>
        </w:rPr>
        <w:t xml:space="preserve">, </w:t>
      </w:r>
      <w:r>
        <w:rPr>
          <w:color w:val="007FAA"/>
        </w:rPr>
        <w:t>TickType</w:t>
      </w:r>
      <w:r>
        <w:rPr>
          <w:color w:val="545454"/>
        </w:rPr>
        <w:t xml:space="preserve">, </w:t>
      </w:r>
      <w:r>
        <w:rPr>
          <w:color w:val="007FAA"/>
        </w:rPr>
        <w:t>ThisTickFunction</w:t>
      </w:r>
      <w:r>
        <w:rPr>
          <w:color w:val="545454"/>
        </w:rPr>
        <w:t>);</w:t>
      </w:r>
    </w:p>
    <w:p w14:paraId="5DEF5610" w14:textId="7B634AD2"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r>
        <w:rPr>
          <w:color w:val="7928A1"/>
        </w:rPr>
        <w:t>if</w:t>
      </w:r>
      <w:r>
        <w:rPr>
          <w:color w:val="545454"/>
        </w:rPr>
        <w:t xml:space="preserve"> (</w:t>
      </w:r>
      <w:r>
        <w:rPr>
          <w:color w:val="007FAA"/>
        </w:rPr>
        <w:t>CanRace</w:t>
      </w:r>
      <w:r>
        <w:rPr>
          <w:color w:val="545454"/>
        </w:rPr>
        <w:t>())</w:t>
      </w:r>
    </w:p>
    <w:p w14:paraId="6F7C732B" w14:textId="2B3A5313"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r>
        <w:rPr>
          <w:color w:val="545454"/>
        </w:rPr>
        <w:t>{</w:t>
      </w:r>
    </w:p>
    <w:p w14:paraId="1788AC39" w14:textId="303BACA1"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r>
        <w:rPr>
          <w:color w:val="545454"/>
        </w:rPr>
        <w:t xml:space="preserve">currentLapTime += </w:t>
      </w:r>
      <w:r>
        <w:rPr>
          <w:color w:val="007FAA"/>
        </w:rPr>
        <w:t>DeltaTime</w:t>
      </w:r>
      <w:r>
        <w:rPr>
          <w:color w:val="545454"/>
        </w:rPr>
        <w:t>;</w:t>
      </w:r>
    </w:p>
    <w:p w14:paraId="47E067CE" w14:textId="7791D23F"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sidR="00FF76AE">
        <w:rPr>
          <w:color w:val="545454"/>
        </w:rPr>
        <w:t xml:space="preserve"> </w:t>
      </w:r>
      <w:r>
        <w:rPr>
          <w:color w:val="545454"/>
        </w:rPr>
        <w:t xml:space="preserve">generalLapTime += </w:t>
      </w:r>
      <w:r>
        <w:rPr>
          <w:color w:val="007FAA"/>
        </w:rPr>
        <w:t>DeltaTime</w:t>
      </w:r>
      <w:r>
        <w:rPr>
          <w:color w:val="545454"/>
        </w:rPr>
        <w:t>;</w:t>
      </w:r>
    </w:p>
    <w:p w14:paraId="6E5BD0D1"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p>
    <w:p w14:paraId="59631927" w14:textId="7C5A6C22"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lastRenderedPageBreak/>
        <w:t xml:space="preserve">      </w:t>
      </w:r>
      <w:r w:rsidR="00FF76AE">
        <w:rPr>
          <w:color w:val="545454"/>
        </w:rPr>
        <w:t xml:space="preserve"> </w:t>
      </w:r>
      <w:r>
        <w:rPr>
          <w:color w:val="7928A1"/>
        </w:rPr>
        <w:t>if</w:t>
      </w:r>
      <w:r>
        <w:rPr>
          <w:color w:val="545454"/>
        </w:rPr>
        <w:t xml:space="preserve"> (currentCheckPoint-&gt;</w:t>
      </w:r>
      <w:r>
        <w:rPr>
          <w:color w:val="007FAA"/>
        </w:rPr>
        <w:t>IsPlayerInPlane</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007FAA"/>
        </w:rPr>
        <w:t>GetOwner</w:t>
      </w:r>
      <w:r>
        <w:rPr>
          <w:color w:val="545454"/>
        </w:rPr>
        <w:t>()-&gt;</w:t>
      </w:r>
      <w:r>
        <w:rPr>
          <w:color w:val="007FAA"/>
        </w:rPr>
        <w:t>GetActorLocation</w:t>
      </w:r>
      <w:r>
        <w:rPr>
          <w:color w:val="545454"/>
        </w:rPr>
        <w:t>()))</w:t>
      </w:r>
    </w:p>
    <w:p w14:paraId="2EF203EB"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r>
        <w:rPr>
          <w:color w:val="007FAA"/>
        </w:rPr>
        <w:t>SetCheckpoint</w:t>
      </w:r>
      <w:r>
        <w:rPr>
          <w:color w:val="545454"/>
        </w:rPr>
        <w:t>();</w:t>
      </w:r>
    </w:p>
    <w:p w14:paraId="0C76C693"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Pr>
          <w:color w:val="545454"/>
        </w:rPr>
        <w:t xml:space="preserve">   }</w:t>
      </w:r>
    </w:p>
    <w:p w14:paraId="4CB781E4" w14:textId="0C519962" w:rsidR="00246B27" w:rsidRPr="00D94EE5"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37887014"/>
        <w:rPr>
          <w:color w:val="000000"/>
        </w:rPr>
      </w:pPr>
      <w:r w:rsidRPr="00246B27">
        <w:rPr>
          <w:color w:val="545454"/>
        </w:rPr>
        <w:t>} </w:t>
      </w:r>
    </w:p>
    <w:p w14:paraId="026D71C3" w14:textId="1F2C5D7E" w:rsidR="00BA3537" w:rsidRPr="00957F34" w:rsidRDefault="00BA3537" w:rsidP="00F10A17">
      <w:pPr>
        <w:pStyle w:val="Ttol3"/>
      </w:pPr>
      <w:bookmarkStart w:id="123" w:name="_Toc70017723"/>
      <w:r w:rsidRPr="00957F34">
        <w:t>INTERFAZ GRÁFICA DE USUARIO</w:t>
      </w:r>
      <w:bookmarkEnd w:id="123"/>
    </w:p>
    <w:p w14:paraId="046391C9" w14:textId="77777777" w:rsidR="00321D02" w:rsidRPr="00957F34" w:rsidRDefault="00183749" w:rsidP="00183749">
      <w:r w:rsidRPr="00957F34">
        <w:t xml:space="preserve">Para hacer la GUI, </w:t>
      </w:r>
      <w:r w:rsidR="00321D02" w:rsidRPr="00957F34">
        <w:t xml:space="preserve">se ha elaborado dos blueprints específicos de la UI. </w:t>
      </w:r>
    </w:p>
    <w:p w14:paraId="646C6649" w14:textId="7476B220" w:rsidR="00BA3537" w:rsidRPr="00957F34" w:rsidRDefault="00694D6E" w:rsidP="00694D6E">
      <w:pPr>
        <w:pStyle w:val="Ttol4"/>
      </w:pPr>
      <w:r w:rsidRPr="00957F34">
        <w:t>MENU PRINCIPAL</w:t>
      </w:r>
    </w:p>
    <w:p w14:paraId="089C77C7" w14:textId="23DA1F6C" w:rsidR="00321D02" w:rsidRPr="00957F34" w:rsidRDefault="00B55DA7" w:rsidP="00321D02">
      <w:r w:rsidRPr="00957F34">
        <w:t>La primera interfaz que hay es el menú principal. El blueprint que gestiona eso se llama WBP_MainMenu.</w:t>
      </w:r>
      <w:r w:rsidR="00957F34" w:rsidRPr="00957F34">
        <w:t xml:space="preserve"> En la parte del cliente, esta interfaz solo hace la función de entrar al modo de un jugador, así que más adelante se mostrará como se ha hecho el inicio de sesión en </w:t>
      </w:r>
      <w:r w:rsidR="00FF76AE">
        <w:t>el apartado de la integración del cliente con el servidor</w:t>
      </w:r>
      <w:r w:rsidR="00957F34" w:rsidRPr="00957F34">
        <w:t>, que es su función más importante.</w:t>
      </w:r>
    </w:p>
    <w:p w14:paraId="5EC559C2" w14:textId="4FDD2F71" w:rsidR="00B55DA7" w:rsidRDefault="00B55DA7" w:rsidP="00957F34">
      <w:pPr>
        <w:jc w:val="center"/>
        <w:rPr>
          <w:highlight w:val="yellow"/>
        </w:rPr>
      </w:pPr>
      <w:r>
        <w:rPr>
          <w:noProof/>
        </w:rPr>
        <w:drawing>
          <wp:inline distT="0" distB="0" distL="0" distR="0" wp14:anchorId="645D95FA" wp14:editId="48DE2DC6">
            <wp:extent cx="2590160" cy="1440000"/>
            <wp:effectExtent l="0" t="0" r="1270" b="8255"/>
            <wp:docPr id="36" name="Imat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878" t="5233" r="2003" b="3760"/>
                    <a:stretch/>
                  </pic:blipFill>
                  <pic:spPr bwMode="auto">
                    <a:xfrm>
                      <a:off x="0" y="0"/>
                      <a:ext cx="2590160" cy="144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C53145E" wp14:editId="666B8A21">
            <wp:extent cx="2626113" cy="1439545"/>
            <wp:effectExtent l="0" t="0" r="3175" b="8255"/>
            <wp:docPr id="37" name="Imat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64" t="3870" r="2173" b="3533"/>
                    <a:stretch/>
                  </pic:blipFill>
                  <pic:spPr bwMode="auto">
                    <a:xfrm>
                      <a:off x="0" y="0"/>
                      <a:ext cx="2626943" cy="144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81C357" wp14:editId="7E9E9D7D">
            <wp:extent cx="2565000" cy="1440000"/>
            <wp:effectExtent l="0" t="0" r="6985" b="8255"/>
            <wp:docPr id="38" name="Imat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196" t="3533" r="1491" b="2257"/>
                    <a:stretch/>
                  </pic:blipFill>
                  <pic:spPr bwMode="auto">
                    <a:xfrm>
                      <a:off x="0" y="0"/>
                      <a:ext cx="2565000" cy="1440000"/>
                    </a:xfrm>
                    <a:prstGeom prst="rect">
                      <a:avLst/>
                    </a:prstGeom>
                    <a:ln>
                      <a:noFill/>
                    </a:ln>
                    <a:extLst>
                      <a:ext uri="{53640926-AAD7-44D8-BBD7-CCE9431645EC}">
                        <a14:shadowObscured xmlns:a14="http://schemas.microsoft.com/office/drawing/2010/main"/>
                      </a:ext>
                    </a:extLst>
                  </pic:spPr>
                </pic:pic>
              </a:graphicData>
            </a:graphic>
          </wp:inline>
        </w:drawing>
      </w:r>
    </w:p>
    <w:p w14:paraId="7371DA50" w14:textId="68DD6DE4" w:rsidR="00957F34" w:rsidRPr="00321D02" w:rsidRDefault="00957F34" w:rsidP="00957F34">
      <w:pPr>
        <w:pStyle w:val="Llegenda"/>
        <w:rPr>
          <w:highlight w:val="yellow"/>
        </w:rPr>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7</w:t>
      </w:r>
      <w:r w:rsidR="00320AB6">
        <w:fldChar w:fldCharType="end"/>
      </w:r>
      <w:r>
        <w:t>: Diseño de la GUI del menú principal.</w:t>
      </w:r>
    </w:p>
    <w:p w14:paraId="324B752B" w14:textId="4AAF270E" w:rsidR="00694D6E" w:rsidRPr="00321D02" w:rsidRDefault="00694D6E" w:rsidP="00694D6E">
      <w:pPr>
        <w:pStyle w:val="Ttol4"/>
      </w:pPr>
      <w:r w:rsidRPr="00321D02">
        <w:t>IN GAME</w:t>
      </w:r>
    </w:p>
    <w:p w14:paraId="6855CD3B" w14:textId="5A3D938C" w:rsidR="00321D02" w:rsidRPr="00321D02" w:rsidRDefault="00321D02" w:rsidP="00321D02">
      <w:r w:rsidRPr="00321D02">
        <w:t>Est</w:t>
      </w:r>
      <w:r>
        <w:t>a</w:t>
      </w:r>
      <w:r w:rsidRPr="00321D02">
        <w:t xml:space="preserve"> interfaz es la encargada de informar al jugador de los hechos que ocurren en la carrera.</w:t>
      </w:r>
      <w:r>
        <w:t xml:space="preserve"> El blueprint en el que esta esa interfaz se llama WBP_HUD.</w:t>
      </w:r>
      <w:r w:rsidRPr="00321D02">
        <w:t xml:space="preserve"> Así que en esta interfaz habrá:</w:t>
      </w:r>
    </w:p>
    <w:p w14:paraId="3C7A147C" w14:textId="548C22D0" w:rsidR="00321D02" w:rsidRPr="00321D02" w:rsidRDefault="00321D02" w:rsidP="00321D02">
      <w:pPr>
        <w:pStyle w:val="Pargrafdellista"/>
        <w:numPr>
          <w:ilvl w:val="0"/>
          <w:numId w:val="1"/>
        </w:numPr>
      </w:pPr>
      <w:r w:rsidRPr="00321D02">
        <w:lastRenderedPageBreak/>
        <w:t xml:space="preserve">Posición: el número que </w:t>
      </w:r>
      <w:r w:rsidR="00B55DA7">
        <w:t>está</w:t>
      </w:r>
      <w:r w:rsidRPr="00321D02">
        <w:t xml:space="preserve"> abajo a la izquierda de la pantalla</w:t>
      </w:r>
    </w:p>
    <w:p w14:paraId="60D83252" w14:textId="039DCCFB" w:rsidR="00321D02" w:rsidRPr="00321D02" w:rsidRDefault="00321D02" w:rsidP="00321D02">
      <w:pPr>
        <w:pStyle w:val="Pargrafdellista"/>
        <w:numPr>
          <w:ilvl w:val="0"/>
          <w:numId w:val="1"/>
        </w:numPr>
      </w:pPr>
      <w:r w:rsidRPr="00321D02">
        <w:t>Mejor tiempo de una vuelta: el rectángulo blanco, el que es más pequeño, que está arriba a la derecha. En ese momento pone “NO TIME”.</w:t>
      </w:r>
    </w:p>
    <w:p w14:paraId="66331B10" w14:textId="0E95564B" w:rsidR="00321D02" w:rsidRPr="00321D02" w:rsidRDefault="00321D02" w:rsidP="00321D02">
      <w:pPr>
        <w:pStyle w:val="Pargrafdellista"/>
        <w:numPr>
          <w:ilvl w:val="0"/>
          <w:numId w:val="1"/>
        </w:numPr>
      </w:pPr>
      <w:r w:rsidRPr="00321D02">
        <w:t xml:space="preserve">Tiempo de la vuelta: el rectángulo naranja, el que es </w:t>
      </w:r>
      <w:r w:rsidR="00B55DA7">
        <w:t>más</w:t>
      </w:r>
      <w:r w:rsidRPr="00321D02">
        <w:t xml:space="preserve"> grande, que </w:t>
      </w:r>
      <w:r w:rsidR="00B55DA7">
        <w:t>está</w:t>
      </w:r>
      <w:r w:rsidRPr="00321D02">
        <w:t xml:space="preserve"> arriba a la derecha.</w:t>
      </w:r>
    </w:p>
    <w:p w14:paraId="44B00BC6" w14:textId="5E953CBD" w:rsidR="00321D02" w:rsidRPr="00321D02" w:rsidRDefault="00321D02" w:rsidP="00321D02">
      <w:pPr>
        <w:pStyle w:val="Pargrafdellista"/>
        <w:numPr>
          <w:ilvl w:val="0"/>
          <w:numId w:val="1"/>
        </w:numPr>
      </w:pPr>
      <w:r w:rsidRPr="00321D02">
        <w:t xml:space="preserve">Vueltas máximas: el cuadrado naranja, que es </w:t>
      </w:r>
      <w:r w:rsidR="00B55DA7">
        <w:t>más</w:t>
      </w:r>
      <w:r w:rsidRPr="00321D02">
        <w:t xml:space="preserve"> pequeño, ubicado arriba a la derecha. En la imagen marca “2”.</w:t>
      </w:r>
    </w:p>
    <w:p w14:paraId="30413219" w14:textId="77777777" w:rsidR="00B55DA7" w:rsidRDefault="00321D02" w:rsidP="00321D02">
      <w:pPr>
        <w:pStyle w:val="Pargrafdellista"/>
        <w:numPr>
          <w:ilvl w:val="0"/>
          <w:numId w:val="1"/>
        </w:numPr>
      </w:pPr>
      <w:r w:rsidRPr="00321D02">
        <w:t>Vuelta actual: el cuadrado blanco, que es más grande, ubicado arriba a la derecha. En la imagen marca “1”.</w:t>
      </w:r>
      <w:r w:rsidR="00B55DA7" w:rsidRPr="00B55DA7">
        <w:rPr>
          <w:noProof/>
        </w:rPr>
        <w:t xml:space="preserve"> </w:t>
      </w:r>
    </w:p>
    <w:p w14:paraId="5E05D803" w14:textId="707E16E5" w:rsidR="00321D02" w:rsidRDefault="00B55DA7" w:rsidP="00B55DA7">
      <w:pPr>
        <w:pStyle w:val="Pargrafdellista"/>
      </w:pPr>
      <w:r>
        <w:rPr>
          <w:noProof/>
        </w:rPr>
        <w:drawing>
          <wp:inline distT="0" distB="0" distL="0" distR="0" wp14:anchorId="1D1DB855" wp14:editId="18355BD7">
            <wp:extent cx="5097165" cy="2700000"/>
            <wp:effectExtent l="0" t="0" r="8255" b="5715"/>
            <wp:docPr id="34" name="Imat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97165" cy="2700000"/>
                    </a:xfrm>
                    <a:prstGeom prst="rect">
                      <a:avLst/>
                    </a:prstGeom>
                  </pic:spPr>
                </pic:pic>
              </a:graphicData>
            </a:graphic>
          </wp:inline>
        </w:drawing>
      </w:r>
    </w:p>
    <w:p w14:paraId="79970AA0" w14:textId="0FFAEB11" w:rsidR="00B55DA7" w:rsidRPr="00321D02" w:rsidRDefault="00B55DA7" w:rsidP="00B55DA7">
      <w:pPr>
        <w:pStyle w:val="Llegenda"/>
        <w:rPr>
          <w:highlight w:val="yellow"/>
        </w:rPr>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8</w:t>
      </w:r>
      <w:r w:rsidR="00320AB6">
        <w:fldChar w:fldCharType="end"/>
      </w:r>
      <w:r>
        <w:t>: Diseño de la GUI dentro del juego.</w:t>
      </w:r>
    </w:p>
    <w:p w14:paraId="41D9D98F" w14:textId="5C0A0073" w:rsidR="00B55DA7" w:rsidRDefault="00321D02" w:rsidP="00321D02">
      <w:r>
        <w:t xml:space="preserve">Para pasar </w:t>
      </w:r>
      <w:r w:rsidR="00B55DA7">
        <w:t xml:space="preserve">los valores, mencionados anteriormente </w:t>
      </w:r>
      <w:r>
        <w:t xml:space="preserve">se ha usado la programación gráfica de Unreal Engine. </w:t>
      </w:r>
      <w:r w:rsidR="00B55DA7">
        <w:t>Todos esos datos están en el componente RaceComponent que tiene cada vehículo.</w:t>
      </w:r>
    </w:p>
    <w:p w14:paraId="7D74DDE5" w14:textId="4D3FB3B4" w:rsidR="00321D02" w:rsidRDefault="00321D02" w:rsidP="00321D02">
      <w:r>
        <w:t>Un ejemplo de</w:t>
      </w:r>
      <w:r w:rsidR="00B55DA7">
        <w:t xml:space="preserve"> un trozo del código de esa parte es la siguiente imagen. En ese método, se coge el blueprint en el que está el jugador, se coge el componente RaceComponent y para acabar se envía al HUD.</w:t>
      </w:r>
    </w:p>
    <w:p w14:paraId="087C16F3" w14:textId="77777777" w:rsidR="00B55DA7" w:rsidRDefault="00B55DA7" w:rsidP="00B55DA7">
      <w:pPr>
        <w:keepNext/>
      </w:pPr>
      <w:r>
        <w:rPr>
          <w:noProof/>
        </w:rPr>
        <w:lastRenderedPageBreak/>
        <w:drawing>
          <wp:inline distT="0" distB="0" distL="0" distR="0" wp14:anchorId="357EC05E" wp14:editId="4BDE99F9">
            <wp:extent cx="5579110" cy="1021715"/>
            <wp:effectExtent l="0" t="0" r="2540" b="6985"/>
            <wp:docPr id="35" name="Imat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79110" cy="1021715"/>
                    </a:xfrm>
                    <a:prstGeom prst="rect">
                      <a:avLst/>
                    </a:prstGeom>
                  </pic:spPr>
                </pic:pic>
              </a:graphicData>
            </a:graphic>
          </wp:inline>
        </w:drawing>
      </w:r>
    </w:p>
    <w:p w14:paraId="2184445B" w14:textId="3266353E" w:rsidR="00B55DA7" w:rsidRPr="00321D02" w:rsidRDefault="00B55DA7" w:rsidP="00B55DA7">
      <w:pPr>
        <w:pStyle w:val="Llegenda"/>
      </w:pPr>
      <w:r>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9</w:t>
      </w:r>
      <w:r w:rsidR="00320AB6">
        <w:fldChar w:fldCharType="end"/>
      </w:r>
      <w:r>
        <w:t>: Método de GetPosition del WBP_HUD.</w:t>
      </w:r>
    </w:p>
    <w:p w14:paraId="2A2F131B" w14:textId="5F81A7CD" w:rsidR="00694D6E" w:rsidRPr="00957F34" w:rsidRDefault="00BA3537" w:rsidP="00694D6E">
      <w:pPr>
        <w:pStyle w:val="Ttol3"/>
      </w:pPr>
      <w:bookmarkStart w:id="124" w:name="_Toc70017724"/>
      <w:r w:rsidRPr="00957F34">
        <w:t>OBJETOS</w:t>
      </w:r>
      <w:bookmarkEnd w:id="124"/>
    </w:p>
    <w:p w14:paraId="0C0F519F" w14:textId="74B8C911" w:rsidR="00957F34" w:rsidRPr="00957F34" w:rsidRDefault="00957F34" w:rsidP="00957F34">
      <w:pPr>
        <w:tabs>
          <w:tab w:val="left" w:pos="4402"/>
        </w:tabs>
      </w:pPr>
      <w:r w:rsidRPr="00957F34">
        <w:t>Después del controlador del vehículo</w:t>
      </w:r>
      <w:r>
        <w:t xml:space="preserve">, los objetos es el elemento </w:t>
      </w:r>
      <w:r w:rsidR="00691CEE">
        <w:t>más</w:t>
      </w:r>
      <w:r>
        <w:t xml:space="preserve"> importante del juego. Para ello se ha optado por crear una interfaz IObject, que tenga todos los </w:t>
      </w:r>
      <w:r w:rsidR="00691CEE">
        <w:t>métodos que deba tener cada objeto. Esa interfaz la implementa la clase abstracta ObjectBase, e implementará los métodos de forma común en todos los objetos. Para acabar de esa clase tendrá unas clases hijas que lo que harán será hacer las funcionalidades específicas de los objetos.</w:t>
      </w:r>
    </w:p>
    <w:p w14:paraId="14957255" w14:textId="0A02815A" w:rsidR="00D020BB" w:rsidRDefault="00D020BB" w:rsidP="00F10A17">
      <w:r>
        <w:t>Este es el diagrama UML de los objetos.</w:t>
      </w:r>
    </w:p>
    <w:p w14:paraId="2F967A3F" w14:textId="77777777" w:rsidR="00D020BB" w:rsidRDefault="00D020BB" w:rsidP="00F10A17">
      <w:r>
        <w:rPr>
          <w:noProof/>
        </w:rPr>
        <w:drawing>
          <wp:inline distT="0" distB="0" distL="0" distR="0" wp14:anchorId="21B1F1AF" wp14:editId="5FFB4B8C">
            <wp:extent cx="5579110" cy="4127500"/>
            <wp:effectExtent l="0" t="0" r="2540" b="6350"/>
            <wp:docPr id="30" name="Imat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tge 30"/>
                    <pic:cNvPicPr/>
                  </pic:nvPicPr>
                  <pic:blipFill>
                    <a:blip r:embed="rId54">
                      <a:extLst>
                        <a:ext uri="{28A0092B-C50C-407E-A947-70E740481C1C}">
                          <a14:useLocalDpi xmlns:a14="http://schemas.microsoft.com/office/drawing/2010/main" val="0"/>
                        </a:ext>
                      </a:extLst>
                    </a:blip>
                    <a:stretch>
                      <a:fillRect/>
                    </a:stretch>
                  </pic:blipFill>
                  <pic:spPr>
                    <a:xfrm>
                      <a:off x="0" y="0"/>
                      <a:ext cx="5579110" cy="4127500"/>
                    </a:xfrm>
                    <a:prstGeom prst="rect">
                      <a:avLst/>
                    </a:prstGeom>
                  </pic:spPr>
                </pic:pic>
              </a:graphicData>
            </a:graphic>
          </wp:inline>
        </w:drawing>
      </w:r>
    </w:p>
    <w:p w14:paraId="798357C9" w14:textId="0E8B9B97" w:rsidR="00BA3537" w:rsidRDefault="00D020BB" w:rsidP="00A55A49">
      <w:pPr>
        <w:pStyle w:val="Llegenda"/>
      </w:pPr>
      <w:r>
        <w:lastRenderedPageBreak/>
        <w:t xml:space="preserve">Figura </w:t>
      </w:r>
      <w:r w:rsidR="00320AB6">
        <w:fldChar w:fldCharType="begin"/>
      </w:r>
      <w:r w:rsidR="00320AB6">
        <w:instrText xml:space="preserve"> STYLEREF 1 \s </w:instrText>
      </w:r>
      <w:r w:rsidR="00320AB6">
        <w:fldChar w:fldCharType="separate"/>
      </w:r>
      <w:r w:rsidR="00320AB6">
        <w:rPr>
          <w:noProof/>
        </w:rPr>
        <w:t>6</w:t>
      </w:r>
      <w:r w:rsidR="00320AB6">
        <w:fldChar w:fldCharType="end"/>
      </w:r>
      <w:r w:rsidR="00320AB6">
        <w:t>.</w:t>
      </w:r>
      <w:r w:rsidR="00320AB6">
        <w:fldChar w:fldCharType="begin"/>
      </w:r>
      <w:r w:rsidR="00320AB6">
        <w:instrText xml:space="preserve"> SEQ Figura \* ARABIC \s 1 </w:instrText>
      </w:r>
      <w:r w:rsidR="00320AB6">
        <w:fldChar w:fldCharType="separate"/>
      </w:r>
      <w:r w:rsidR="00320AB6">
        <w:rPr>
          <w:noProof/>
        </w:rPr>
        <w:t>10</w:t>
      </w:r>
      <w:r w:rsidR="00320AB6">
        <w:fldChar w:fldCharType="end"/>
      </w:r>
      <w:r>
        <w:t>: Diagrama UML de los objetos.</w:t>
      </w:r>
    </w:p>
    <w:p w14:paraId="4485B0B4" w14:textId="18D9400E" w:rsidR="00691CEE" w:rsidRPr="00691CEE" w:rsidRDefault="00691CEE" w:rsidP="00691CEE">
      <w:r>
        <w:t>A continuación, se verán las implementaciones de las clases comunas de los objetos que pueden “herir” al jugador y de los que lo protegen.</w:t>
      </w:r>
    </w:p>
    <w:p w14:paraId="222EDD25" w14:textId="4DB48F73" w:rsidR="00694D6E" w:rsidRDefault="00694D6E" w:rsidP="00694D6E">
      <w:pPr>
        <w:pStyle w:val="Ttol4"/>
      </w:pPr>
      <w:r>
        <w:t>HARM OBJECT BASE</w:t>
      </w:r>
    </w:p>
    <w:p w14:paraId="22F01821" w14:textId="7C8A33F4" w:rsidR="00691CEE" w:rsidRPr="00691CEE" w:rsidRDefault="00691CEE" w:rsidP="00691CEE">
      <w:r>
        <w:t>La función que tiene este objeto es que cuando la mesh colisione con el jugador, le haga ponga el estado de golpe y se autodestruya.</w:t>
      </w:r>
      <w:r w:rsidR="00A55115">
        <w:t xml:space="preserve"> De esta manera los objetos como pueden ser las Lanzas de las Valquirias y el Mjölnir, solo se deben centrar en moverse. La lanza solo se centrará en hacer un movimiento hacia adelante y el Mjölnir a seguir el camino hasta llegar al jugador objetivo.</w:t>
      </w:r>
    </w:p>
    <w:p w14:paraId="78712B7F" w14:textId="64FA0491"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7928A1"/>
        </w:rPr>
        <w:t xml:space="preserve"> </w:t>
      </w:r>
      <w:r w:rsidR="00691CEE">
        <w:rPr>
          <w:color w:val="7928A1"/>
        </w:rPr>
        <w:t>void</w:t>
      </w:r>
      <w:r w:rsidR="00691CEE">
        <w:rPr>
          <w:color w:val="545454"/>
        </w:rPr>
        <w:t xml:space="preserve"> </w:t>
      </w:r>
      <w:r w:rsidR="00691CEE">
        <w:rPr>
          <w:color w:val="007FAA"/>
        </w:rPr>
        <w:t>AHarmObjectBase</w:t>
      </w:r>
      <w:r w:rsidR="00691CEE">
        <w:rPr>
          <w:color w:val="545454"/>
        </w:rPr>
        <w:t>::</w:t>
      </w:r>
      <w:r w:rsidR="00691CEE">
        <w:rPr>
          <w:color w:val="007FAA"/>
        </w:rPr>
        <w:t>SetUp</w:t>
      </w:r>
      <w:r w:rsidR="00691CEE">
        <w:rPr>
          <w:color w:val="545454"/>
        </w:rPr>
        <w:t>()</w:t>
      </w:r>
    </w:p>
    <w:p w14:paraId="289E97FB" w14:textId="668E0C1C"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w:t>
      </w:r>
    </w:p>
    <w:p w14:paraId="673940F0" w14:textId="72737B6A"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ab/>
      </w:r>
      <w:r w:rsidR="00691CEE">
        <w:rPr>
          <w:color w:val="007FAA"/>
        </w:rPr>
        <w:t>Super</w:t>
      </w:r>
      <w:r w:rsidR="00691CEE">
        <w:rPr>
          <w:color w:val="545454"/>
        </w:rPr>
        <w:t>::</w:t>
      </w:r>
      <w:r w:rsidR="00691CEE">
        <w:rPr>
          <w:color w:val="007FAA"/>
        </w:rPr>
        <w:t>SetUp</w:t>
      </w:r>
      <w:r w:rsidR="00691CEE">
        <w:rPr>
          <w:color w:val="545454"/>
        </w:rPr>
        <w:t>();</w:t>
      </w:r>
    </w:p>
    <w:p w14:paraId="1A7D1F57" w14:textId="53528B44"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sidR="00FF76AE">
        <w:rPr>
          <w:color w:val="545454"/>
        </w:rPr>
        <w:t xml:space="preserve"> </w:t>
      </w:r>
      <w:r>
        <w:rPr>
          <w:color w:val="007FAA"/>
        </w:rPr>
        <w:t>OnActorBeginOverlap</w:t>
      </w:r>
      <w:r>
        <w:rPr>
          <w:color w:val="545454"/>
        </w:rPr>
        <w:t>.</w:t>
      </w:r>
      <w:r>
        <w:rPr>
          <w:color w:val="007FAA"/>
        </w:rPr>
        <w:t>AddDynamic</w:t>
      </w:r>
      <w:r>
        <w:rPr>
          <w:color w:val="545454"/>
        </w:rPr>
        <w:t>(</w:t>
      </w:r>
      <w:r>
        <w:rPr>
          <w:color w:val="7928A1"/>
        </w:rPr>
        <w:t>this</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t>&amp;</w:t>
      </w:r>
      <w:r>
        <w:rPr>
          <w:color w:val="007FAA"/>
        </w:rPr>
        <w:t>AHarmObjectBase</w:t>
      </w:r>
      <w:r>
        <w:rPr>
          <w:color w:val="545454"/>
        </w:rPr>
        <w:t>::</w:t>
      </w:r>
      <w:r>
        <w:rPr>
          <w:color w:val="007FAA"/>
        </w:rPr>
        <w:t>OnOverlapBegin</w:t>
      </w:r>
      <w:r>
        <w:rPr>
          <w:color w:val="545454"/>
        </w:rPr>
        <w:t>);</w:t>
      </w:r>
    </w:p>
    <w:p w14:paraId="4D281283" w14:textId="20B58FFD"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w:t>
      </w:r>
    </w:p>
    <w:p w14:paraId="155B177D"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w:t>
      </w:r>
    </w:p>
    <w:p w14:paraId="62A0DF77" w14:textId="7061A00B"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7928A1"/>
        </w:rPr>
        <w:t xml:space="preserve"> </w:t>
      </w:r>
      <w:r w:rsidR="00691CEE">
        <w:rPr>
          <w:color w:val="7928A1"/>
        </w:rPr>
        <w:t>void</w:t>
      </w:r>
      <w:r w:rsidR="00691CEE">
        <w:rPr>
          <w:color w:val="545454"/>
        </w:rPr>
        <w:t xml:space="preserve"> </w:t>
      </w:r>
      <w:r w:rsidR="00691CEE">
        <w:rPr>
          <w:color w:val="007FAA"/>
        </w:rPr>
        <w:t>AHarmObjectBase</w:t>
      </w:r>
      <w:r w:rsidR="00691CEE">
        <w:rPr>
          <w:color w:val="545454"/>
        </w:rPr>
        <w:t>::</w:t>
      </w:r>
      <w:r w:rsidR="00691CEE">
        <w:rPr>
          <w:color w:val="007FAA"/>
        </w:rPr>
        <w:t>OnOverlapBegin</w:t>
      </w:r>
      <w:r w:rsidR="00691CEE">
        <w:rPr>
          <w:color w:val="545454"/>
        </w:rPr>
        <w:t>(</w:t>
      </w:r>
      <w:r w:rsidR="00691CEE">
        <w:rPr>
          <w:color w:val="007FAA"/>
        </w:rPr>
        <w:t>AActor</w:t>
      </w:r>
      <w:r w:rsidR="00691CEE">
        <w:rPr>
          <w:color w:val="545454"/>
        </w:rPr>
        <w:t xml:space="preserve">* ownerActor, </w:t>
      </w:r>
      <w:r w:rsidR="00691CEE">
        <w:rPr>
          <w:color w:val="007FAA"/>
        </w:rPr>
        <w:t>AActor</w:t>
      </w:r>
      <w:r w:rsidR="00691CEE">
        <w:rPr>
          <w:color w:val="545454"/>
        </w:rPr>
        <w:t xml:space="preserve">* </w:t>
      </w:r>
      <w:r w:rsidR="00691CEE">
        <w:rPr>
          <w:color w:val="545454"/>
        </w:rPr>
        <w:tab/>
      </w:r>
      <w:r w:rsidR="00691CEE">
        <w:rPr>
          <w:color w:val="545454"/>
        </w:rPr>
        <w:tab/>
      </w:r>
      <w:r w:rsidR="00691CEE">
        <w:rPr>
          <w:color w:val="545454"/>
        </w:rPr>
        <w:tab/>
        <w:t>otherActor)</w:t>
      </w:r>
    </w:p>
    <w:p w14:paraId="50A9B5E4" w14:textId="6C45BC9B"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w:t>
      </w:r>
    </w:p>
    <w:p w14:paraId="19B3C79E" w14:textId="4A6174D4" w:rsidR="00691CEE" w:rsidRDefault="00FF76A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 xml:space="preserve"> </w:t>
      </w:r>
      <w:r w:rsidR="00691CEE">
        <w:rPr>
          <w:color w:val="545454"/>
        </w:rPr>
        <w:tab/>
      </w:r>
      <w:r w:rsidR="00691CEE">
        <w:rPr>
          <w:color w:val="007FAA"/>
        </w:rPr>
        <w:t>AVehiclePawn</w:t>
      </w:r>
      <w:r w:rsidR="00691CEE">
        <w:rPr>
          <w:color w:val="545454"/>
        </w:rPr>
        <w:t xml:space="preserve">* vehiclePawn = </w:t>
      </w:r>
      <w:r w:rsidR="00691CEE">
        <w:rPr>
          <w:color w:val="007FAA"/>
        </w:rPr>
        <w:t>Cast</w:t>
      </w:r>
      <w:r w:rsidR="00691CEE">
        <w:rPr>
          <w:color w:val="545454"/>
        </w:rPr>
        <w:t>&lt;</w:t>
      </w:r>
      <w:r w:rsidR="00691CEE">
        <w:rPr>
          <w:color w:val="007FAA"/>
        </w:rPr>
        <w:t>AVehiclePawn</w:t>
      </w:r>
      <w:r w:rsidR="00691CEE">
        <w:rPr>
          <w:color w:val="545454"/>
        </w:rPr>
        <w:t>&gt;(otherActor);</w:t>
      </w:r>
    </w:p>
    <w:p w14:paraId="20FDBF6F"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7928A1"/>
        </w:rPr>
        <w:t>if</w:t>
      </w:r>
      <w:r>
        <w:rPr>
          <w:color w:val="545454"/>
        </w:rPr>
        <w:t xml:space="preserve"> (vehiclePawn)</w:t>
      </w:r>
    </w:p>
    <w:p w14:paraId="41A5C04B"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t>{</w:t>
      </w:r>
    </w:p>
    <w:p w14:paraId="0ECED537"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r>
      <w:r>
        <w:rPr>
          <w:color w:val="7928A1"/>
        </w:rPr>
        <w:t>if</w:t>
      </w:r>
      <w:r>
        <w:rPr>
          <w:color w:val="545454"/>
        </w:rPr>
        <w:t xml:space="preserve"> (used &amp;&amp; vehiclePawn != vehicle)</w:t>
      </w:r>
    </w:p>
    <w:p w14:paraId="2FD65BE6"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t>{</w:t>
      </w:r>
    </w:p>
    <w:p w14:paraId="4D9053E1"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r>
      <w:r>
        <w:rPr>
          <w:color w:val="545454"/>
        </w:rPr>
        <w:tab/>
        <w:t>vehiclePawn-&gt;</w:t>
      </w:r>
      <w:r>
        <w:rPr>
          <w:color w:val="007FAA"/>
        </w:rPr>
        <w:t>Damage</w:t>
      </w:r>
      <w:r>
        <w:rPr>
          <w:color w:val="545454"/>
        </w:rPr>
        <w:t>();</w:t>
      </w:r>
    </w:p>
    <w:p w14:paraId="34EEC9F6"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r>
      <w:r>
        <w:rPr>
          <w:color w:val="545454"/>
        </w:rPr>
        <w:tab/>
      </w:r>
      <w:r>
        <w:rPr>
          <w:color w:val="007FAA"/>
        </w:rPr>
        <w:t>Destroy</w:t>
      </w:r>
      <w:r>
        <w:rPr>
          <w:color w:val="545454"/>
        </w:rPr>
        <w:t>();</w:t>
      </w:r>
    </w:p>
    <w:p w14:paraId="47C6B96F"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r>
      <w:r>
        <w:rPr>
          <w:color w:val="545454"/>
        </w:rPr>
        <w:tab/>
        <w:t>}</w:t>
      </w:r>
    </w:p>
    <w:p w14:paraId="2DC4B3B6" w14:textId="77777777" w:rsidR="00691CEE" w:rsidRDefault="00691CEE" w:rsidP="00691CE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Pr>
          <w:color w:val="545454"/>
        </w:rPr>
        <w:tab/>
        <w:t>}</w:t>
      </w:r>
    </w:p>
    <w:p w14:paraId="21BFB923" w14:textId="0729B199" w:rsidR="00691CEE" w:rsidRPr="00691CEE" w:rsidRDefault="00691CEE" w:rsidP="00FF76AE">
      <w:pPr>
        <w:pStyle w:val="HTMLambformatprevi"/>
        <w:numPr>
          <w:ilvl w:val="0"/>
          <w:numId w:val="1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69498816"/>
        <w:rPr>
          <w:color w:val="000000"/>
        </w:rPr>
      </w:pPr>
      <w:r w:rsidRPr="00691CEE">
        <w:rPr>
          <w:color w:val="545454"/>
        </w:rPr>
        <w:t>} </w:t>
      </w:r>
    </w:p>
    <w:p w14:paraId="6290D43A" w14:textId="7D1837B6" w:rsidR="00694D6E" w:rsidRDefault="00694D6E" w:rsidP="00694D6E">
      <w:pPr>
        <w:pStyle w:val="Ttol4"/>
      </w:pPr>
      <w:r>
        <w:t>PROTECT OBJECT BASE</w:t>
      </w:r>
    </w:p>
    <w:p w14:paraId="251E42D2" w14:textId="3C21B2CD" w:rsidR="00A55115" w:rsidRDefault="00A55115" w:rsidP="00A55115">
      <w:r>
        <w:t xml:space="preserve">A diferencia del HarmObjectBase, esta clase tiene el objetivo de defender al jugador. Así que de la misma manera que el HarmObjectBase, si un objeta colisiona con el trigger de defensa, directamente destruye el objeto enemigo y hace la función que deba hacer los objetos como la </w:t>
      </w:r>
      <w:r w:rsidRPr="00A55115">
        <w:t xml:space="preserve">Manzana </w:t>
      </w:r>
      <w:r>
        <w:t xml:space="preserve">de </w:t>
      </w:r>
      <w:r w:rsidRPr="00A55115">
        <w:t>Iðunn</w:t>
      </w:r>
      <w:r>
        <w:t xml:space="preserve"> o el Escudo de Runas.</w:t>
      </w:r>
    </w:p>
    <w:p w14:paraId="73D537F7" w14:textId="14F48AA8" w:rsidR="00A55115" w:rsidRPr="00A55115" w:rsidRDefault="00A55115" w:rsidP="00A55115">
      <w:r>
        <w:t xml:space="preserve">La manzana directamente no hará nada si elimina un objeto, ya que ese objeto solo se elimina con el tiempo. En </w:t>
      </w:r>
      <w:r w:rsidR="00FF76AE">
        <w:t>cambio,</w:t>
      </w:r>
      <w:r>
        <w:t xml:space="preserve"> el escudo se autodestruirá si un objeto colisiona con </w:t>
      </w:r>
      <w:r w:rsidR="00FF76AE">
        <w:t>él, ya que</w:t>
      </w:r>
      <w:r>
        <w:t xml:space="preserve"> es de un solo uso.</w:t>
      </w:r>
    </w:p>
    <w:p w14:paraId="419A251E" w14:textId="6B800D75"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7928A1"/>
        </w:rPr>
        <w:lastRenderedPageBreak/>
        <w:t xml:space="preserve"> </w:t>
      </w:r>
      <w:r w:rsidR="00A55115">
        <w:rPr>
          <w:color w:val="7928A1"/>
        </w:rPr>
        <w:t>void</w:t>
      </w:r>
      <w:r w:rsidR="00A55115">
        <w:rPr>
          <w:color w:val="545454"/>
        </w:rPr>
        <w:t xml:space="preserve"> </w:t>
      </w:r>
      <w:r w:rsidR="00A55115">
        <w:rPr>
          <w:color w:val="007FAA"/>
        </w:rPr>
        <w:t>AProtectObjectBase</w:t>
      </w:r>
      <w:r w:rsidR="00A55115">
        <w:rPr>
          <w:color w:val="545454"/>
        </w:rPr>
        <w:t>::</w:t>
      </w:r>
      <w:r w:rsidR="00A55115">
        <w:rPr>
          <w:color w:val="007FAA"/>
        </w:rPr>
        <w:t>SetUp</w:t>
      </w:r>
      <w:r w:rsidR="00A55115">
        <w:rPr>
          <w:color w:val="545454"/>
        </w:rPr>
        <w:t>()</w:t>
      </w:r>
    </w:p>
    <w:p w14:paraId="518EBA9A" w14:textId="2A912310"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w:t>
      </w:r>
    </w:p>
    <w:p w14:paraId="6B998374" w14:textId="1CFAE379"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sidR="00FF76AE">
        <w:rPr>
          <w:color w:val="545454"/>
        </w:rPr>
        <w:t xml:space="preserve"> </w:t>
      </w:r>
      <w:r>
        <w:rPr>
          <w:color w:val="007FAA"/>
        </w:rPr>
        <w:t>Super</w:t>
      </w:r>
      <w:r>
        <w:rPr>
          <w:color w:val="545454"/>
        </w:rPr>
        <w:t>::</w:t>
      </w:r>
      <w:r>
        <w:rPr>
          <w:color w:val="007FAA"/>
        </w:rPr>
        <w:t>SetUp</w:t>
      </w:r>
      <w:r>
        <w:rPr>
          <w:color w:val="545454"/>
        </w:rPr>
        <w:t>();</w:t>
      </w:r>
    </w:p>
    <w:p w14:paraId="7B54ED5A" w14:textId="5FF55772"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sidR="00FF76AE">
        <w:rPr>
          <w:color w:val="545454"/>
        </w:rPr>
        <w:t xml:space="preserve"> </w:t>
      </w:r>
      <w:r>
        <w:rPr>
          <w:color w:val="007FAA"/>
        </w:rPr>
        <w:t>OnActorBeginOverlap</w:t>
      </w:r>
      <w:r>
        <w:rPr>
          <w:color w:val="545454"/>
        </w:rPr>
        <w:t>.</w:t>
      </w:r>
      <w:r>
        <w:rPr>
          <w:color w:val="007FAA"/>
        </w:rPr>
        <w:t>AddDynamic</w:t>
      </w:r>
      <w:r>
        <w:rPr>
          <w:color w:val="545454"/>
        </w:rPr>
        <w:t>(</w:t>
      </w:r>
      <w:r>
        <w:rPr>
          <w:color w:val="7928A1"/>
        </w:rPr>
        <w:t>this</w:t>
      </w:r>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r>
        <w:rPr>
          <w:color w:val="545454"/>
        </w:rPr>
        <w:tab/>
      </w:r>
      <w:r>
        <w:rPr>
          <w:color w:val="007FAA"/>
        </w:rPr>
        <w:t>AProtectObjectBase</w:t>
      </w:r>
      <w:r>
        <w:rPr>
          <w:color w:val="545454"/>
        </w:rPr>
        <w:t>::</w:t>
      </w:r>
      <w:r>
        <w:rPr>
          <w:color w:val="007FAA"/>
        </w:rPr>
        <w:t>OnOverlapBegin</w:t>
      </w:r>
      <w:r>
        <w:rPr>
          <w:color w:val="545454"/>
        </w:rPr>
        <w:t>);</w:t>
      </w:r>
    </w:p>
    <w:p w14:paraId="04228B69" w14:textId="62289CFC"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w:t>
      </w:r>
    </w:p>
    <w:p w14:paraId="3C4AFC68"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w:t>
      </w:r>
    </w:p>
    <w:p w14:paraId="23C203A4" w14:textId="7942B84C"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7928A1"/>
        </w:rPr>
        <w:t xml:space="preserve"> </w:t>
      </w:r>
      <w:r w:rsidR="00A55115">
        <w:rPr>
          <w:color w:val="7928A1"/>
        </w:rPr>
        <w:t>void</w:t>
      </w:r>
      <w:r w:rsidR="00A55115">
        <w:rPr>
          <w:color w:val="545454"/>
        </w:rPr>
        <w:t xml:space="preserve"> </w:t>
      </w:r>
      <w:r w:rsidR="00A55115">
        <w:rPr>
          <w:color w:val="007FAA"/>
        </w:rPr>
        <w:t>AProtectObjectBase</w:t>
      </w:r>
      <w:r w:rsidR="00A55115">
        <w:rPr>
          <w:color w:val="545454"/>
        </w:rPr>
        <w:t>::</w:t>
      </w:r>
      <w:r w:rsidR="00A55115">
        <w:rPr>
          <w:color w:val="007FAA"/>
        </w:rPr>
        <w:t>OnOverlapBegin</w:t>
      </w:r>
      <w:r w:rsidR="00A55115">
        <w:rPr>
          <w:color w:val="545454"/>
        </w:rPr>
        <w:t>(</w:t>
      </w:r>
      <w:r w:rsidR="00A55115">
        <w:rPr>
          <w:color w:val="007FAA"/>
        </w:rPr>
        <w:t>AActor</w:t>
      </w:r>
      <w:r w:rsidR="00A55115">
        <w:rPr>
          <w:color w:val="545454"/>
        </w:rPr>
        <w:t xml:space="preserve">* ownerActor, </w:t>
      </w:r>
      <w:r>
        <w:rPr>
          <w:color w:val="545454"/>
        </w:rPr>
        <w:tab/>
      </w:r>
      <w:r>
        <w:rPr>
          <w:color w:val="545454"/>
        </w:rPr>
        <w:tab/>
      </w:r>
      <w:r>
        <w:rPr>
          <w:color w:val="545454"/>
        </w:rPr>
        <w:tab/>
      </w:r>
      <w:r>
        <w:rPr>
          <w:color w:val="545454"/>
        </w:rPr>
        <w:tab/>
      </w:r>
      <w:r w:rsidR="00A55115">
        <w:rPr>
          <w:color w:val="007FAA"/>
        </w:rPr>
        <w:t>AActor</w:t>
      </w:r>
      <w:r w:rsidR="00A55115">
        <w:rPr>
          <w:color w:val="545454"/>
        </w:rPr>
        <w:t>*</w:t>
      </w:r>
      <w:r>
        <w:rPr>
          <w:color w:val="545454"/>
        </w:rPr>
        <w:t xml:space="preserve"> </w:t>
      </w:r>
      <w:r w:rsidR="00A55115">
        <w:rPr>
          <w:color w:val="545454"/>
        </w:rPr>
        <w:t>otherActor)</w:t>
      </w:r>
    </w:p>
    <w:p w14:paraId="65126698" w14:textId="71FD7F92"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w:t>
      </w:r>
    </w:p>
    <w:p w14:paraId="0DF6C205" w14:textId="25140990" w:rsidR="00A55115" w:rsidRDefault="00FF76AE"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xml:space="preserve"> </w:t>
      </w:r>
      <w:r w:rsidR="00A55115">
        <w:rPr>
          <w:color w:val="545454"/>
        </w:rPr>
        <w:tab/>
      </w:r>
      <w:r w:rsidR="00A55115">
        <w:rPr>
          <w:color w:val="007FAA"/>
        </w:rPr>
        <w:t>AHarmObjectBase</w:t>
      </w:r>
      <w:r w:rsidR="00A55115">
        <w:rPr>
          <w:color w:val="545454"/>
        </w:rPr>
        <w:t xml:space="preserve">* </w:t>
      </w:r>
      <w:r w:rsidR="00A55115">
        <w:rPr>
          <w:color w:val="7928A1"/>
        </w:rPr>
        <w:t>object</w:t>
      </w:r>
      <w:r w:rsidR="00A55115">
        <w:rPr>
          <w:color w:val="545454"/>
        </w:rPr>
        <w:t xml:space="preserve"> = </w:t>
      </w:r>
      <w:r w:rsidR="00A55115">
        <w:rPr>
          <w:color w:val="007FAA"/>
        </w:rPr>
        <w:t>Cast</w:t>
      </w:r>
      <w:r w:rsidR="00A55115">
        <w:rPr>
          <w:color w:val="545454"/>
        </w:rPr>
        <w:t>&lt;</w:t>
      </w:r>
      <w:r w:rsidR="00A55115">
        <w:rPr>
          <w:color w:val="007FAA"/>
        </w:rPr>
        <w:t>AHarmObjectBase</w:t>
      </w:r>
      <w:r w:rsidR="00A55115">
        <w:rPr>
          <w:color w:val="545454"/>
        </w:rPr>
        <w:t>&gt;(otherActor);</w:t>
      </w:r>
    </w:p>
    <w:p w14:paraId="4E7DE367"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Pr>
          <w:color w:val="7928A1"/>
        </w:rPr>
        <w:t>if</w:t>
      </w:r>
      <w:r>
        <w:rPr>
          <w:color w:val="545454"/>
        </w:rPr>
        <w:t xml:space="preserve"> (</w:t>
      </w:r>
      <w:r>
        <w:rPr>
          <w:color w:val="7928A1"/>
        </w:rPr>
        <w:t>object</w:t>
      </w:r>
      <w:r>
        <w:rPr>
          <w:color w:val="545454"/>
        </w:rPr>
        <w:t>)</w:t>
      </w:r>
    </w:p>
    <w:p w14:paraId="4E89B8FD"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t>{</w:t>
      </w:r>
    </w:p>
    <w:p w14:paraId="148AA232"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Pr>
          <w:color w:val="545454"/>
        </w:rPr>
        <w:tab/>
      </w:r>
      <w:r>
        <w:rPr>
          <w:color w:val="7928A1"/>
        </w:rPr>
        <w:t>object</w:t>
      </w:r>
      <w:r>
        <w:rPr>
          <w:color w:val="545454"/>
        </w:rPr>
        <w:t>-&gt;</w:t>
      </w:r>
      <w:r>
        <w:rPr>
          <w:color w:val="007FAA"/>
        </w:rPr>
        <w:t>Destroy</w:t>
      </w:r>
      <w:r>
        <w:rPr>
          <w:color w:val="545454"/>
        </w:rPr>
        <w:t>();</w:t>
      </w:r>
    </w:p>
    <w:p w14:paraId="257D1B4D"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 </w:t>
      </w:r>
    </w:p>
    <w:p w14:paraId="4B8D2938"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r>
      <w:r>
        <w:rPr>
          <w:color w:val="545454"/>
        </w:rPr>
        <w:tab/>
      </w:r>
      <w:r>
        <w:rPr>
          <w:color w:val="007FAA"/>
        </w:rPr>
        <w:t>UseObject</w:t>
      </w:r>
      <w:r>
        <w:rPr>
          <w:color w:val="545454"/>
        </w:rPr>
        <w:t>();</w:t>
      </w:r>
    </w:p>
    <w:p w14:paraId="017337CB" w14:textId="77777777" w:rsidR="00A55115" w:rsidRDefault="00A55115" w:rsidP="00A55115">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Pr>
          <w:color w:val="545454"/>
        </w:rPr>
        <w:tab/>
        <w:t>}</w:t>
      </w:r>
    </w:p>
    <w:p w14:paraId="1AE99FB6" w14:textId="024A0F3F" w:rsidR="00A55115" w:rsidRPr="00A55115" w:rsidRDefault="00A55115" w:rsidP="00FF76AE">
      <w:pPr>
        <w:pStyle w:val="HTMLambformatprevi"/>
        <w:numPr>
          <w:ilvl w:val="0"/>
          <w:numId w:val="1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20854910"/>
        <w:rPr>
          <w:color w:val="000000"/>
        </w:rPr>
      </w:pPr>
      <w:r w:rsidRPr="00A55115">
        <w:rPr>
          <w:color w:val="545454"/>
        </w:rPr>
        <w:t>} </w:t>
      </w:r>
    </w:p>
    <w:p w14:paraId="3BB206CE" w14:textId="68FF992C" w:rsidR="00BA3537" w:rsidRPr="00EB1305" w:rsidRDefault="00BA3537" w:rsidP="00F10A17">
      <w:pPr>
        <w:pStyle w:val="Ttol3"/>
        <w:rPr>
          <w:highlight w:val="red"/>
        </w:rPr>
      </w:pPr>
      <w:bookmarkStart w:id="125" w:name="_Toc70017725"/>
      <w:r w:rsidRPr="00EB1305">
        <w:rPr>
          <w:highlight w:val="red"/>
        </w:rPr>
        <w:t>INTELIGENCIA ARTIFICIAL</w:t>
      </w:r>
      <w:bookmarkEnd w:id="125"/>
    </w:p>
    <w:p w14:paraId="288030C9" w14:textId="1848205A" w:rsidR="00BA3537" w:rsidRPr="00321D02" w:rsidRDefault="00694D6E" w:rsidP="00694D6E">
      <w:pPr>
        <w:pStyle w:val="Ttol4"/>
        <w:rPr>
          <w:highlight w:val="red"/>
        </w:rPr>
      </w:pPr>
      <w:r w:rsidRPr="00321D02">
        <w:rPr>
          <w:highlight w:val="red"/>
        </w:rPr>
        <w:t>RACING STATE</w:t>
      </w:r>
    </w:p>
    <w:p w14:paraId="0CFE8F7E" w14:textId="14A3E8F1" w:rsidR="00B90BD6" w:rsidRPr="001C32EB" w:rsidRDefault="00B90BD6" w:rsidP="00F10A17">
      <w:pPr>
        <w:pStyle w:val="Ttol2"/>
        <w:rPr>
          <w:highlight w:val="yellow"/>
        </w:rPr>
      </w:pPr>
      <w:bookmarkStart w:id="126" w:name="_Toc70017726"/>
      <w:r w:rsidRPr="001C32EB">
        <w:rPr>
          <w:highlight w:val="yellow"/>
        </w:rPr>
        <w:t>SERVIDOR</w:t>
      </w:r>
      <w:bookmarkEnd w:id="126"/>
    </w:p>
    <w:p w14:paraId="7E155070" w14:textId="0915F408" w:rsidR="00BA3537" w:rsidRPr="00FF76AE" w:rsidRDefault="00A00FCE" w:rsidP="00F10A17">
      <w:r w:rsidRPr="00FF76AE">
        <w:t xml:space="preserve">Una vez acabado el cliente, se ha empezado </w:t>
      </w:r>
      <w:r w:rsidR="000859D3" w:rsidRPr="00FF76AE">
        <w:t>a</w:t>
      </w:r>
      <w:r w:rsidRPr="00FF76AE">
        <w:t xml:space="preserve"> hacer el servidor del juego con Node.js</w:t>
      </w:r>
      <w:r w:rsidR="00FF76AE" w:rsidRPr="00FF76AE">
        <w:t>. A continuación, se explicará cómo se ha hecho esta parte del desarrollo.</w:t>
      </w:r>
    </w:p>
    <w:p w14:paraId="202D3E34" w14:textId="58DC4677" w:rsidR="00BA3537" w:rsidRPr="00FF76AE" w:rsidRDefault="00BA3537" w:rsidP="00F10A17">
      <w:pPr>
        <w:pStyle w:val="Ttol3"/>
        <w:rPr>
          <w:rFonts w:eastAsia="Times New Roman"/>
          <w:lang w:eastAsia="ca-ES"/>
        </w:rPr>
      </w:pPr>
      <w:bookmarkStart w:id="127" w:name="_Toc70017727"/>
      <w:r w:rsidRPr="00FF76AE">
        <w:rPr>
          <w:rFonts w:eastAsia="Times New Roman"/>
          <w:lang w:eastAsia="ca-ES"/>
        </w:rPr>
        <w:t>BASE DE DATOS</w:t>
      </w:r>
      <w:bookmarkEnd w:id="127"/>
    </w:p>
    <w:p w14:paraId="15882CF5" w14:textId="7B06A950" w:rsidR="00BA3537" w:rsidRPr="00FF76AE" w:rsidRDefault="00FF76AE" w:rsidP="00F10A17">
      <w:pPr>
        <w:rPr>
          <w:lang w:eastAsia="ca-ES"/>
        </w:rPr>
      </w:pPr>
      <w:r w:rsidRPr="00FF76AE">
        <w:rPr>
          <w:lang w:eastAsia="ca-ES"/>
        </w:rPr>
        <w:t>Primero se ha configurado una base de datos con PostgreSQL. Así que se ha cogido el diagrama ERD de la base de datos y se ha convertido en unas comandas SQL. A continuación, se mostrará un ejemplo de la tabla Players.</w:t>
      </w:r>
    </w:p>
    <w:p w14:paraId="274989B5" w14:textId="5956B4A6"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DROP TABLE IF EXISTS </w:t>
      </w:r>
      <w:r>
        <w:rPr>
          <w:color w:val="007FAA"/>
        </w:rPr>
        <w:t>Players</w:t>
      </w:r>
      <w:r>
        <w:rPr>
          <w:color w:val="545454"/>
        </w:rPr>
        <w:t xml:space="preserve"> CASCADE;</w:t>
      </w:r>
    </w:p>
    <w:p w14:paraId="4B34B8D3" w14:textId="214B1AFA"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CREATE TABLE </w:t>
      </w:r>
      <w:r>
        <w:rPr>
          <w:color w:val="007FAA"/>
        </w:rPr>
        <w:t>Players</w:t>
      </w:r>
    </w:p>
    <w:p w14:paraId="40A348D9" w14:textId="19CB24AF"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w:t>
      </w:r>
    </w:p>
    <w:p w14:paraId="532E90A3" w14:textId="0E3B7383"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username            VARCHAR(</w:t>
      </w:r>
      <w:r>
        <w:rPr>
          <w:color w:val="AA5D00"/>
        </w:rPr>
        <w:t>64</w:t>
      </w:r>
      <w:r>
        <w:rPr>
          <w:color w:val="545454"/>
        </w:rPr>
        <w:t>),</w:t>
      </w:r>
    </w:p>
    <w:p w14:paraId="3C6F94F5" w14:textId="75899C56"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password            VARCHAR(</w:t>
      </w:r>
      <w:r>
        <w:rPr>
          <w:color w:val="AA5D00"/>
        </w:rPr>
        <w:t>32</w:t>
      </w:r>
      <w:r>
        <w:rPr>
          <w:color w:val="545454"/>
        </w:rPr>
        <w:t>)  NOT NULL,</w:t>
      </w:r>
    </w:p>
    <w:p w14:paraId="1FB24962" w14:textId="3B3F80C2"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email               VARCHAR(</w:t>
      </w:r>
      <w:r>
        <w:rPr>
          <w:color w:val="AA5D00"/>
        </w:rPr>
        <w:t>256</w:t>
      </w:r>
      <w:r>
        <w:rPr>
          <w:color w:val="545454"/>
        </w:rPr>
        <w:t>) NOT NULL,</w:t>
      </w:r>
    </w:p>
    <w:p w14:paraId="15B5E7EE" w14:textId="4C8DC349"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registrationDate    DATE,</w:t>
      </w:r>
    </w:p>
    <w:p w14:paraId="7E8F5931" w14:textId="11FA5B50"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level               INTEGER,</w:t>
      </w:r>
    </w:p>
    <w:p w14:paraId="5C5DB4CB" w14:textId="63962445"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experiencePoints    INTEGER,</w:t>
      </w:r>
    </w:p>
    <w:p w14:paraId="11EDC3AA"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goldenSteeringWheel INTEGER,</w:t>
      </w:r>
    </w:p>
    <w:p w14:paraId="69780428"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silverSteeringWheel INTEGER,</w:t>
      </w:r>
    </w:p>
    <w:p w14:paraId="3C446399"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bronzeSteeringWheel INTEGER,</w:t>
      </w:r>
    </w:p>
    <w:p w14:paraId="26ADC218"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woodenSteeringWheel INTEGER,</w:t>
      </w:r>
    </w:p>
    <w:p w14:paraId="72FBE091"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la_aiID                VARCHAR(</w:t>
      </w:r>
      <w:r>
        <w:rPr>
          <w:color w:val="AA5D00"/>
        </w:rPr>
        <w:t>4</w:t>
      </w:r>
      <w:r>
        <w:rPr>
          <w:color w:val="545454"/>
        </w:rPr>
        <w:t>),</w:t>
      </w:r>
    </w:p>
    <w:p w14:paraId="43E31050"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PRIMARY KEY (pla_username),</w:t>
      </w:r>
    </w:p>
    <w:p w14:paraId="78F5ADCB" w14:textId="77777777" w:rsid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Pr>
          <w:color w:val="545454"/>
        </w:rPr>
        <w:t xml:space="preserve">    FOREIGN KEY (pla_aiID) REFERENCES </w:t>
      </w:r>
      <w:r>
        <w:rPr>
          <w:color w:val="007FAA"/>
        </w:rPr>
        <w:t>AIs</w:t>
      </w:r>
      <w:r>
        <w:rPr>
          <w:color w:val="545454"/>
        </w:rPr>
        <w:t xml:space="preserve"> (ai_id)</w:t>
      </w:r>
    </w:p>
    <w:p w14:paraId="55943156" w14:textId="1E41D294" w:rsidR="00FF76AE" w:rsidRPr="00FF76AE" w:rsidRDefault="00FF76AE" w:rsidP="00FF76AE">
      <w:pPr>
        <w:pStyle w:val="HTMLambformatprevi"/>
        <w:numPr>
          <w:ilvl w:val="0"/>
          <w:numId w:val="1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708606098"/>
        <w:rPr>
          <w:color w:val="000000"/>
        </w:rPr>
      </w:pPr>
      <w:r w:rsidRPr="00FF76AE">
        <w:rPr>
          <w:color w:val="545454"/>
        </w:rPr>
        <w:lastRenderedPageBreak/>
        <w:t>); </w:t>
      </w:r>
    </w:p>
    <w:p w14:paraId="073A62B0" w14:textId="1BE2C7EF" w:rsidR="00FF76AE" w:rsidRDefault="009D670D" w:rsidP="00FF76AE">
      <w:pPr>
        <w:rPr>
          <w:rFonts w:eastAsia="Times New Roman"/>
          <w:lang w:eastAsia="ca-ES"/>
        </w:rPr>
      </w:pPr>
      <w:r>
        <w:rPr>
          <w:rFonts w:eastAsia="Times New Roman"/>
          <w:lang w:eastAsia="ca-ES"/>
        </w:rPr>
        <w:t>Una vez creada la base de datos</w:t>
      </w:r>
      <w:r w:rsidR="0036353C">
        <w:rPr>
          <w:rFonts w:eastAsia="Times New Roman"/>
          <w:lang w:eastAsia="ca-ES"/>
        </w:rPr>
        <w:t>, se ha empezado a crear el código en JavaScript que se comunique con la base de datos</w:t>
      </w:r>
      <w:r w:rsidR="00553580">
        <w:rPr>
          <w:rFonts w:eastAsia="Times New Roman"/>
          <w:lang w:eastAsia="ca-ES"/>
        </w:rPr>
        <w:t xml:space="preserve">. Para poder hacer eso, se debe importar la función </w:t>
      </w:r>
      <w:r w:rsidR="003641AC">
        <w:rPr>
          <w:rFonts w:eastAsia="Times New Roman"/>
          <w:lang w:eastAsia="ca-ES"/>
        </w:rPr>
        <w:t xml:space="preserve">pg </w:t>
      </w:r>
      <w:r w:rsidR="00553580">
        <w:rPr>
          <w:rFonts w:eastAsia="Times New Roman"/>
          <w:lang w:eastAsia="ca-ES"/>
        </w:rPr>
        <w:t>, que es la encargada de comunicarse con bases de datos PostgreSQL. Después se debe añadir los datos de la base de datos, que se han guardado en un script de configuración llamado DatabaseConfiguration.</w:t>
      </w:r>
    </w:p>
    <w:p w14:paraId="0EA945EE" w14:textId="151F3BC4" w:rsidR="00553580" w:rsidRP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7928A1"/>
        </w:rPr>
        <w:t>const</w:t>
      </w:r>
      <w:r>
        <w:rPr>
          <w:color w:val="545454"/>
        </w:rPr>
        <w:t xml:space="preserve"> {</w:t>
      </w:r>
      <w:r>
        <w:rPr>
          <w:color w:val="007FAA"/>
        </w:rPr>
        <w:t>Pool</w:t>
      </w:r>
      <w:r>
        <w:rPr>
          <w:color w:val="545454"/>
        </w:rPr>
        <w:t xml:space="preserve">} = </w:t>
      </w:r>
      <w:r>
        <w:rPr>
          <w:color w:val="7928A1"/>
        </w:rPr>
        <w:t>require</w:t>
      </w:r>
      <w:r>
        <w:rPr>
          <w:color w:val="545454"/>
        </w:rPr>
        <w:t>(</w:t>
      </w:r>
      <w:r>
        <w:rPr>
          <w:color w:val="008000"/>
        </w:rPr>
        <w:t>'pg'</w:t>
      </w:r>
      <w:r>
        <w:rPr>
          <w:color w:val="545454"/>
        </w:rPr>
        <w:t>)</w:t>
      </w:r>
    </w:p>
    <w:p w14:paraId="6A449276"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p>
    <w:p w14:paraId="0EEC8232" w14:textId="63B3A4E9" w:rsidR="00553580" w:rsidRP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w:t>
      </w:r>
    </w:p>
    <w:p w14:paraId="7DCA7BFF"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p>
    <w:p w14:paraId="224B7DA0"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7928A1"/>
        </w:rPr>
        <w:t>const</w:t>
      </w:r>
      <w:r>
        <w:rPr>
          <w:color w:val="545454"/>
        </w:rPr>
        <w:t xml:space="preserve"> pool = </w:t>
      </w:r>
      <w:r>
        <w:rPr>
          <w:color w:val="7928A1"/>
        </w:rPr>
        <w:t>new</w:t>
      </w:r>
      <w:r>
        <w:rPr>
          <w:color w:val="545454"/>
        </w:rPr>
        <w:t xml:space="preserve"> </w:t>
      </w:r>
      <w:r>
        <w:rPr>
          <w:color w:val="007FAA"/>
        </w:rPr>
        <w:t>Pool</w:t>
      </w:r>
      <w:r>
        <w:rPr>
          <w:color w:val="545454"/>
        </w:rPr>
        <w:t>({</w:t>
      </w:r>
    </w:p>
    <w:p w14:paraId="451F2536"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user: databaseConfig.user,</w:t>
      </w:r>
    </w:p>
    <w:p w14:paraId="56E36A66"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host: databaseConfig.host,</w:t>
      </w:r>
    </w:p>
    <w:p w14:paraId="6D75A677"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database: databaseConfig.database,</w:t>
      </w:r>
    </w:p>
    <w:p w14:paraId="55801425"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password: databaseConfig.password,</w:t>
      </w:r>
    </w:p>
    <w:p w14:paraId="2D91C574"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port: databaseConfig.port,</w:t>
      </w:r>
    </w:p>
    <w:p w14:paraId="4C50D033"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ssl: {</w:t>
      </w:r>
    </w:p>
    <w:p w14:paraId="5350254B"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rejectUnauthorized: </w:t>
      </w:r>
      <w:r>
        <w:rPr>
          <w:color w:val="7928A1"/>
        </w:rPr>
        <w:t>false</w:t>
      </w:r>
    </w:p>
    <w:p w14:paraId="44B3963F"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xml:space="preserve">    }</w:t>
      </w:r>
    </w:p>
    <w:p w14:paraId="3897CD39"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w:t>
      </w:r>
    </w:p>
    <w:p w14:paraId="32A8D17C" w14:textId="77777777" w:rsidR="00553580" w:rsidRDefault="00553580" w:rsidP="00553580">
      <w:pPr>
        <w:pStyle w:val="HTMLambformatprevi"/>
        <w:numPr>
          <w:ilvl w:val="0"/>
          <w:numId w:val="1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1980304702"/>
        <w:rPr>
          <w:color w:val="000000"/>
        </w:rPr>
      </w:pPr>
      <w:r>
        <w:rPr>
          <w:color w:val="545454"/>
        </w:rPr>
        <w:t> </w:t>
      </w:r>
    </w:p>
    <w:p w14:paraId="45114A7E" w14:textId="1BCD4971" w:rsidR="00553580" w:rsidRDefault="00553580" w:rsidP="00553580">
      <w:pPr>
        <w:rPr>
          <w:rFonts w:eastAsia="Times New Roman"/>
          <w:lang w:eastAsia="ca-ES"/>
        </w:rPr>
      </w:pPr>
      <w:r>
        <w:rPr>
          <w:rFonts w:eastAsia="Times New Roman"/>
          <w:lang w:eastAsia="ca-ES"/>
        </w:rPr>
        <w:t>Una vez se tiene acceso a la base de datos ya se puede empezar a hacer llamadas a la base de datos.</w:t>
      </w:r>
    </w:p>
    <w:p w14:paraId="2D8733BE" w14:textId="1DEEC8EA" w:rsidR="00553580" w:rsidRDefault="00553580" w:rsidP="00553580">
      <w:pPr>
        <w:rPr>
          <w:rFonts w:eastAsia="Times New Roman"/>
          <w:lang w:eastAsia="ca-ES"/>
        </w:rPr>
      </w:pPr>
      <w:r>
        <w:rPr>
          <w:rFonts w:eastAsia="Times New Roman"/>
          <w:lang w:eastAsia="ca-ES"/>
        </w:rPr>
        <w:t>Para ello se verán dos métodos, el que hace inicio de sesión y el que registra un jugador a la base de datos.</w:t>
      </w:r>
    </w:p>
    <w:p w14:paraId="40D3FCE3" w14:textId="77777777" w:rsidR="003641AC" w:rsidRDefault="00553580" w:rsidP="00553580">
      <w:pPr>
        <w:rPr>
          <w:rFonts w:eastAsia="Times New Roman"/>
          <w:lang w:eastAsia="ca-ES"/>
        </w:rPr>
      </w:pPr>
      <w:r>
        <w:rPr>
          <w:rFonts w:eastAsia="Times New Roman"/>
          <w:lang w:eastAsia="ca-ES"/>
        </w:rPr>
        <w:t>El método de inicio de sesión</w:t>
      </w:r>
      <w:r w:rsidR="003641AC">
        <w:rPr>
          <w:rFonts w:eastAsia="Times New Roman"/>
          <w:lang w:eastAsia="ca-ES"/>
        </w:rPr>
        <w:t xml:space="preserve"> requiere que se le pase por parámetros el usuario y la contraseña. Lo que hará el método es buscar la contraseña del usuario en específico. Si encuentra una fila con el nombre de usuario deseado, devolverá la contraseña, se comprobará que sea igual a la contraseña recibida y si está correcto devolverá un código 202</w:t>
      </w:r>
      <w:r w:rsidR="003641AC">
        <w:rPr>
          <w:rStyle w:val="Refernciadenotaapeudepgina"/>
          <w:rFonts w:eastAsia="Times New Roman"/>
          <w:lang w:eastAsia="ca-ES"/>
        </w:rPr>
        <w:footnoteReference w:id="3"/>
      </w:r>
      <w:r w:rsidR="003641AC">
        <w:rPr>
          <w:rFonts w:eastAsia="Times New Roman"/>
          <w:lang w:eastAsia="ca-ES"/>
        </w:rPr>
        <w:t xml:space="preserve">. </w:t>
      </w:r>
    </w:p>
    <w:p w14:paraId="4BB1C689" w14:textId="6E4EE957" w:rsidR="00553580" w:rsidRDefault="003641AC" w:rsidP="00553580">
      <w:pPr>
        <w:rPr>
          <w:rFonts w:eastAsia="Times New Roman"/>
          <w:lang w:eastAsia="ca-ES"/>
        </w:rPr>
      </w:pPr>
      <w:r>
        <w:rPr>
          <w:rFonts w:eastAsia="Times New Roman"/>
          <w:lang w:eastAsia="ca-ES"/>
        </w:rPr>
        <w:lastRenderedPageBreak/>
        <w:t>Si ha ocurrido algún problema enviara un código 404 si no ha podido encontrar el usuario en la base de datos. Enviará un código 403 si la contraseña no es la correcta. Y si ha sucedido algún otro tipo de error, enviara un código 503.</w:t>
      </w:r>
    </w:p>
    <w:p w14:paraId="66F2DA78" w14:textId="713BBECE"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exports.login = </w:t>
      </w:r>
      <w:r>
        <w:rPr>
          <w:color w:val="7928A1"/>
        </w:rPr>
        <w:t>function</w:t>
      </w:r>
      <w:r>
        <w:rPr>
          <w:color w:val="545454"/>
        </w:rPr>
        <w:t xml:space="preserve"> (req, res) {</w:t>
      </w:r>
    </w:p>
    <w:p w14:paraId="0DB41B71" w14:textId="1C13DC0D"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r>
        <w:rPr>
          <w:color w:val="7928A1"/>
        </w:rPr>
        <w:t>const</w:t>
      </w:r>
      <w:r>
        <w:rPr>
          <w:color w:val="545454"/>
        </w:rPr>
        <w:t xml:space="preserve"> {username, password} = req.body;</w:t>
      </w:r>
    </w:p>
    <w:p w14:paraId="74CF2C55" w14:textId="77777777" w:rsidR="00553580" w:rsidRP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pool.query(</w:t>
      </w:r>
      <w:r>
        <w:rPr>
          <w:color w:val="008000"/>
        </w:rPr>
        <w:t xml:space="preserve">'SELECT pla_password FROM Players WHERE </w:t>
      </w:r>
      <w:r>
        <w:rPr>
          <w:color w:val="008000"/>
        </w:rPr>
        <w:tab/>
      </w:r>
      <w:r>
        <w:rPr>
          <w:color w:val="008000"/>
        </w:rPr>
        <w:tab/>
      </w:r>
      <w:r>
        <w:rPr>
          <w:color w:val="008000"/>
        </w:rPr>
        <w:tab/>
      </w:r>
      <w:r>
        <w:rPr>
          <w:color w:val="008000"/>
        </w:rPr>
        <w:tab/>
        <w:t>pla_username=$1'</w:t>
      </w:r>
      <w:r>
        <w:rPr>
          <w:color w:val="545454"/>
        </w:rPr>
        <w:t xml:space="preserve">, [username], (error, results) =&gt; </w:t>
      </w:r>
    </w:p>
    <w:p w14:paraId="518D7C77" w14:textId="4AE4A5F9"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r>
        <w:rPr>
          <w:color w:val="545454"/>
        </w:rPr>
        <w:tab/>
        <w:t xml:space="preserve">   {</w:t>
      </w:r>
    </w:p>
    <w:p w14:paraId="3BECC6D5" w14:textId="2795E53F"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r>
        <w:rPr>
          <w:color w:val="7928A1"/>
        </w:rPr>
        <w:t>if</w:t>
      </w:r>
      <w:r>
        <w:rPr>
          <w:color w:val="545454"/>
        </w:rPr>
        <w:t xml:space="preserve"> (error) {</w:t>
      </w:r>
    </w:p>
    <w:p w14:paraId="0594BEE9" w14:textId="40C02D4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res.sendStatus(</w:t>
      </w:r>
      <w:r>
        <w:rPr>
          <w:color w:val="AA5D00"/>
        </w:rPr>
        <w:t>404</w:t>
      </w:r>
      <w:r>
        <w:rPr>
          <w:color w:val="545454"/>
        </w:rPr>
        <w:t>)</w:t>
      </w:r>
    </w:p>
    <w:p w14:paraId="366CA8D7" w14:textId="3C885D4E"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 </w:t>
      </w:r>
      <w:r>
        <w:rPr>
          <w:color w:val="7928A1"/>
        </w:rPr>
        <w:t>else</w:t>
      </w:r>
      <w:r>
        <w:rPr>
          <w:color w:val="545454"/>
        </w:rPr>
        <w:t xml:space="preserve"> {</w:t>
      </w:r>
    </w:p>
    <w:p w14:paraId="019622CA" w14:textId="567054BF"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r>
        <w:rPr>
          <w:color w:val="7928A1"/>
        </w:rPr>
        <w:t>try</w:t>
      </w:r>
      <w:r>
        <w:rPr>
          <w:color w:val="545454"/>
        </w:rPr>
        <w:t xml:space="preserve"> {</w:t>
      </w:r>
    </w:p>
    <w:p w14:paraId="36B397BD" w14:textId="77777777" w:rsidR="00553580" w:rsidRP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r>
        <w:rPr>
          <w:color w:val="7928A1"/>
        </w:rPr>
        <w:t>if</w:t>
      </w:r>
      <w:r>
        <w:rPr>
          <w:color w:val="545454"/>
        </w:rPr>
        <w:t xml:space="preserve"> (results.rows[</w:t>
      </w:r>
      <w:r>
        <w:rPr>
          <w:color w:val="AA5D00"/>
        </w:rPr>
        <w:t>0</w:t>
      </w:r>
      <w:r>
        <w:rPr>
          <w:color w:val="545454"/>
        </w:rPr>
        <w:t>][</w:t>
      </w:r>
      <w:r>
        <w:rPr>
          <w:color w:val="008000"/>
        </w:rPr>
        <w:t>'pla_password'</w:t>
      </w:r>
      <w:r>
        <w:rPr>
          <w:color w:val="545454"/>
        </w:rPr>
        <w:t>] === password)</w:t>
      </w:r>
    </w:p>
    <w:p w14:paraId="77C15B53" w14:textId="7A079DE9"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ab/>
        <w:t xml:space="preserve">               {</w:t>
      </w:r>
    </w:p>
    <w:p w14:paraId="4FD964FB"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playersLoggedIn.push(username)</w:t>
      </w:r>
    </w:p>
    <w:p w14:paraId="6203D0DE"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console.log(playersLoggedIn)</w:t>
      </w:r>
    </w:p>
    <w:p w14:paraId="4770ACC4"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res.sendStatus(</w:t>
      </w:r>
      <w:r>
        <w:rPr>
          <w:color w:val="AA5D00"/>
        </w:rPr>
        <w:t>202</w:t>
      </w:r>
      <w:r>
        <w:rPr>
          <w:color w:val="545454"/>
        </w:rPr>
        <w:t>)</w:t>
      </w:r>
    </w:p>
    <w:p w14:paraId="48A0A60E"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 </w:t>
      </w:r>
      <w:r>
        <w:rPr>
          <w:color w:val="7928A1"/>
        </w:rPr>
        <w:t>else</w:t>
      </w:r>
    </w:p>
    <w:p w14:paraId="560F5288"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res.sendStatus(</w:t>
      </w:r>
      <w:r>
        <w:rPr>
          <w:color w:val="AA5D00"/>
        </w:rPr>
        <w:t>403</w:t>
      </w:r>
      <w:r>
        <w:rPr>
          <w:color w:val="545454"/>
        </w:rPr>
        <w:t>)</w:t>
      </w:r>
    </w:p>
    <w:p w14:paraId="24DE1761"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 </w:t>
      </w:r>
      <w:r>
        <w:rPr>
          <w:color w:val="7928A1"/>
        </w:rPr>
        <w:t>catch</w:t>
      </w:r>
      <w:r>
        <w:rPr>
          <w:color w:val="545454"/>
        </w:rPr>
        <w:t xml:space="preserve"> (e) {</w:t>
      </w:r>
    </w:p>
    <w:p w14:paraId="7733B442"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res.sendStatus(</w:t>
      </w:r>
      <w:r>
        <w:rPr>
          <w:color w:val="AA5D00"/>
        </w:rPr>
        <w:t>503</w:t>
      </w:r>
      <w:r>
        <w:rPr>
          <w:color w:val="545454"/>
        </w:rPr>
        <w:t>)</w:t>
      </w:r>
    </w:p>
    <w:p w14:paraId="159747E2"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
    <w:p w14:paraId="67AD5EF9"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
    <w:p w14:paraId="0121674E" w14:textId="77777777" w:rsidR="00553580" w:rsidRDefault="00553580" w:rsidP="00553580">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Pr>
          <w:color w:val="545454"/>
        </w:rPr>
        <w:t xml:space="preserve">    })</w:t>
      </w:r>
    </w:p>
    <w:p w14:paraId="7469B0FA" w14:textId="3A65DECD" w:rsidR="00553580" w:rsidRPr="00553580" w:rsidRDefault="00553580" w:rsidP="003F5414">
      <w:pPr>
        <w:pStyle w:val="HTMLambformatprevi"/>
        <w:numPr>
          <w:ilvl w:val="0"/>
          <w:numId w:val="19"/>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00787837"/>
        <w:rPr>
          <w:color w:val="000000"/>
        </w:rPr>
      </w:pPr>
      <w:r w:rsidRPr="00553580">
        <w:rPr>
          <w:color w:val="545454"/>
        </w:rPr>
        <w:t>}; </w:t>
      </w:r>
    </w:p>
    <w:p w14:paraId="7BD8F8AC" w14:textId="11739C52" w:rsidR="00553580" w:rsidRDefault="003641AC" w:rsidP="00553580">
      <w:pPr>
        <w:rPr>
          <w:rFonts w:eastAsia="Times New Roman"/>
          <w:lang w:eastAsia="ca-ES"/>
        </w:rPr>
      </w:pPr>
      <w:r>
        <w:rPr>
          <w:rFonts w:eastAsia="Times New Roman"/>
          <w:lang w:eastAsia="ca-ES"/>
        </w:rPr>
        <w:t>El siguiente método es para añadir un jugador en la base de datos. Para ello será necesario el nombre de usuario, la contraseña y el correo electrónico.</w:t>
      </w:r>
    </w:p>
    <w:p w14:paraId="1B40B8B4" w14:textId="1B75E90A" w:rsidR="003641AC" w:rsidRDefault="003641AC" w:rsidP="00553580">
      <w:pPr>
        <w:rPr>
          <w:rFonts w:eastAsia="Times New Roman"/>
          <w:lang w:eastAsia="ca-ES"/>
        </w:rPr>
      </w:pPr>
      <w:r>
        <w:rPr>
          <w:rFonts w:eastAsia="Times New Roman"/>
          <w:lang w:eastAsia="ca-ES"/>
        </w:rPr>
        <w:t>De la misma forma que el método anterior, la respuesta del servidor dependerá de si la operación se ha hecho correctamente o ha habido un error.</w:t>
      </w:r>
      <w:r w:rsidR="007479BD">
        <w:rPr>
          <w:rFonts w:eastAsia="Times New Roman"/>
          <w:lang w:eastAsia="ca-ES"/>
        </w:rPr>
        <w:t xml:space="preserve"> En este caso, si se ha podido crear correctamente el jugador se enviará un código 201. Pero si ha habido algún problema se devolverá el código 401.</w:t>
      </w:r>
    </w:p>
    <w:p w14:paraId="6FE3F045"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exports.</w:t>
      </w:r>
      <w:r>
        <w:rPr>
          <w:color w:val="7928A1"/>
        </w:rPr>
        <w:t>register</w:t>
      </w:r>
      <w:r>
        <w:rPr>
          <w:color w:val="545454"/>
        </w:rPr>
        <w:t xml:space="preserve"> = </w:t>
      </w:r>
      <w:r>
        <w:rPr>
          <w:color w:val="7928A1"/>
        </w:rPr>
        <w:t>function</w:t>
      </w:r>
      <w:r>
        <w:rPr>
          <w:color w:val="545454"/>
        </w:rPr>
        <w:t xml:space="preserve"> (req, res) {</w:t>
      </w:r>
    </w:p>
    <w:p w14:paraId="1685792F"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r>
        <w:rPr>
          <w:color w:val="7928A1"/>
        </w:rPr>
        <w:t>const</w:t>
      </w:r>
      <w:r>
        <w:rPr>
          <w:color w:val="545454"/>
        </w:rPr>
        <w:t xml:space="preserve"> {username, password, email} = req.body;</w:t>
      </w:r>
    </w:p>
    <w:p w14:paraId="1986CC21"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w:t>
      </w:r>
    </w:p>
    <w:p w14:paraId="6351CF79" w14:textId="031B4E2C"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r>
        <w:rPr>
          <w:color w:val="7928A1"/>
        </w:rPr>
        <w:t>let</w:t>
      </w:r>
      <w:r>
        <w:rPr>
          <w:color w:val="545454"/>
        </w:rPr>
        <w:t xml:space="preserve"> dataToInsert = [username, password, email, </w:t>
      </w:r>
      <w:r>
        <w:rPr>
          <w:color w:val="7928A1"/>
        </w:rPr>
        <w:t>new</w:t>
      </w:r>
      <w:r>
        <w:rPr>
          <w:color w:val="545454"/>
        </w:rPr>
        <w:t xml:space="preserve"> </w:t>
      </w:r>
      <w:r>
        <w:rPr>
          <w:color w:val="545454"/>
        </w:rPr>
        <w:tab/>
      </w:r>
      <w:r>
        <w:rPr>
          <w:color w:val="545454"/>
        </w:rPr>
        <w:tab/>
      </w:r>
      <w:r>
        <w:rPr>
          <w:color w:val="545454"/>
        </w:rPr>
        <w:tab/>
      </w:r>
      <w:r>
        <w:rPr>
          <w:color w:val="545454"/>
        </w:rPr>
        <w:tab/>
      </w:r>
      <w:r>
        <w:rPr>
          <w:color w:val="545454"/>
        </w:rPr>
        <w:tab/>
      </w:r>
      <w:r>
        <w:rPr>
          <w:color w:val="007FAA"/>
        </w:rPr>
        <w:t>Date</w:t>
      </w:r>
      <w:r>
        <w:rPr>
          <w:color w:val="545454"/>
        </w:rPr>
        <w:t xml:space="preserve">().toISOString(), </w:t>
      </w:r>
      <w:r>
        <w:rPr>
          <w:color w:val="AA5D00"/>
        </w:rPr>
        <w:t>1</w:t>
      </w:r>
      <w:r>
        <w:rPr>
          <w:color w:val="545454"/>
        </w:rPr>
        <w:t xml:space="preserve">, </w:t>
      </w:r>
      <w:r>
        <w:rPr>
          <w:color w:val="AA5D00"/>
        </w:rPr>
        <w:t>0</w:t>
      </w:r>
      <w:r>
        <w:rPr>
          <w:color w:val="545454"/>
        </w:rPr>
        <w:t xml:space="preserve">, </w:t>
      </w:r>
      <w:r>
        <w:rPr>
          <w:color w:val="AA5D00"/>
        </w:rPr>
        <w:t>0</w:t>
      </w:r>
      <w:r>
        <w:rPr>
          <w:color w:val="545454"/>
        </w:rPr>
        <w:t xml:space="preserve">, </w:t>
      </w:r>
      <w:r>
        <w:rPr>
          <w:color w:val="AA5D00"/>
        </w:rPr>
        <w:t>0</w:t>
      </w:r>
      <w:r>
        <w:rPr>
          <w:color w:val="545454"/>
        </w:rPr>
        <w:t xml:space="preserve">, </w:t>
      </w:r>
      <w:r>
        <w:rPr>
          <w:color w:val="AA5D00"/>
        </w:rPr>
        <w:t>0</w:t>
      </w:r>
      <w:r>
        <w:rPr>
          <w:color w:val="545454"/>
        </w:rPr>
        <w:t xml:space="preserve">, </w:t>
      </w:r>
      <w:r>
        <w:rPr>
          <w:color w:val="AA5D00"/>
        </w:rPr>
        <w:t>50</w:t>
      </w:r>
      <w:r>
        <w:rPr>
          <w:color w:val="545454"/>
        </w:rPr>
        <w:t>];</w:t>
      </w:r>
    </w:p>
    <w:p w14:paraId="54914BB8"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w:t>
      </w:r>
    </w:p>
    <w:p w14:paraId="6512A7DC" w14:textId="6DA9A709"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pool.query(</w:t>
      </w:r>
      <w:r>
        <w:rPr>
          <w:color w:val="008000"/>
        </w:rPr>
        <w:t xml:space="preserve">'INSERT INTO Players VALUES($1, $2, $3, $4, $5, $6, </w:t>
      </w:r>
      <w:r w:rsidR="007479BD">
        <w:rPr>
          <w:color w:val="008000"/>
        </w:rPr>
        <w:tab/>
      </w:r>
      <w:r w:rsidR="007479BD">
        <w:rPr>
          <w:color w:val="008000"/>
        </w:rPr>
        <w:tab/>
      </w:r>
      <w:r w:rsidR="007479BD">
        <w:rPr>
          <w:color w:val="008000"/>
        </w:rPr>
        <w:tab/>
      </w:r>
      <w:r>
        <w:rPr>
          <w:color w:val="008000"/>
        </w:rPr>
        <w:t>$7, $8, $9, $10)'</w:t>
      </w:r>
      <w:r>
        <w:rPr>
          <w:color w:val="545454"/>
        </w:rPr>
        <w:t>, dataToInsert, (error) =&gt; {</w:t>
      </w:r>
    </w:p>
    <w:p w14:paraId="17BE90D8"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r>
        <w:rPr>
          <w:color w:val="7928A1"/>
        </w:rPr>
        <w:t>if</w:t>
      </w:r>
      <w:r>
        <w:rPr>
          <w:color w:val="545454"/>
        </w:rPr>
        <w:t xml:space="preserve"> (error) {</w:t>
      </w:r>
    </w:p>
    <w:p w14:paraId="04C773DB"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res.sendStatus(</w:t>
      </w:r>
      <w:r>
        <w:rPr>
          <w:color w:val="AA5D00"/>
        </w:rPr>
        <w:t>401</w:t>
      </w:r>
      <w:r>
        <w:rPr>
          <w:color w:val="545454"/>
        </w:rPr>
        <w:t>);</w:t>
      </w:r>
    </w:p>
    <w:p w14:paraId="72B453AD"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r>
        <w:rPr>
          <w:color w:val="7928A1"/>
        </w:rPr>
        <w:t>return</w:t>
      </w:r>
    </w:p>
    <w:p w14:paraId="0AFAF9C1"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
    <w:p w14:paraId="594C15C9"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res.sendStatus(</w:t>
      </w:r>
      <w:r>
        <w:rPr>
          <w:color w:val="AA5D00"/>
        </w:rPr>
        <w:t>201</w:t>
      </w:r>
      <w:r>
        <w:rPr>
          <w:color w:val="545454"/>
        </w:rPr>
        <w:t>);</w:t>
      </w:r>
    </w:p>
    <w:p w14:paraId="56ECB475"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xml:space="preserve">    })</w:t>
      </w:r>
    </w:p>
    <w:p w14:paraId="51D3D0AF"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w:t>
      </w:r>
    </w:p>
    <w:p w14:paraId="45F99DCB" w14:textId="77777777" w:rsidR="003641AC" w:rsidRDefault="003641AC" w:rsidP="003641AC">
      <w:pPr>
        <w:pStyle w:val="HTMLambformatprevi"/>
        <w:numPr>
          <w:ilvl w:val="0"/>
          <w:numId w:val="2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590962511"/>
        <w:rPr>
          <w:color w:val="000000"/>
        </w:rPr>
      </w:pPr>
      <w:r>
        <w:rPr>
          <w:color w:val="545454"/>
        </w:rPr>
        <w:t> </w:t>
      </w:r>
    </w:p>
    <w:p w14:paraId="02B80321" w14:textId="718AC59B" w:rsidR="00BA3537" w:rsidRPr="0036353C" w:rsidRDefault="00BA3537" w:rsidP="00F10A17">
      <w:pPr>
        <w:pStyle w:val="Ttol3"/>
        <w:rPr>
          <w:rFonts w:eastAsia="Times New Roman"/>
          <w:highlight w:val="red"/>
          <w:lang w:eastAsia="ca-ES"/>
        </w:rPr>
      </w:pPr>
      <w:bookmarkStart w:id="128" w:name="_Toc70017728"/>
      <w:r w:rsidRPr="0036353C">
        <w:rPr>
          <w:rFonts w:eastAsia="Times New Roman"/>
          <w:highlight w:val="red"/>
          <w:lang w:eastAsia="ca-ES"/>
        </w:rPr>
        <w:lastRenderedPageBreak/>
        <w:t>INSTANCIA DEL JUEGO</w:t>
      </w:r>
      <w:bookmarkEnd w:id="128"/>
    </w:p>
    <w:p w14:paraId="17E75AD4" w14:textId="77777777" w:rsidR="00BA3537" w:rsidRPr="00FF76AE" w:rsidRDefault="00BA3537" w:rsidP="00F10A17">
      <w:pPr>
        <w:rPr>
          <w:lang w:eastAsia="ca-ES"/>
        </w:rPr>
      </w:pPr>
    </w:p>
    <w:p w14:paraId="685CBFF2" w14:textId="131E252D" w:rsidR="00BA3537" w:rsidRDefault="00BA3537" w:rsidP="00F10A17">
      <w:pPr>
        <w:pStyle w:val="Ttol3"/>
        <w:rPr>
          <w:rFonts w:eastAsia="Times New Roman"/>
          <w:lang w:eastAsia="ca-ES"/>
        </w:rPr>
      </w:pPr>
      <w:bookmarkStart w:id="129" w:name="_Toc70017729"/>
      <w:r w:rsidRPr="00FF76AE">
        <w:rPr>
          <w:rFonts w:eastAsia="Times New Roman"/>
          <w:lang w:eastAsia="ca-ES"/>
        </w:rPr>
        <w:t>API</w:t>
      </w:r>
      <w:bookmarkEnd w:id="129"/>
    </w:p>
    <w:p w14:paraId="2CAF273B" w14:textId="77777777" w:rsidR="00B52B17" w:rsidRDefault="007479BD" w:rsidP="0036353C">
      <w:pPr>
        <w:rPr>
          <w:lang w:eastAsia="ca-ES"/>
        </w:rPr>
      </w:pPr>
      <w:r>
        <w:rPr>
          <w:lang w:eastAsia="ca-ES"/>
        </w:rPr>
        <w:t xml:space="preserve">Una vez ya </w:t>
      </w:r>
      <w:r w:rsidR="00B52B17">
        <w:rPr>
          <w:lang w:eastAsia="ca-ES"/>
        </w:rPr>
        <w:t>está</w:t>
      </w:r>
      <w:r>
        <w:rPr>
          <w:lang w:eastAsia="ca-ES"/>
        </w:rPr>
        <w:t xml:space="preserve"> hecho todo el backend del servidor, solo queda que desde el cliente pueda comunicarse con el</w:t>
      </w:r>
      <w:r w:rsidR="003F71EF">
        <w:rPr>
          <w:lang w:eastAsia="ca-ES"/>
        </w:rPr>
        <w:t xml:space="preserve"> servidor. Para ello, la clase que es la raíz del proyecto, index, debe gestionar las llamadas a este servidor. </w:t>
      </w:r>
    </w:p>
    <w:p w14:paraId="34690552" w14:textId="06B4324D" w:rsidR="003F71EF" w:rsidRDefault="003F71EF" w:rsidP="0036353C">
      <w:pPr>
        <w:rPr>
          <w:lang w:eastAsia="ca-ES"/>
        </w:rPr>
      </w:pPr>
      <w:r>
        <w:rPr>
          <w:lang w:eastAsia="ca-ES"/>
        </w:rPr>
        <w:t xml:space="preserve">A continuación, se mostrará una tabla explicando cada </w:t>
      </w:r>
      <w:r w:rsidR="0056132E">
        <w:rPr>
          <w:lang w:eastAsia="ca-ES"/>
        </w:rPr>
        <w:t xml:space="preserve">ruta que hay la API, mostrando que parámetros de </w:t>
      </w:r>
      <w:r w:rsidR="00B52B17">
        <w:rPr>
          <w:lang w:eastAsia="ca-ES"/>
        </w:rPr>
        <w:t>envío</w:t>
      </w:r>
      <w:r w:rsidR="0056132E">
        <w:rPr>
          <w:lang w:eastAsia="ca-ES"/>
        </w:rPr>
        <w:t xml:space="preserve"> hay y </w:t>
      </w:r>
      <w:r w:rsidR="004D0030">
        <w:rPr>
          <w:lang w:eastAsia="ca-ES"/>
        </w:rPr>
        <w:t>cómo</w:t>
      </w:r>
      <w:r w:rsidR="0056132E">
        <w:rPr>
          <w:lang w:eastAsia="ca-ES"/>
        </w:rPr>
        <w:t xml:space="preserve"> será la respuesta</w:t>
      </w:r>
      <w:r w:rsidR="004D0030">
        <w:rPr>
          <w:lang w:eastAsia="ca-ES"/>
        </w:rPr>
        <w:t>, si existe alguna</w:t>
      </w:r>
      <w:r w:rsidR="0056132E">
        <w:rPr>
          <w:lang w:eastAsia="ca-ES"/>
        </w:rPr>
        <w:t xml:space="preserve">. Todas las rutas que tengan al final dos puntos, significa que ese parámetro va incluido en la ruta, por ejemplo /:username/. En </w:t>
      </w:r>
      <w:r w:rsidR="00B52B17">
        <w:rPr>
          <w:lang w:eastAsia="ca-ES"/>
        </w:rPr>
        <w:t>cambio,</w:t>
      </w:r>
      <w:r w:rsidR="0056132E">
        <w:rPr>
          <w:lang w:eastAsia="ca-ES"/>
        </w:rPr>
        <w:t xml:space="preserve"> si no tiene ninguna notación parecida a la anterior, significa que esos parámetros van dentro de un JSON.</w:t>
      </w:r>
    </w:p>
    <w:tbl>
      <w:tblPr>
        <w:tblW w:w="8794" w:type="dxa"/>
        <w:tblCellMar>
          <w:left w:w="70" w:type="dxa"/>
          <w:right w:w="70" w:type="dxa"/>
        </w:tblCellMar>
        <w:tblLook w:val="04A0" w:firstRow="1" w:lastRow="0" w:firstColumn="1" w:lastColumn="0" w:noHBand="0" w:noVBand="1"/>
      </w:tblPr>
      <w:tblGrid>
        <w:gridCol w:w="794"/>
        <w:gridCol w:w="2940"/>
        <w:gridCol w:w="2500"/>
        <w:gridCol w:w="2560"/>
      </w:tblGrid>
      <w:tr w:rsidR="003F71EF" w:rsidRPr="003F71EF" w14:paraId="762CFAD2" w14:textId="77777777" w:rsidTr="003F71EF">
        <w:trPr>
          <w:trHeight w:val="345"/>
        </w:trPr>
        <w:tc>
          <w:tcPr>
            <w:tcW w:w="794" w:type="dxa"/>
            <w:tcBorders>
              <w:top w:val="single" w:sz="12" w:space="0" w:color="auto"/>
              <w:left w:val="single" w:sz="12" w:space="0" w:color="auto"/>
              <w:bottom w:val="single" w:sz="12" w:space="0" w:color="auto"/>
              <w:right w:val="nil"/>
            </w:tcBorders>
            <w:shd w:val="clear" w:color="000000" w:fill="A6A6A6"/>
            <w:noWrap/>
            <w:vAlign w:val="center"/>
            <w:hideMark/>
          </w:tcPr>
          <w:p w14:paraId="4BBD5813" w14:textId="77777777" w:rsidR="003F71EF" w:rsidRPr="003F71EF" w:rsidRDefault="003F71EF" w:rsidP="003F71EF">
            <w:pPr>
              <w:spacing w:before="0" w:line="240" w:lineRule="auto"/>
              <w:jc w:val="center"/>
              <w:rPr>
                <w:rFonts w:eastAsia="Times New Roman" w:cs="Arial"/>
                <w:b/>
                <w:bCs/>
                <w:color w:val="000000"/>
                <w:szCs w:val="24"/>
                <w:lang w:eastAsia="ca-ES"/>
              </w:rPr>
            </w:pPr>
            <w:r w:rsidRPr="003F71EF">
              <w:rPr>
                <w:rFonts w:eastAsia="Times New Roman" w:cs="Arial"/>
                <w:b/>
                <w:bCs/>
                <w:color w:val="000000"/>
                <w:szCs w:val="24"/>
                <w:lang w:eastAsia="ca-ES"/>
              </w:rPr>
              <w:t>TIPO</w:t>
            </w:r>
          </w:p>
        </w:tc>
        <w:tc>
          <w:tcPr>
            <w:tcW w:w="2940" w:type="dxa"/>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39E8A858" w14:textId="1C84BE4E" w:rsidR="003F71EF" w:rsidRPr="003F71EF" w:rsidRDefault="0056132E" w:rsidP="003F71EF">
            <w:pPr>
              <w:spacing w:before="0" w:line="240" w:lineRule="auto"/>
              <w:jc w:val="center"/>
              <w:rPr>
                <w:rFonts w:eastAsia="Times New Roman" w:cs="Arial"/>
                <w:b/>
                <w:bCs/>
                <w:color w:val="000000"/>
                <w:szCs w:val="24"/>
                <w:lang w:eastAsia="ca-ES"/>
              </w:rPr>
            </w:pPr>
            <w:r w:rsidRPr="004D0030">
              <w:rPr>
                <w:rFonts w:eastAsia="Times New Roman" w:cs="Arial"/>
                <w:b/>
                <w:bCs/>
                <w:color w:val="000000"/>
                <w:szCs w:val="24"/>
                <w:lang w:eastAsia="ca-ES"/>
              </w:rPr>
              <w:t>RUTAS</w:t>
            </w:r>
          </w:p>
        </w:tc>
        <w:tc>
          <w:tcPr>
            <w:tcW w:w="2500" w:type="dxa"/>
            <w:tcBorders>
              <w:top w:val="single" w:sz="12" w:space="0" w:color="auto"/>
              <w:left w:val="nil"/>
              <w:bottom w:val="single" w:sz="12" w:space="0" w:color="auto"/>
              <w:right w:val="single" w:sz="12" w:space="0" w:color="auto"/>
            </w:tcBorders>
            <w:shd w:val="clear" w:color="000000" w:fill="A6A6A6"/>
            <w:noWrap/>
            <w:vAlign w:val="center"/>
            <w:hideMark/>
          </w:tcPr>
          <w:p w14:paraId="2D8F10D6" w14:textId="3F9556AE" w:rsidR="003F71EF" w:rsidRPr="003F71EF" w:rsidRDefault="004D0030" w:rsidP="003F71EF">
            <w:pPr>
              <w:spacing w:before="0" w:line="240" w:lineRule="auto"/>
              <w:jc w:val="center"/>
              <w:rPr>
                <w:rFonts w:eastAsia="Times New Roman" w:cs="Arial"/>
                <w:b/>
                <w:bCs/>
                <w:color w:val="000000"/>
                <w:szCs w:val="24"/>
                <w:lang w:eastAsia="ca-ES"/>
              </w:rPr>
            </w:pPr>
            <w:r>
              <w:rPr>
                <w:rFonts w:eastAsia="Times New Roman" w:cs="Arial"/>
                <w:b/>
                <w:bCs/>
                <w:color w:val="000000"/>
                <w:szCs w:val="24"/>
                <w:lang w:eastAsia="ca-ES"/>
              </w:rPr>
              <w:t>PARÁMETROS</w:t>
            </w:r>
            <w:r w:rsidR="003F71EF" w:rsidRPr="003F71EF">
              <w:rPr>
                <w:rFonts w:eastAsia="Times New Roman" w:cs="Arial"/>
                <w:b/>
                <w:bCs/>
                <w:color w:val="000000"/>
                <w:szCs w:val="24"/>
                <w:lang w:eastAsia="ca-ES"/>
              </w:rPr>
              <w:t xml:space="preserve"> DE </w:t>
            </w:r>
            <w:r>
              <w:rPr>
                <w:rFonts w:eastAsia="Times New Roman" w:cs="Arial"/>
                <w:b/>
                <w:bCs/>
                <w:color w:val="000000"/>
                <w:szCs w:val="24"/>
                <w:lang w:eastAsia="ca-ES"/>
              </w:rPr>
              <w:t>ENVÍO</w:t>
            </w:r>
          </w:p>
        </w:tc>
        <w:tc>
          <w:tcPr>
            <w:tcW w:w="2560" w:type="dxa"/>
            <w:tcBorders>
              <w:top w:val="single" w:sz="12" w:space="0" w:color="auto"/>
              <w:left w:val="nil"/>
              <w:bottom w:val="single" w:sz="12" w:space="0" w:color="auto"/>
              <w:right w:val="single" w:sz="12" w:space="0" w:color="auto"/>
            </w:tcBorders>
            <w:shd w:val="clear" w:color="000000" w:fill="A6A6A6"/>
            <w:noWrap/>
            <w:vAlign w:val="center"/>
            <w:hideMark/>
          </w:tcPr>
          <w:p w14:paraId="6485A58D" w14:textId="77777777" w:rsidR="003F71EF" w:rsidRPr="003F71EF" w:rsidRDefault="003F71EF" w:rsidP="003F71EF">
            <w:pPr>
              <w:spacing w:before="0" w:line="240" w:lineRule="auto"/>
              <w:jc w:val="center"/>
              <w:rPr>
                <w:rFonts w:eastAsia="Times New Roman" w:cs="Arial"/>
                <w:b/>
                <w:bCs/>
                <w:color w:val="000000"/>
                <w:szCs w:val="24"/>
                <w:lang w:eastAsia="ca-ES"/>
              </w:rPr>
            </w:pPr>
            <w:r w:rsidRPr="003F71EF">
              <w:rPr>
                <w:rFonts w:eastAsia="Times New Roman" w:cs="Arial"/>
                <w:b/>
                <w:bCs/>
                <w:color w:val="000000"/>
                <w:szCs w:val="24"/>
                <w:lang w:eastAsia="ca-ES"/>
              </w:rPr>
              <w:t>RESPUESTA</w:t>
            </w:r>
          </w:p>
        </w:tc>
      </w:tr>
      <w:tr w:rsidR="003F71EF" w:rsidRPr="003F71EF" w14:paraId="7F2C0C96" w14:textId="77777777" w:rsidTr="004D0030">
        <w:trPr>
          <w:trHeight w:val="330"/>
        </w:trPr>
        <w:tc>
          <w:tcPr>
            <w:tcW w:w="794" w:type="dxa"/>
            <w:vMerge w:val="restart"/>
            <w:tcBorders>
              <w:top w:val="nil"/>
              <w:left w:val="single" w:sz="12" w:space="0" w:color="auto"/>
              <w:bottom w:val="single" w:sz="12" w:space="0" w:color="000000"/>
              <w:right w:val="single" w:sz="12" w:space="0" w:color="auto"/>
            </w:tcBorders>
            <w:shd w:val="clear" w:color="000000" w:fill="FFFFFF"/>
            <w:noWrap/>
            <w:vAlign w:val="center"/>
            <w:hideMark/>
          </w:tcPr>
          <w:p w14:paraId="369F3A02"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single" w:sz="12" w:space="0" w:color="000000"/>
              <w:right w:val="single" w:sz="12" w:space="0" w:color="auto"/>
            </w:tcBorders>
            <w:shd w:val="clear" w:color="000000" w:fill="FFFFFF"/>
            <w:vAlign w:val="center"/>
            <w:hideMark/>
          </w:tcPr>
          <w:p w14:paraId="158131FA" w14:textId="6B9C72E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login</w:t>
            </w:r>
            <w:r w:rsidRPr="004D0030">
              <w:rPr>
                <w:rFonts w:eastAsia="Times New Roman" w:cs="Arial"/>
                <w:color w:val="000000"/>
                <w:szCs w:val="24"/>
                <w:lang w:eastAsia="ca-ES"/>
              </w:rPr>
              <w:t>/</w:t>
            </w:r>
          </w:p>
        </w:tc>
        <w:tc>
          <w:tcPr>
            <w:tcW w:w="2500" w:type="dxa"/>
            <w:tcBorders>
              <w:top w:val="nil"/>
              <w:left w:val="nil"/>
              <w:bottom w:val="single" w:sz="8" w:space="0" w:color="auto"/>
              <w:right w:val="single" w:sz="12" w:space="0" w:color="auto"/>
            </w:tcBorders>
            <w:shd w:val="clear" w:color="000000" w:fill="FFFFFF"/>
            <w:noWrap/>
            <w:vAlign w:val="center"/>
            <w:hideMark/>
          </w:tcPr>
          <w:p w14:paraId="1866EFB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FFFFF"/>
            <w:noWrap/>
            <w:vAlign w:val="center"/>
            <w:hideMark/>
          </w:tcPr>
          <w:p w14:paraId="40079D58" w14:textId="1376220C" w:rsidR="003F71EF" w:rsidRPr="004D0030" w:rsidRDefault="004D0030" w:rsidP="004D0030">
            <w:pPr>
              <w:pStyle w:val="Pargrafdellista"/>
              <w:spacing w:before="0" w:line="240" w:lineRule="auto"/>
              <w:ind w:left="0"/>
              <w:jc w:val="center"/>
              <w:rPr>
                <w:rFonts w:eastAsia="Times New Roman" w:cs="Arial"/>
                <w:color w:val="000000"/>
                <w:szCs w:val="24"/>
                <w:lang w:eastAsia="ca-ES"/>
              </w:rPr>
            </w:pPr>
            <w:r>
              <w:rPr>
                <w:rFonts w:eastAsia="Times New Roman" w:cs="Arial"/>
                <w:color w:val="000000"/>
                <w:szCs w:val="24"/>
                <w:lang w:eastAsia="ca-ES"/>
              </w:rPr>
              <w:t>—</w:t>
            </w:r>
          </w:p>
        </w:tc>
      </w:tr>
      <w:tr w:rsidR="003F71EF" w:rsidRPr="003F71EF" w14:paraId="58D0019C" w14:textId="77777777" w:rsidTr="004D0030">
        <w:trPr>
          <w:trHeight w:val="315"/>
        </w:trPr>
        <w:tc>
          <w:tcPr>
            <w:tcW w:w="794" w:type="dxa"/>
            <w:vMerge/>
            <w:tcBorders>
              <w:top w:val="nil"/>
              <w:left w:val="single" w:sz="12" w:space="0" w:color="auto"/>
              <w:bottom w:val="single" w:sz="12" w:space="0" w:color="000000"/>
              <w:right w:val="single" w:sz="12" w:space="0" w:color="auto"/>
            </w:tcBorders>
            <w:vAlign w:val="center"/>
            <w:hideMark/>
          </w:tcPr>
          <w:p w14:paraId="57EBCB9B"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0BEECF8E"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639D30AF"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ontraseña</w:t>
            </w:r>
          </w:p>
        </w:tc>
        <w:tc>
          <w:tcPr>
            <w:tcW w:w="2560" w:type="dxa"/>
            <w:vMerge/>
            <w:tcBorders>
              <w:top w:val="nil"/>
              <w:left w:val="nil"/>
              <w:bottom w:val="single" w:sz="8" w:space="0" w:color="auto"/>
              <w:right w:val="single" w:sz="12" w:space="0" w:color="auto"/>
            </w:tcBorders>
            <w:vAlign w:val="center"/>
            <w:hideMark/>
          </w:tcPr>
          <w:p w14:paraId="206188F6"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3F71EF" w14:paraId="62308906" w14:textId="77777777" w:rsidTr="004D0030">
        <w:trPr>
          <w:trHeight w:val="330"/>
        </w:trPr>
        <w:tc>
          <w:tcPr>
            <w:tcW w:w="794" w:type="dxa"/>
            <w:tcBorders>
              <w:top w:val="nil"/>
              <w:left w:val="single" w:sz="12" w:space="0" w:color="auto"/>
              <w:bottom w:val="single" w:sz="12" w:space="0" w:color="auto"/>
              <w:right w:val="nil"/>
            </w:tcBorders>
            <w:shd w:val="clear" w:color="000000" w:fill="F2F2F2"/>
            <w:noWrap/>
            <w:vAlign w:val="center"/>
            <w:hideMark/>
          </w:tcPr>
          <w:p w14:paraId="3EDA990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tcBorders>
              <w:top w:val="nil"/>
              <w:left w:val="single" w:sz="12" w:space="0" w:color="auto"/>
              <w:bottom w:val="single" w:sz="12" w:space="0" w:color="auto"/>
              <w:right w:val="single" w:sz="12" w:space="0" w:color="auto"/>
            </w:tcBorders>
            <w:shd w:val="clear" w:color="000000" w:fill="F2F2F2"/>
            <w:vAlign w:val="center"/>
            <w:hideMark/>
          </w:tcPr>
          <w:p w14:paraId="632CCBAC" w14:textId="6BF14BEE"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logout</w:t>
            </w:r>
            <w:r w:rsidRPr="004D0030">
              <w:rPr>
                <w:rFonts w:eastAsia="Times New Roman" w:cs="Arial"/>
                <w:color w:val="000000"/>
                <w:szCs w:val="24"/>
                <w:lang w:eastAsia="ca-ES"/>
              </w:rPr>
              <w:t>/</w:t>
            </w:r>
          </w:p>
        </w:tc>
        <w:tc>
          <w:tcPr>
            <w:tcW w:w="2500" w:type="dxa"/>
            <w:tcBorders>
              <w:top w:val="single" w:sz="12" w:space="0" w:color="auto"/>
              <w:left w:val="nil"/>
              <w:bottom w:val="single" w:sz="12" w:space="0" w:color="auto"/>
              <w:right w:val="single" w:sz="12" w:space="0" w:color="auto"/>
            </w:tcBorders>
            <w:shd w:val="clear" w:color="000000" w:fill="F2F2F2"/>
            <w:noWrap/>
            <w:vAlign w:val="center"/>
            <w:hideMark/>
          </w:tcPr>
          <w:p w14:paraId="488E7F8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tcBorders>
              <w:top w:val="single" w:sz="12" w:space="0" w:color="auto"/>
              <w:left w:val="nil"/>
              <w:bottom w:val="single" w:sz="12" w:space="0" w:color="auto"/>
              <w:right w:val="single" w:sz="12" w:space="0" w:color="000000"/>
            </w:tcBorders>
            <w:shd w:val="clear" w:color="000000" w:fill="F2F2F2"/>
            <w:noWrap/>
            <w:vAlign w:val="center"/>
            <w:hideMark/>
          </w:tcPr>
          <w:p w14:paraId="1DBFCD37" w14:textId="48810CD9"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r>
      <w:tr w:rsidR="003F71EF" w:rsidRPr="003F71EF" w14:paraId="34237B0A" w14:textId="77777777" w:rsidTr="004D0030">
        <w:trPr>
          <w:trHeight w:val="330"/>
        </w:trPr>
        <w:tc>
          <w:tcPr>
            <w:tcW w:w="794" w:type="dxa"/>
            <w:vMerge w:val="restart"/>
            <w:tcBorders>
              <w:top w:val="nil"/>
              <w:left w:val="single" w:sz="12" w:space="0" w:color="auto"/>
              <w:bottom w:val="single" w:sz="12" w:space="0" w:color="000000"/>
              <w:right w:val="single" w:sz="12" w:space="0" w:color="auto"/>
            </w:tcBorders>
            <w:shd w:val="clear" w:color="000000" w:fill="FFFFFF"/>
            <w:noWrap/>
            <w:vAlign w:val="center"/>
            <w:hideMark/>
          </w:tcPr>
          <w:p w14:paraId="7B05A768"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single" w:sz="12" w:space="0" w:color="000000"/>
              <w:right w:val="single" w:sz="12" w:space="0" w:color="auto"/>
            </w:tcBorders>
            <w:shd w:val="clear" w:color="000000" w:fill="FFFFFF"/>
            <w:vAlign w:val="center"/>
            <w:hideMark/>
          </w:tcPr>
          <w:p w14:paraId="22F44721" w14:textId="185E4991"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r w:rsidR="0056132E" w:rsidRPr="004D0030">
              <w:rPr>
                <w:rFonts w:eastAsia="Times New Roman" w:cs="Arial"/>
                <w:color w:val="000000"/>
                <w:szCs w:val="24"/>
                <w:lang w:eastAsia="ca-ES"/>
              </w:rPr>
              <w:t>p</w:t>
            </w:r>
            <w:r w:rsidRPr="004D0030">
              <w:rPr>
                <w:rFonts w:eastAsia="Times New Roman" w:cs="Arial"/>
                <w:color w:val="000000"/>
                <w:szCs w:val="24"/>
                <w:lang w:eastAsia="ca-ES"/>
              </w:rPr>
              <w:t>layer/</w:t>
            </w:r>
          </w:p>
        </w:tc>
        <w:tc>
          <w:tcPr>
            <w:tcW w:w="2500" w:type="dxa"/>
            <w:tcBorders>
              <w:top w:val="nil"/>
              <w:left w:val="nil"/>
              <w:bottom w:val="single" w:sz="8" w:space="0" w:color="auto"/>
              <w:right w:val="single" w:sz="12" w:space="0" w:color="auto"/>
            </w:tcBorders>
            <w:shd w:val="clear" w:color="000000" w:fill="FFFFFF"/>
            <w:noWrap/>
            <w:vAlign w:val="center"/>
            <w:hideMark/>
          </w:tcPr>
          <w:p w14:paraId="10598AB1"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FFFFF"/>
            <w:noWrap/>
            <w:vAlign w:val="center"/>
            <w:hideMark/>
          </w:tcPr>
          <w:p w14:paraId="562A69A3" w14:textId="19D6B3A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r>
      <w:tr w:rsidR="003F71EF" w:rsidRPr="003F71EF" w14:paraId="34E98B41" w14:textId="77777777" w:rsidTr="004D0030">
        <w:trPr>
          <w:trHeight w:val="300"/>
        </w:trPr>
        <w:tc>
          <w:tcPr>
            <w:tcW w:w="794" w:type="dxa"/>
            <w:vMerge/>
            <w:tcBorders>
              <w:top w:val="nil"/>
              <w:left w:val="single" w:sz="12" w:space="0" w:color="auto"/>
              <w:bottom w:val="single" w:sz="12" w:space="0" w:color="000000"/>
              <w:right w:val="single" w:sz="12" w:space="0" w:color="auto"/>
            </w:tcBorders>
            <w:vAlign w:val="center"/>
            <w:hideMark/>
          </w:tcPr>
          <w:p w14:paraId="50340CE4"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77DF73FF"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single" w:sz="8" w:space="0" w:color="auto"/>
              <w:right w:val="single" w:sz="12" w:space="0" w:color="auto"/>
            </w:tcBorders>
            <w:shd w:val="clear" w:color="000000" w:fill="FFFFFF"/>
            <w:noWrap/>
            <w:vAlign w:val="center"/>
            <w:hideMark/>
          </w:tcPr>
          <w:p w14:paraId="5271F06D"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ontraseña</w:t>
            </w:r>
          </w:p>
        </w:tc>
        <w:tc>
          <w:tcPr>
            <w:tcW w:w="2560" w:type="dxa"/>
            <w:vMerge/>
            <w:tcBorders>
              <w:top w:val="nil"/>
              <w:left w:val="nil"/>
              <w:bottom w:val="single" w:sz="8" w:space="0" w:color="auto"/>
              <w:right w:val="single" w:sz="12" w:space="0" w:color="auto"/>
            </w:tcBorders>
            <w:vAlign w:val="center"/>
            <w:hideMark/>
          </w:tcPr>
          <w:p w14:paraId="782169EC"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3F71EF" w14:paraId="12FAD233" w14:textId="77777777" w:rsidTr="004D0030">
        <w:trPr>
          <w:trHeight w:val="315"/>
        </w:trPr>
        <w:tc>
          <w:tcPr>
            <w:tcW w:w="794" w:type="dxa"/>
            <w:vMerge/>
            <w:tcBorders>
              <w:top w:val="nil"/>
              <w:left w:val="single" w:sz="12" w:space="0" w:color="auto"/>
              <w:bottom w:val="single" w:sz="12" w:space="0" w:color="000000"/>
              <w:right w:val="single" w:sz="12" w:space="0" w:color="auto"/>
            </w:tcBorders>
            <w:vAlign w:val="center"/>
            <w:hideMark/>
          </w:tcPr>
          <w:p w14:paraId="7E9014A7"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787534EA"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single" w:sz="12" w:space="0" w:color="auto"/>
              <w:right w:val="single" w:sz="12" w:space="0" w:color="auto"/>
            </w:tcBorders>
            <w:shd w:val="clear" w:color="000000" w:fill="FFFFFF"/>
            <w:noWrap/>
            <w:vAlign w:val="center"/>
            <w:hideMark/>
          </w:tcPr>
          <w:p w14:paraId="437BE4BA" w14:textId="299871FD"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 xml:space="preserve">Correo </w:t>
            </w:r>
            <w:r w:rsidR="004D0030" w:rsidRPr="003F71EF">
              <w:rPr>
                <w:rFonts w:eastAsia="Times New Roman" w:cs="Arial"/>
                <w:color w:val="000000"/>
                <w:szCs w:val="24"/>
                <w:lang w:eastAsia="ca-ES"/>
              </w:rPr>
              <w:t>electrónico</w:t>
            </w:r>
          </w:p>
        </w:tc>
        <w:tc>
          <w:tcPr>
            <w:tcW w:w="2560" w:type="dxa"/>
            <w:vMerge/>
            <w:tcBorders>
              <w:top w:val="nil"/>
              <w:left w:val="nil"/>
              <w:bottom w:val="single" w:sz="12" w:space="0" w:color="auto"/>
              <w:right w:val="single" w:sz="12" w:space="0" w:color="auto"/>
            </w:tcBorders>
            <w:vAlign w:val="center"/>
            <w:hideMark/>
          </w:tcPr>
          <w:p w14:paraId="030286D2"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3F71EF" w14:paraId="52E74828" w14:textId="77777777" w:rsidTr="004D0030">
        <w:trPr>
          <w:trHeight w:val="545"/>
        </w:trPr>
        <w:tc>
          <w:tcPr>
            <w:tcW w:w="794" w:type="dxa"/>
            <w:vMerge w:val="restart"/>
            <w:tcBorders>
              <w:top w:val="nil"/>
              <w:left w:val="single" w:sz="12" w:space="0" w:color="auto"/>
              <w:bottom w:val="single" w:sz="12" w:space="0" w:color="000000"/>
              <w:right w:val="single" w:sz="12" w:space="0" w:color="auto"/>
            </w:tcBorders>
            <w:shd w:val="clear" w:color="000000" w:fill="F2F2F2"/>
            <w:noWrap/>
            <w:vAlign w:val="center"/>
            <w:hideMark/>
          </w:tcPr>
          <w:p w14:paraId="3B5EB2F1"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vMerge w:val="restart"/>
            <w:tcBorders>
              <w:top w:val="nil"/>
              <w:left w:val="single" w:sz="12" w:space="0" w:color="auto"/>
              <w:bottom w:val="single" w:sz="12" w:space="0" w:color="000000"/>
              <w:right w:val="single" w:sz="12" w:space="0" w:color="auto"/>
            </w:tcBorders>
            <w:shd w:val="clear" w:color="000000" w:fill="F2F2F2"/>
            <w:vAlign w:val="center"/>
            <w:hideMark/>
          </w:tcPr>
          <w:p w14:paraId="3B038BD0" w14:textId="12A02FD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layer/:username</w:t>
            </w:r>
            <w:r w:rsidRPr="004D0030">
              <w:rPr>
                <w:rFonts w:eastAsia="Times New Roman" w:cs="Arial"/>
                <w:color w:val="000000"/>
                <w:szCs w:val="24"/>
                <w:lang w:eastAsia="ca-ES"/>
              </w:rPr>
              <w:t>/</w:t>
            </w:r>
          </w:p>
        </w:tc>
        <w:tc>
          <w:tcPr>
            <w:tcW w:w="2500" w:type="dxa"/>
            <w:vMerge w:val="restart"/>
            <w:tcBorders>
              <w:top w:val="nil"/>
              <w:left w:val="single" w:sz="12" w:space="0" w:color="auto"/>
              <w:bottom w:val="single" w:sz="12" w:space="0" w:color="000000"/>
              <w:right w:val="single" w:sz="12" w:space="0" w:color="auto"/>
            </w:tcBorders>
            <w:shd w:val="clear" w:color="000000" w:fill="F2F2F2"/>
            <w:noWrap/>
            <w:vAlign w:val="center"/>
            <w:hideMark/>
          </w:tcPr>
          <w:p w14:paraId="12177040"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2F2F2"/>
            <w:noWrap/>
            <w:vAlign w:val="center"/>
            <w:hideMark/>
          </w:tcPr>
          <w:p w14:paraId="2839F7E1" w14:textId="200011B5"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jugador</w:t>
            </w:r>
          </w:p>
        </w:tc>
      </w:tr>
      <w:tr w:rsidR="003F71EF" w:rsidRPr="004D0030" w14:paraId="0DBD7997" w14:textId="77777777" w:rsidTr="004D0030">
        <w:trPr>
          <w:trHeight w:val="545"/>
        </w:trPr>
        <w:tc>
          <w:tcPr>
            <w:tcW w:w="794" w:type="dxa"/>
            <w:vMerge/>
            <w:tcBorders>
              <w:top w:val="nil"/>
              <w:left w:val="single" w:sz="12" w:space="0" w:color="auto"/>
              <w:bottom w:val="single" w:sz="12" w:space="0" w:color="000000"/>
              <w:right w:val="single" w:sz="12" w:space="0" w:color="auto"/>
            </w:tcBorders>
            <w:vAlign w:val="center"/>
            <w:hideMark/>
          </w:tcPr>
          <w:p w14:paraId="0DC80312"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single" w:sz="12" w:space="0" w:color="000000"/>
              <w:right w:val="single" w:sz="12" w:space="0" w:color="auto"/>
            </w:tcBorders>
            <w:vAlign w:val="center"/>
            <w:hideMark/>
          </w:tcPr>
          <w:p w14:paraId="4D2A8987"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vMerge/>
            <w:tcBorders>
              <w:top w:val="nil"/>
              <w:left w:val="single" w:sz="12" w:space="0" w:color="auto"/>
              <w:bottom w:val="single" w:sz="12" w:space="0" w:color="000000"/>
              <w:right w:val="single" w:sz="12" w:space="0" w:color="auto"/>
            </w:tcBorders>
            <w:vAlign w:val="center"/>
            <w:hideMark/>
          </w:tcPr>
          <w:p w14:paraId="73EADE86" w14:textId="77777777" w:rsidR="003F71EF" w:rsidRPr="003F71EF" w:rsidRDefault="003F71EF" w:rsidP="0056132E">
            <w:pPr>
              <w:spacing w:before="0" w:line="240" w:lineRule="auto"/>
              <w:jc w:val="center"/>
              <w:rPr>
                <w:rFonts w:eastAsia="Times New Roman" w:cs="Arial"/>
                <w:color w:val="000000"/>
                <w:szCs w:val="24"/>
                <w:lang w:eastAsia="ca-ES"/>
              </w:rPr>
            </w:pPr>
          </w:p>
        </w:tc>
        <w:tc>
          <w:tcPr>
            <w:tcW w:w="2560" w:type="dxa"/>
            <w:vMerge/>
            <w:tcBorders>
              <w:top w:val="single" w:sz="12" w:space="0" w:color="auto"/>
              <w:left w:val="single" w:sz="12" w:space="0" w:color="auto"/>
              <w:bottom w:val="single" w:sz="12" w:space="0" w:color="000000"/>
              <w:right w:val="single" w:sz="12" w:space="0" w:color="000000"/>
            </w:tcBorders>
            <w:vAlign w:val="center"/>
            <w:hideMark/>
          </w:tcPr>
          <w:p w14:paraId="1467BCC2"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009A6D82" w14:textId="77777777" w:rsidTr="004D0030">
        <w:trPr>
          <w:trHeight w:val="330"/>
        </w:trPr>
        <w:tc>
          <w:tcPr>
            <w:tcW w:w="794" w:type="dxa"/>
            <w:vMerge w:val="restart"/>
            <w:tcBorders>
              <w:top w:val="nil"/>
              <w:left w:val="single" w:sz="12" w:space="0" w:color="auto"/>
              <w:bottom w:val="nil"/>
              <w:right w:val="single" w:sz="12" w:space="0" w:color="auto"/>
            </w:tcBorders>
            <w:shd w:val="clear" w:color="000000" w:fill="FFFFFF"/>
            <w:noWrap/>
            <w:vAlign w:val="center"/>
            <w:hideMark/>
          </w:tcPr>
          <w:p w14:paraId="38EE4716"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nil"/>
              <w:right w:val="single" w:sz="12" w:space="0" w:color="auto"/>
            </w:tcBorders>
            <w:shd w:val="clear" w:color="000000" w:fill="FFFFFF"/>
            <w:vAlign w:val="center"/>
            <w:hideMark/>
          </w:tcPr>
          <w:p w14:paraId="2829D76F" w14:textId="4802EEC5"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t>
            </w:r>
            <w:r w:rsidR="0056132E" w:rsidRPr="004D0030">
              <w:rPr>
                <w:rFonts w:eastAsia="Times New Roman" w:cs="Arial"/>
                <w:color w:val="000000"/>
                <w:szCs w:val="24"/>
                <w:lang w:eastAsia="ca-ES"/>
              </w:rPr>
              <w:t>g</w:t>
            </w:r>
            <w:r w:rsidRPr="004D0030">
              <w:rPr>
                <w:rFonts w:eastAsia="Times New Roman" w:cs="Arial"/>
                <w:color w:val="000000"/>
                <w:szCs w:val="24"/>
                <w:lang w:eastAsia="ca-ES"/>
              </w:rPr>
              <w:t>olden/</w:t>
            </w:r>
          </w:p>
        </w:tc>
        <w:tc>
          <w:tcPr>
            <w:tcW w:w="2500" w:type="dxa"/>
            <w:tcBorders>
              <w:top w:val="nil"/>
              <w:left w:val="nil"/>
              <w:bottom w:val="single" w:sz="8" w:space="0" w:color="auto"/>
              <w:right w:val="single" w:sz="12" w:space="0" w:color="auto"/>
            </w:tcBorders>
            <w:shd w:val="clear" w:color="000000" w:fill="FFFFFF"/>
            <w:noWrap/>
            <w:vAlign w:val="center"/>
            <w:hideMark/>
          </w:tcPr>
          <w:p w14:paraId="683A78E4"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nil"/>
              <w:right w:val="single" w:sz="12" w:space="0" w:color="000000"/>
            </w:tcBorders>
            <w:shd w:val="clear" w:color="000000" w:fill="FFFFFF"/>
            <w:noWrap/>
            <w:vAlign w:val="center"/>
            <w:hideMark/>
          </w:tcPr>
          <w:p w14:paraId="263CAC2E" w14:textId="233B1D6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447D811C" w14:textId="77777777" w:rsidTr="004D0030">
        <w:trPr>
          <w:trHeight w:val="315"/>
        </w:trPr>
        <w:tc>
          <w:tcPr>
            <w:tcW w:w="794" w:type="dxa"/>
            <w:vMerge/>
            <w:tcBorders>
              <w:top w:val="nil"/>
              <w:left w:val="single" w:sz="12" w:space="0" w:color="auto"/>
              <w:bottom w:val="nil"/>
              <w:right w:val="single" w:sz="12" w:space="0" w:color="auto"/>
            </w:tcBorders>
            <w:vAlign w:val="center"/>
            <w:hideMark/>
          </w:tcPr>
          <w:p w14:paraId="3F67BCEA"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nil"/>
              <w:right w:val="single" w:sz="12" w:space="0" w:color="auto"/>
            </w:tcBorders>
            <w:vAlign w:val="center"/>
            <w:hideMark/>
          </w:tcPr>
          <w:p w14:paraId="09C73430"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3A29D221"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716F1AC5"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09F99D6A" w14:textId="77777777" w:rsidTr="004D0030">
        <w:trPr>
          <w:trHeight w:val="330"/>
        </w:trPr>
        <w:tc>
          <w:tcPr>
            <w:tcW w:w="794" w:type="dxa"/>
            <w:vMerge w:val="restart"/>
            <w:tcBorders>
              <w:top w:val="single" w:sz="12" w:space="0" w:color="auto"/>
              <w:left w:val="single" w:sz="12" w:space="0" w:color="auto"/>
              <w:bottom w:val="single" w:sz="12" w:space="0" w:color="000000"/>
              <w:right w:val="single" w:sz="12" w:space="0" w:color="auto"/>
            </w:tcBorders>
            <w:shd w:val="clear" w:color="000000" w:fill="F2F2F2"/>
            <w:noWrap/>
            <w:vAlign w:val="center"/>
            <w:hideMark/>
          </w:tcPr>
          <w:p w14:paraId="1DCEF620"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single" w:sz="12" w:space="0" w:color="auto"/>
              <w:left w:val="single" w:sz="12" w:space="0" w:color="auto"/>
              <w:bottom w:val="single" w:sz="12" w:space="0" w:color="000000"/>
              <w:right w:val="single" w:sz="12" w:space="0" w:color="auto"/>
            </w:tcBorders>
            <w:shd w:val="clear" w:color="000000" w:fill="F2F2F2"/>
            <w:vAlign w:val="center"/>
            <w:hideMark/>
          </w:tcPr>
          <w:p w14:paraId="27C4F322" w14:textId="5EBF271C"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silver</w:t>
            </w:r>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49B01A18"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2F2F2"/>
            <w:noWrap/>
            <w:vAlign w:val="center"/>
            <w:hideMark/>
          </w:tcPr>
          <w:p w14:paraId="03E5F426" w14:textId="79A0C844"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4936B416" w14:textId="77777777" w:rsidTr="004D0030">
        <w:trPr>
          <w:trHeight w:val="315"/>
        </w:trPr>
        <w:tc>
          <w:tcPr>
            <w:tcW w:w="794" w:type="dxa"/>
            <w:vMerge/>
            <w:tcBorders>
              <w:top w:val="single" w:sz="12" w:space="0" w:color="auto"/>
              <w:left w:val="single" w:sz="12" w:space="0" w:color="auto"/>
              <w:bottom w:val="single" w:sz="12" w:space="0" w:color="000000"/>
              <w:right w:val="single" w:sz="12" w:space="0" w:color="auto"/>
            </w:tcBorders>
            <w:vAlign w:val="center"/>
            <w:hideMark/>
          </w:tcPr>
          <w:p w14:paraId="48189491"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single" w:sz="12" w:space="0" w:color="auto"/>
              <w:left w:val="single" w:sz="12" w:space="0" w:color="auto"/>
              <w:bottom w:val="single" w:sz="12" w:space="0" w:color="000000"/>
              <w:right w:val="single" w:sz="12" w:space="0" w:color="auto"/>
            </w:tcBorders>
            <w:vAlign w:val="center"/>
            <w:hideMark/>
          </w:tcPr>
          <w:p w14:paraId="72086D31"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4851EDEE"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0A21AA7E"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6FFD1E90" w14:textId="77777777" w:rsidTr="004D0030">
        <w:trPr>
          <w:trHeight w:val="330"/>
        </w:trPr>
        <w:tc>
          <w:tcPr>
            <w:tcW w:w="794" w:type="dxa"/>
            <w:vMerge w:val="restart"/>
            <w:tcBorders>
              <w:top w:val="nil"/>
              <w:left w:val="single" w:sz="12" w:space="0" w:color="auto"/>
              <w:bottom w:val="nil"/>
              <w:right w:val="single" w:sz="12" w:space="0" w:color="auto"/>
            </w:tcBorders>
            <w:shd w:val="clear" w:color="000000" w:fill="FFFFFF"/>
            <w:noWrap/>
            <w:vAlign w:val="center"/>
            <w:hideMark/>
          </w:tcPr>
          <w:p w14:paraId="52A799CA"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nil"/>
              <w:right w:val="single" w:sz="12" w:space="0" w:color="auto"/>
            </w:tcBorders>
            <w:shd w:val="clear" w:color="000000" w:fill="FFFFFF"/>
            <w:vAlign w:val="center"/>
            <w:hideMark/>
          </w:tcPr>
          <w:p w14:paraId="02C3C682" w14:textId="664C3AFB"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bronze</w:t>
            </w:r>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2BA320D3"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nil"/>
              <w:right w:val="single" w:sz="12" w:space="0" w:color="000000"/>
            </w:tcBorders>
            <w:shd w:val="clear" w:color="000000" w:fill="FFFFFF"/>
            <w:noWrap/>
            <w:vAlign w:val="center"/>
            <w:hideMark/>
          </w:tcPr>
          <w:p w14:paraId="2C2F0FF4" w14:textId="6FEC72C9"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6B305D79" w14:textId="77777777" w:rsidTr="004D0030">
        <w:trPr>
          <w:trHeight w:val="315"/>
        </w:trPr>
        <w:tc>
          <w:tcPr>
            <w:tcW w:w="794" w:type="dxa"/>
            <w:vMerge/>
            <w:tcBorders>
              <w:top w:val="nil"/>
              <w:left w:val="single" w:sz="12" w:space="0" w:color="auto"/>
              <w:bottom w:val="nil"/>
              <w:right w:val="single" w:sz="12" w:space="0" w:color="auto"/>
            </w:tcBorders>
            <w:vAlign w:val="center"/>
            <w:hideMark/>
          </w:tcPr>
          <w:p w14:paraId="5C8A6B61"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nil"/>
              <w:right w:val="single" w:sz="12" w:space="0" w:color="auto"/>
            </w:tcBorders>
            <w:vAlign w:val="center"/>
            <w:hideMark/>
          </w:tcPr>
          <w:p w14:paraId="454645D3"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33F18479"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5373E11C"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2714C359" w14:textId="77777777" w:rsidTr="004D0030">
        <w:trPr>
          <w:trHeight w:val="330"/>
        </w:trPr>
        <w:tc>
          <w:tcPr>
            <w:tcW w:w="794" w:type="dxa"/>
            <w:vMerge w:val="restart"/>
            <w:tcBorders>
              <w:top w:val="single" w:sz="12" w:space="0" w:color="auto"/>
              <w:left w:val="single" w:sz="12" w:space="0" w:color="auto"/>
              <w:bottom w:val="single" w:sz="12" w:space="0" w:color="000000"/>
              <w:right w:val="single" w:sz="12" w:space="0" w:color="auto"/>
            </w:tcBorders>
            <w:shd w:val="clear" w:color="000000" w:fill="F2F2F2"/>
            <w:noWrap/>
            <w:vAlign w:val="center"/>
            <w:hideMark/>
          </w:tcPr>
          <w:p w14:paraId="397EE2D8"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single" w:sz="12" w:space="0" w:color="auto"/>
              <w:left w:val="single" w:sz="12" w:space="0" w:color="auto"/>
              <w:bottom w:val="single" w:sz="12" w:space="0" w:color="000000"/>
              <w:right w:val="single" w:sz="12" w:space="0" w:color="auto"/>
            </w:tcBorders>
            <w:shd w:val="clear" w:color="000000" w:fill="F2F2F2"/>
            <w:vAlign w:val="center"/>
            <w:hideMark/>
          </w:tcPr>
          <w:p w14:paraId="53D143EC" w14:textId="157F98E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wood</w:t>
            </w:r>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1E278B34"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single" w:sz="12" w:space="0" w:color="000000"/>
              <w:right w:val="single" w:sz="12" w:space="0" w:color="000000"/>
            </w:tcBorders>
            <w:shd w:val="clear" w:color="000000" w:fill="F2F2F2"/>
            <w:noWrap/>
            <w:vAlign w:val="center"/>
            <w:hideMark/>
          </w:tcPr>
          <w:p w14:paraId="6E1414E4" w14:textId="4A34AB35"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Valor actualizado</w:t>
            </w:r>
          </w:p>
        </w:tc>
      </w:tr>
      <w:tr w:rsidR="003F71EF" w:rsidRPr="004D0030" w14:paraId="6004490F" w14:textId="77777777" w:rsidTr="004D0030">
        <w:trPr>
          <w:trHeight w:val="315"/>
        </w:trPr>
        <w:tc>
          <w:tcPr>
            <w:tcW w:w="794" w:type="dxa"/>
            <w:vMerge/>
            <w:tcBorders>
              <w:top w:val="single" w:sz="12" w:space="0" w:color="auto"/>
              <w:left w:val="single" w:sz="12" w:space="0" w:color="auto"/>
              <w:bottom w:val="single" w:sz="12" w:space="0" w:color="000000"/>
              <w:right w:val="single" w:sz="12" w:space="0" w:color="auto"/>
            </w:tcBorders>
            <w:vAlign w:val="center"/>
            <w:hideMark/>
          </w:tcPr>
          <w:p w14:paraId="6296FE1A"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single" w:sz="12" w:space="0" w:color="auto"/>
              <w:left w:val="single" w:sz="12" w:space="0" w:color="auto"/>
              <w:bottom w:val="single" w:sz="12" w:space="0" w:color="000000"/>
              <w:right w:val="single" w:sz="12" w:space="0" w:color="auto"/>
            </w:tcBorders>
            <w:vAlign w:val="center"/>
            <w:hideMark/>
          </w:tcPr>
          <w:p w14:paraId="559F244E"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55409DA6"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Valor</w:t>
            </w:r>
          </w:p>
        </w:tc>
        <w:tc>
          <w:tcPr>
            <w:tcW w:w="2560" w:type="dxa"/>
            <w:vMerge/>
            <w:tcBorders>
              <w:top w:val="nil"/>
              <w:left w:val="nil"/>
              <w:bottom w:val="nil"/>
              <w:right w:val="single" w:sz="12" w:space="0" w:color="auto"/>
            </w:tcBorders>
            <w:vAlign w:val="center"/>
            <w:hideMark/>
          </w:tcPr>
          <w:p w14:paraId="2AECD6ED"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2442B153" w14:textId="77777777" w:rsidTr="004D0030">
        <w:trPr>
          <w:trHeight w:val="330"/>
        </w:trPr>
        <w:tc>
          <w:tcPr>
            <w:tcW w:w="794" w:type="dxa"/>
            <w:vMerge w:val="restart"/>
            <w:tcBorders>
              <w:top w:val="nil"/>
              <w:left w:val="single" w:sz="12" w:space="0" w:color="auto"/>
              <w:bottom w:val="nil"/>
              <w:right w:val="single" w:sz="12" w:space="0" w:color="auto"/>
            </w:tcBorders>
            <w:shd w:val="clear" w:color="000000" w:fill="FFFFFF"/>
            <w:noWrap/>
            <w:vAlign w:val="center"/>
            <w:hideMark/>
          </w:tcPr>
          <w:p w14:paraId="1F73A8DB"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POST</w:t>
            </w:r>
          </w:p>
        </w:tc>
        <w:tc>
          <w:tcPr>
            <w:tcW w:w="2940" w:type="dxa"/>
            <w:vMerge w:val="restart"/>
            <w:tcBorders>
              <w:top w:val="nil"/>
              <w:left w:val="single" w:sz="12" w:space="0" w:color="auto"/>
              <w:bottom w:val="nil"/>
              <w:right w:val="single" w:sz="12" w:space="0" w:color="auto"/>
            </w:tcBorders>
            <w:shd w:val="clear" w:color="000000" w:fill="FFFFFF"/>
            <w:vAlign w:val="center"/>
            <w:hideMark/>
          </w:tcPr>
          <w:p w14:paraId="33219C52" w14:textId="5B19E16F"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race/add</w:t>
            </w:r>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2B76C98F"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vMerge w:val="restart"/>
            <w:tcBorders>
              <w:top w:val="single" w:sz="12" w:space="0" w:color="auto"/>
              <w:left w:val="single" w:sz="12" w:space="0" w:color="auto"/>
              <w:bottom w:val="nil"/>
              <w:right w:val="single" w:sz="12" w:space="0" w:color="000000"/>
            </w:tcBorders>
            <w:shd w:val="clear" w:color="000000" w:fill="FFFFFF"/>
            <w:noWrap/>
            <w:vAlign w:val="center"/>
            <w:hideMark/>
          </w:tcPr>
          <w:p w14:paraId="071F4FA4" w14:textId="3DB40540"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Identificador del websocket</w:t>
            </w:r>
          </w:p>
        </w:tc>
      </w:tr>
      <w:tr w:rsidR="003F71EF" w:rsidRPr="004D0030" w14:paraId="17889BEF" w14:textId="77777777" w:rsidTr="004D0030">
        <w:trPr>
          <w:trHeight w:val="315"/>
        </w:trPr>
        <w:tc>
          <w:tcPr>
            <w:tcW w:w="794" w:type="dxa"/>
            <w:vMerge/>
            <w:tcBorders>
              <w:top w:val="nil"/>
              <w:left w:val="single" w:sz="12" w:space="0" w:color="auto"/>
              <w:bottom w:val="nil"/>
              <w:right w:val="single" w:sz="12" w:space="0" w:color="auto"/>
            </w:tcBorders>
            <w:vAlign w:val="center"/>
            <w:hideMark/>
          </w:tcPr>
          <w:p w14:paraId="2D997341" w14:textId="77777777" w:rsidR="003F71EF" w:rsidRPr="003F71EF" w:rsidRDefault="003F71EF" w:rsidP="003F71EF">
            <w:pPr>
              <w:spacing w:before="0" w:line="240" w:lineRule="auto"/>
              <w:jc w:val="center"/>
              <w:rPr>
                <w:rFonts w:eastAsia="Times New Roman" w:cs="Arial"/>
                <w:color w:val="000000"/>
                <w:szCs w:val="24"/>
                <w:lang w:eastAsia="ca-ES"/>
              </w:rPr>
            </w:pPr>
          </w:p>
        </w:tc>
        <w:tc>
          <w:tcPr>
            <w:tcW w:w="2940" w:type="dxa"/>
            <w:vMerge/>
            <w:tcBorders>
              <w:top w:val="nil"/>
              <w:left w:val="single" w:sz="12" w:space="0" w:color="auto"/>
              <w:bottom w:val="nil"/>
              <w:right w:val="single" w:sz="12" w:space="0" w:color="auto"/>
            </w:tcBorders>
            <w:vAlign w:val="center"/>
            <w:hideMark/>
          </w:tcPr>
          <w:p w14:paraId="72E73DA2" w14:textId="77777777" w:rsidR="003F71EF" w:rsidRPr="003F71EF" w:rsidRDefault="003F71EF" w:rsidP="003F71EF">
            <w:pPr>
              <w:spacing w:before="0" w:line="240" w:lineRule="auto"/>
              <w:jc w:val="left"/>
              <w:rPr>
                <w:rFonts w:eastAsia="Times New Roman" w:cs="Arial"/>
                <w:color w:val="000000"/>
                <w:szCs w:val="24"/>
                <w:lang w:eastAsia="ca-ES"/>
              </w:rPr>
            </w:pPr>
          </w:p>
        </w:tc>
        <w:tc>
          <w:tcPr>
            <w:tcW w:w="2500" w:type="dxa"/>
            <w:tcBorders>
              <w:top w:val="nil"/>
              <w:left w:val="nil"/>
              <w:bottom w:val="nil"/>
              <w:right w:val="single" w:sz="12" w:space="0" w:color="auto"/>
            </w:tcBorders>
            <w:shd w:val="clear" w:color="000000" w:fill="FFFFFF"/>
            <w:noWrap/>
            <w:vAlign w:val="center"/>
            <w:hideMark/>
          </w:tcPr>
          <w:p w14:paraId="2C345275"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nivel</w:t>
            </w:r>
          </w:p>
        </w:tc>
        <w:tc>
          <w:tcPr>
            <w:tcW w:w="2560" w:type="dxa"/>
            <w:vMerge/>
            <w:tcBorders>
              <w:top w:val="nil"/>
              <w:left w:val="nil"/>
              <w:bottom w:val="nil"/>
              <w:right w:val="single" w:sz="12" w:space="0" w:color="auto"/>
            </w:tcBorders>
            <w:vAlign w:val="center"/>
            <w:hideMark/>
          </w:tcPr>
          <w:p w14:paraId="6E4C2DD7" w14:textId="77777777" w:rsidR="003F71EF" w:rsidRPr="003F71EF" w:rsidRDefault="003F71EF" w:rsidP="004D0030">
            <w:pPr>
              <w:spacing w:before="0" w:line="240" w:lineRule="auto"/>
              <w:jc w:val="center"/>
              <w:rPr>
                <w:rFonts w:eastAsia="Times New Roman" w:cs="Arial"/>
                <w:color w:val="000000"/>
                <w:szCs w:val="24"/>
                <w:lang w:eastAsia="ca-ES"/>
              </w:rPr>
            </w:pPr>
          </w:p>
        </w:tc>
      </w:tr>
      <w:tr w:rsidR="003F71EF" w:rsidRPr="004D0030" w14:paraId="505F5659" w14:textId="77777777" w:rsidTr="004D0030">
        <w:trPr>
          <w:trHeight w:val="330"/>
        </w:trPr>
        <w:tc>
          <w:tcPr>
            <w:tcW w:w="794" w:type="dxa"/>
            <w:tcBorders>
              <w:top w:val="single" w:sz="12" w:space="0" w:color="auto"/>
              <w:left w:val="single" w:sz="12" w:space="0" w:color="auto"/>
              <w:bottom w:val="single" w:sz="12" w:space="0" w:color="auto"/>
              <w:right w:val="nil"/>
            </w:tcBorders>
            <w:shd w:val="clear" w:color="000000" w:fill="F2F2F2"/>
            <w:noWrap/>
            <w:vAlign w:val="center"/>
            <w:hideMark/>
          </w:tcPr>
          <w:p w14:paraId="6ED2DD30"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single" w:sz="12" w:space="0" w:color="auto"/>
              <w:left w:val="single" w:sz="12" w:space="0" w:color="auto"/>
              <w:bottom w:val="single" w:sz="12" w:space="0" w:color="auto"/>
              <w:right w:val="single" w:sz="12" w:space="0" w:color="auto"/>
            </w:tcBorders>
            <w:shd w:val="clear" w:color="000000" w:fill="F2F2F2"/>
            <w:vAlign w:val="center"/>
            <w:hideMark/>
          </w:tcPr>
          <w:p w14:paraId="2A7C7193" w14:textId="0AEA416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race/all/:username</w:t>
            </w:r>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031DE70D"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tcBorders>
              <w:top w:val="single" w:sz="12" w:space="0" w:color="auto"/>
              <w:left w:val="nil"/>
              <w:bottom w:val="single" w:sz="12" w:space="0" w:color="auto"/>
              <w:right w:val="single" w:sz="12" w:space="0" w:color="000000"/>
            </w:tcBorders>
            <w:shd w:val="clear" w:color="000000" w:fill="F2F2F2"/>
            <w:noWrap/>
            <w:vAlign w:val="center"/>
            <w:hideMark/>
          </w:tcPr>
          <w:p w14:paraId="2D359E9D" w14:textId="3E3A407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as las carreras hechas por el jugador</w:t>
            </w:r>
          </w:p>
        </w:tc>
      </w:tr>
      <w:tr w:rsidR="003F71EF" w:rsidRPr="004D0030" w14:paraId="171587EF"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7480764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lastRenderedPageBreak/>
              <w:t>GET</w:t>
            </w:r>
          </w:p>
        </w:tc>
        <w:tc>
          <w:tcPr>
            <w:tcW w:w="2940" w:type="dxa"/>
            <w:tcBorders>
              <w:top w:val="nil"/>
              <w:left w:val="nil"/>
              <w:bottom w:val="single" w:sz="12" w:space="0" w:color="auto"/>
              <w:right w:val="single" w:sz="12" w:space="0" w:color="auto"/>
            </w:tcBorders>
            <w:shd w:val="clear" w:color="000000" w:fill="FFFFFF"/>
            <w:vAlign w:val="center"/>
            <w:hideMark/>
          </w:tcPr>
          <w:p w14:paraId="7F45D1AF" w14:textId="57DC03B4"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race/remove/:username</w:t>
            </w:r>
            <w:r w:rsidRPr="004D0030">
              <w:rPr>
                <w:rFonts w:eastAsia="Times New Roman" w:cs="Arial"/>
                <w:color w:val="000000"/>
                <w:szCs w:val="24"/>
                <w:lang w:eastAsia="ca-ES"/>
              </w:rPr>
              <w:t>/</w:t>
            </w:r>
          </w:p>
        </w:tc>
        <w:tc>
          <w:tcPr>
            <w:tcW w:w="2500" w:type="dxa"/>
            <w:tcBorders>
              <w:top w:val="single" w:sz="12" w:space="0" w:color="auto"/>
              <w:left w:val="nil"/>
              <w:bottom w:val="single" w:sz="8" w:space="0" w:color="auto"/>
              <w:right w:val="single" w:sz="12" w:space="0" w:color="auto"/>
            </w:tcBorders>
            <w:shd w:val="clear" w:color="000000" w:fill="FFFFFF"/>
            <w:noWrap/>
            <w:vAlign w:val="center"/>
            <w:hideMark/>
          </w:tcPr>
          <w:p w14:paraId="348A35C3"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Nombre de usuario</w:t>
            </w:r>
          </w:p>
        </w:tc>
        <w:tc>
          <w:tcPr>
            <w:tcW w:w="2560" w:type="dxa"/>
            <w:tcBorders>
              <w:top w:val="single" w:sz="12" w:space="0" w:color="auto"/>
              <w:left w:val="nil"/>
              <w:bottom w:val="single" w:sz="12" w:space="0" w:color="auto"/>
              <w:right w:val="single" w:sz="12" w:space="0" w:color="auto"/>
            </w:tcBorders>
            <w:shd w:val="clear" w:color="000000" w:fill="FFFFFF"/>
            <w:noWrap/>
            <w:vAlign w:val="center"/>
            <w:hideMark/>
          </w:tcPr>
          <w:p w14:paraId="353D582D" w14:textId="3E847B1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r>
      <w:tr w:rsidR="003F71EF" w:rsidRPr="004D0030" w14:paraId="6407E481"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300C9A2A"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2F2F2"/>
            <w:vAlign w:val="center"/>
            <w:hideMark/>
          </w:tcPr>
          <w:p w14:paraId="6E831BE4" w14:textId="2E86F0D3"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ar/:id</w:t>
            </w:r>
            <w:r w:rsidRPr="004D0030">
              <w:rPr>
                <w:rFonts w:eastAsia="Times New Roman" w:cs="Arial"/>
                <w:color w:val="000000"/>
                <w:szCs w:val="24"/>
                <w:lang w:eastAsia="ca-ES"/>
              </w:rPr>
              <w:t>/</w:t>
            </w:r>
          </w:p>
        </w:tc>
        <w:tc>
          <w:tcPr>
            <w:tcW w:w="2500" w:type="dxa"/>
            <w:tcBorders>
              <w:top w:val="single" w:sz="12" w:space="0" w:color="auto"/>
              <w:left w:val="nil"/>
              <w:bottom w:val="single" w:sz="12" w:space="0" w:color="auto"/>
              <w:right w:val="single" w:sz="12" w:space="0" w:color="auto"/>
            </w:tcBorders>
            <w:shd w:val="clear" w:color="000000" w:fill="F2F2F2"/>
            <w:noWrap/>
            <w:vAlign w:val="center"/>
            <w:hideMark/>
          </w:tcPr>
          <w:p w14:paraId="36D1E37A"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coche</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2D109DA8" w14:textId="7C795256"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coche</w:t>
            </w:r>
          </w:p>
        </w:tc>
      </w:tr>
      <w:tr w:rsidR="003F71EF" w:rsidRPr="004D0030" w14:paraId="7B22CDFB"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1DD60DA5"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37D6322F" w14:textId="09D19FBA"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car/all</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2F4FF43D" w14:textId="754D757A"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2959A6B9" w14:textId="55589996"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coches</w:t>
            </w:r>
          </w:p>
        </w:tc>
      </w:tr>
      <w:tr w:rsidR="003F71EF" w:rsidRPr="004D0030" w14:paraId="4FAC5467"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01452261"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2F2F2"/>
            <w:vAlign w:val="center"/>
            <w:hideMark/>
          </w:tcPr>
          <w:p w14:paraId="54449105" w14:textId="49E96A93"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ai/:id</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2F2F2"/>
            <w:noWrap/>
            <w:vAlign w:val="center"/>
            <w:hideMark/>
          </w:tcPr>
          <w:p w14:paraId="657C45F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 la IA</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6B959954" w14:textId="4DA60884"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 la IA</w:t>
            </w:r>
          </w:p>
        </w:tc>
      </w:tr>
      <w:tr w:rsidR="003F71EF" w:rsidRPr="004D0030" w14:paraId="3CD87BA7"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212ED26E"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1C4B85BA" w14:textId="1AAA789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ai/all</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1855FA27" w14:textId="2AD67417"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356A6BE2" w14:textId="43090282"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as las IA</w:t>
            </w:r>
          </w:p>
        </w:tc>
      </w:tr>
      <w:tr w:rsidR="003F71EF" w:rsidRPr="004D0030" w14:paraId="63426EC8"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580C7E59"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2F2F2"/>
            <w:vAlign w:val="center"/>
            <w:hideMark/>
          </w:tcPr>
          <w:p w14:paraId="7257FD83" w14:textId="18E14E5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object/:id</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2F2F2"/>
            <w:noWrap/>
            <w:vAlign w:val="center"/>
            <w:hideMark/>
          </w:tcPr>
          <w:p w14:paraId="34A57AFC"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Objeto</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4B6BDAB5" w14:textId="4BB20819"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objeto</w:t>
            </w:r>
          </w:p>
        </w:tc>
      </w:tr>
      <w:tr w:rsidR="003F71EF" w:rsidRPr="004D0030" w14:paraId="612B197C"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06A0C89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613B61AD" w14:textId="16872165"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object/all</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3E1F257B" w14:textId="5C4D2B58"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4BEDAE48" w14:textId="07ED7CE1"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objetos</w:t>
            </w:r>
          </w:p>
        </w:tc>
      </w:tr>
      <w:tr w:rsidR="003F71EF" w:rsidRPr="004D0030" w14:paraId="7EA31EED"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2F2F2"/>
            <w:noWrap/>
            <w:vAlign w:val="center"/>
            <w:hideMark/>
          </w:tcPr>
          <w:p w14:paraId="4D7D8CE0"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2F2F2"/>
            <w:vAlign w:val="center"/>
            <w:hideMark/>
          </w:tcPr>
          <w:p w14:paraId="64925D9E" w14:textId="5918E599"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level/:id</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2F2F2"/>
            <w:noWrap/>
            <w:vAlign w:val="center"/>
            <w:hideMark/>
          </w:tcPr>
          <w:p w14:paraId="5E1E53FB" w14:textId="77777777" w:rsidR="003F71EF" w:rsidRPr="003F71EF" w:rsidRDefault="003F71EF" w:rsidP="0056132E">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Identificador del nivel</w:t>
            </w:r>
          </w:p>
        </w:tc>
        <w:tc>
          <w:tcPr>
            <w:tcW w:w="2560" w:type="dxa"/>
            <w:tcBorders>
              <w:top w:val="single" w:sz="12" w:space="0" w:color="auto"/>
              <w:left w:val="nil"/>
              <w:bottom w:val="single" w:sz="12" w:space="0" w:color="auto"/>
              <w:right w:val="single" w:sz="12" w:space="0" w:color="auto"/>
            </w:tcBorders>
            <w:shd w:val="clear" w:color="000000" w:fill="F2F2F2"/>
            <w:vAlign w:val="center"/>
            <w:hideMark/>
          </w:tcPr>
          <w:p w14:paraId="4C88BF5E" w14:textId="70B6AC12"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datos del nivel</w:t>
            </w:r>
          </w:p>
        </w:tc>
      </w:tr>
      <w:tr w:rsidR="003F71EF" w:rsidRPr="004D0030" w14:paraId="5F7D8199" w14:textId="77777777" w:rsidTr="004D0030">
        <w:trPr>
          <w:trHeight w:val="330"/>
        </w:trPr>
        <w:tc>
          <w:tcPr>
            <w:tcW w:w="794" w:type="dxa"/>
            <w:tcBorders>
              <w:top w:val="nil"/>
              <w:left w:val="single" w:sz="12" w:space="0" w:color="auto"/>
              <w:bottom w:val="single" w:sz="12" w:space="0" w:color="auto"/>
              <w:right w:val="single" w:sz="12" w:space="0" w:color="auto"/>
            </w:tcBorders>
            <w:shd w:val="clear" w:color="000000" w:fill="FFFFFF"/>
            <w:noWrap/>
            <w:vAlign w:val="center"/>
            <w:hideMark/>
          </w:tcPr>
          <w:p w14:paraId="52E66BF3" w14:textId="77777777"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GET</w:t>
            </w:r>
          </w:p>
        </w:tc>
        <w:tc>
          <w:tcPr>
            <w:tcW w:w="2940" w:type="dxa"/>
            <w:tcBorders>
              <w:top w:val="nil"/>
              <w:left w:val="nil"/>
              <w:bottom w:val="single" w:sz="12" w:space="0" w:color="auto"/>
              <w:right w:val="single" w:sz="12" w:space="0" w:color="auto"/>
            </w:tcBorders>
            <w:shd w:val="clear" w:color="000000" w:fill="FFFFFF"/>
            <w:vAlign w:val="center"/>
            <w:hideMark/>
          </w:tcPr>
          <w:p w14:paraId="6CC81ADF" w14:textId="2B2D0A7B" w:rsidR="003F71EF" w:rsidRPr="003F71EF" w:rsidRDefault="003F71EF" w:rsidP="003F71EF">
            <w:pPr>
              <w:spacing w:before="0" w:line="240" w:lineRule="auto"/>
              <w:jc w:val="center"/>
              <w:rPr>
                <w:rFonts w:eastAsia="Times New Roman" w:cs="Arial"/>
                <w:color w:val="000000"/>
                <w:szCs w:val="24"/>
                <w:lang w:eastAsia="ca-ES"/>
              </w:rPr>
            </w:pPr>
            <w:r w:rsidRPr="003F71EF">
              <w:rPr>
                <w:rFonts w:eastAsia="Times New Roman" w:cs="Arial"/>
                <w:color w:val="000000"/>
                <w:szCs w:val="24"/>
                <w:lang w:eastAsia="ca-ES"/>
              </w:rPr>
              <w:t>/level/all</w:t>
            </w:r>
            <w:r w:rsidRPr="004D0030">
              <w:rPr>
                <w:rFonts w:eastAsia="Times New Roman" w:cs="Arial"/>
                <w:color w:val="000000"/>
                <w:szCs w:val="24"/>
                <w:lang w:eastAsia="ca-ES"/>
              </w:rPr>
              <w:t>/</w:t>
            </w:r>
          </w:p>
        </w:tc>
        <w:tc>
          <w:tcPr>
            <w:tcW w:w="2500" w:type="dxa"/>
            <w:tcBorders>
              <w:top w:val="nil"/>
              <w:left w:val="nil"/>
              <w:bottom w:val="single" w:sz="12" w:space="0" w:color="auto"/>
              <w:right w:val="single" w:sz="12" w:space="0" w:color="auto"/>
            </w:tcBorders>
            <w:shd w:val="clear" w:color="000000" w:fill="FFFFFF"/>
            <w:noWrap/>
            <w:vAlign w:val="center"/>
            <w:hideMark/>
          </w:tcPr>
          <w:p w14:paraId="53BBD5CC" w14:textId="5A74A8EA" w:rsidR="003F71EF" w:rsidRPr="003F71EF" w:rsidRDefault="004D0030" w:rsidP="0056132E">
            <w:pPr>
              <w:spacing w:before="0" w:line="240" w:lineRule="auto"/>
              <w:jc w:val="center"/>
              <w:rPr>
                <w:rFonts w:eastAsia="Times New Roman" w:cs="Arial"/>
                <w:color w:val="000000"/>
                <w:szCs w:val="24"/>
                <w:lang w:eastAsia="ca-ES"/>
              </w:rPr>
            </w:pPr>
            <w:r>
              <w:rPr>
                <w:rFonts w:eastAsia="Times New Roman" w:cs="Arial"/>
                <w:color w:val="000000"/>
                <w:szCs w:val="24"/>
                <w:lang w:eastAsia="ca-ES"/>
              </w:rPr>
              <w:t>—</w:t>
            </w:r>
          </w:p>
        </w:tc>
        <w:tc>
          <w:tcPr>
            <w:tcW w:w="2560" w:type="dxa"/>
            <w:tcBorders>
              <w:top w:val="single" w:sz="12" w:space="0" w:color="auto"/>
              <w:left w:val="nil"/>
              <w:bottom w:val="single" w:sz="12" w:space="0" w:color="auto"/>
              <w:right w:val="single" w:sz="12" w:space="0" w:color="auto"/>
            </w:tcBorders>
            <w:shd w:val="clear" w:color="000000" w:fill="FFFFFF"/>
            <w:vAlign w:val="center"/>
            <w:hideMark/>
          </w:tcPr>
          <w:p w14:paraId="6805C574" w14:textId="2AF43543" w:rsidR="003F71EF" w:rsidRPr="003F71EF" w:rsidRDefault="004D0030" w:rsidP="004D0030">
            <w:pPr>
              <w:spacing w:before="0" w:line="240" w:lineRule="auto"/>
              <w:jc w:val="center"/>
              <w:rPr>
                <w:rFonts w:eastAsia="Times New Roman" w:cs="Arial"/>
                <w:color w:val="000000"/>
                <w:szCs w:val="24"/>
                <w:lang w:eastAsia="ca-ES"/>
              </w:rPr>
            </w:pPr>
            <w:r>
              <w:rPr>
                <w:rFonts w:eastAsia="Times New Roman" w:cs="Arial"/>
                <w:color w:val="000000"/>
                <w:szCs w:val="24"/>
                <w:lang w:eastAsia="ca-ES"/>
              </w:rPr>
              <w:t>Todos los niveles</w:t>
            </w:r>
          </w:p>
        </w:tc>
      </w:tr>
    </w:tbl>
    <w:p w14:paraId="75EAA79A" w14:textId="0032C046" w:rsidR="00A00FCE" w:rsidRPr="00A00FCE" w:rsidRDefault="00116B5D" w:rsidP="00F10A17">
      <w:pPr>
        <w:pStyle w:val="Llegenda"/>
        <w:rPr>
          <w:highlight w:val="red"/>
          <w:lang w:eastAsia="ca-ES"/>
        </w:rPr>
      </w:pPr>
      <w:bookmarkStart w:id="130" w:name="_Toc69497512"/>
      <w:r>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6</w:t>
      </w:r>
      <w:r w:rsidR="00D20794">
        <w:rPr>
          <w:noProof/>
        </w:rPr>
        <w:fldChar w:fldCharType="end"/>
      </w:r>
      <w:r>
        <w:t>: Tabla de la API.</w:t>
      </w:r>
      <w:bookmarkEnd w:id="130"/>
    </w:p>
    <w:p w14:paraId="13EF2197" w14:textId="7A1442A0" w:rsidR="00B52B17" w:rsidRDefault="00A00FCE" w:rsidP="00F10A17">
      <w:r>
        <w:t xml:space="preserve">Para poder </w:t>
      </w:r>
      <w:r w:rsidR="0056132E">
        <w:t xml:space="preserve">implementar </w:t>
      </w:r>
      <w:r w:rsidR="00B52B17">
        <w:t xml:space="preserve">esas rutas en el servidor se necesita usar el framework express para Node.js. Este framework facilita las interacciones web de manera que sea muy sencillo generar una ruta para que gestione las peticiones GET o POST. Para poder hacer eso hay que crear los métodos correspondientes y justo al final del código, asignarle un puerto para que escuche el servidor. </w:t>
      </w:r>
      <w:r w:rsidR="004D0030">
        <w:t>Además,</w:t>
      </w:r>
      <w:r w:rsidR="00B52B17">
        <w:t xml:space="preserve"> al servidor se le debe decir que gestione JSON</w:t>
      </w:r>
      <w:r w:rsidR="004D0030">
        <w:t>, ya que por defecto no lo hace.</w:t>
      </w:r>
    </w:p>
    <w:p w14:paraId="7F54C2B5"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7928A1"/>
        </w:rPr>
        <w:t>const</w:t>
      </w:r>
      <w:r>
        <w:rPr>
          <w:color w:val="545454"/>
        </w:rPr>
        <w:t xml:space="preserve"> express = </w:t>
      </w:r>
      <w:r>
        <w:rPr>
          <w:color w:val="7928A1"/>
        </w:rPr>
        <w:t>require</w:t>
      </w:r>
      <w:r>
        <w:rPr>
          <w:color w:val="545454"/>
        </w:rPr>
        <w:t>(</w:t>
      </w:r>
      <w:r>
        <w:rPr>
          <w:color w:val="008000"/>
        </w:rPr>
        <w:t>'express'</w:t>
      </w:r>
      <w:r>
        <w:rPr>
          <w:color w:val="545454"/>
        </w:rPr>
        <w:t>),</w:t>
      </w:r>
    </w:p>
    <w:p w14:paraId="71BE978E"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app = express(),</w:t>
      </w:r>
    </w:p>
    <w:p w14:paraId="37C921E4"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port = process.env.PORT || </w:t>
      </w:r>
      <w:r>
        <w:rPr>
          <w:color w:val="AA5D00"/>
        </w:rPr>
        <w:t>3000</w:t>
      </w:r>
      <w:r>
        <w:rPr>
          <w:color w:val="545454"/>
        </w:rPr>
        <w:t>,</w:t>
      </w:r>
    </w:p>
    <w:p w14:paraId="3A25F2AF"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bodyParser = </w:t>
      </w:r>
      <w:r>
        <w:rPr>
          <w:color w:val="7928A1"/>
        </w:rPr>
        <w:t>require</w:t>
      </w:r>
      <w:r>
        <w:rPr>
          <w:color w:val="545454"/>
        </w:rPr>
        <w:t>(</w:t>
      </w:r>
      <w:r>
        <w:rPr>
          <w:color w:val="008000"/>
        </w:rPr>
        <w:t>"body-parser"</w:t>
      </w:r>
      <w:r>
        <w:rPr>
          <w:color w:val="545454"/>
        </w:rPr>
        <w:t>);</w:t>
      </w:r>
    </w:p>
    <w:p w14:paraId="5CDBE8A8"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w:t>
      </w:r>
    </w:p>
    <w:p w14:paraId="1D7F1A6A" w14:textId="7751EC24" w:rsidR="004D0030" w:rsidRP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app.</w:t>
      </w:r>
      <w:r>
        <w:rPr>
          <w:color w:val="7928A1"/>
        </w:rPr>
        <w:t>use</w:t>
      </w:r>
      <w:r>
        <w:rPr>
          <w:color w:val="545454"/>
        </w:rPr>
        <w:t>(bodyParser.json());</w:t>
      </w:r>
    </w:p>
    <w:p w14:paraId="1CDD0B1B" w14:textId="77777777" w:rsidR="004D0030" w:rsidRP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
    <w:p w14:paraId="367CF474" w14:textId="66FFBF2E"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000000"/>
        </w:rPr>
        <w:t xml:space="preserve"> (...)</w:t>
      </w:r>
    </w:p>
    <w:p w14:paraId="7C5646A3"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
    <w:p w14:paraId="6D205007"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app.listen(port, () =&gt; {</w:t>
      </w:r>
    </w:p>
    <w:p w14:paraId="0BAB1794"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playerDB.createServer()</w:t>
      </w:r>
    </w:p>
    <w:p w14:paraId="3DB44622" w14:textId="77777777" w:rsid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console.log(</w:t>
      </w:r>
      <w:r>
        <w:rPr>
          <w:color w:val="008000"/>
        </w:rPr>
        <w:t>`Server created at http://localhost:${port}`</w:t>
      </w:r>
      <w:r>
        <w:rPr>
          <w:color w:val="545454"/>
        </w:rPr>
        <w:t>)</w:t>
      </w:r>
    </w:p>
    <w:p w14:paraId="47F35720" w14:textId="77777777" w:rsidR="004D0030" w:rsidRPr="00B52B17"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w:t>
      </w:r>
    </w:p>
    <w:p w14:paraId="1C470F3D" w14:textId="77777777" w:rsidR="004D0030" w:rsidRPr="004D0030" w:rsidRDefault="004D0030" w:rsidP="004D0030">
      <w:pPr>
        <w:pStyle w:val="HTMLambformatprevi"/>
        <w:numPr>
          <w:ilvl w:val="0"/>
          <w:numId w:val="2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p>
    <w:p w14:paraId="019C286B" w14:textId="5772A00C" w:rsidR="004D0030" w:rsidRDefault="004D0030" w:rsidP="00F10A17">
      <w:r>
        <w:t>Para crear las rutas, sigue una forma parecida a la siguiente:</w:t>
      </w:r>
    </w:p>
    <w:p w14:paraId="451C04D9" w14:textId="77777777" w:rsidR="004D0030" w:rsidRDefault="004D0030" w:rsidP="00CD7BC9">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app.post(</w:t>
      </w:r>
      <w:r>
        <w:rPr>
          <w:color w:val="008000"/>
        </w:rPr>
        <w:t>'/api/login/'</w:t>
      </w:r>
      <w:r>
        <w:rPr>
          <w:color w:val="545454"/>
        </w:rPr>
        <w:t>, (req, res) =&gt; {</w:t>
      </w:r>
    </w:p>
    <w:p w14:paraId="5EF2C076" w14:textId="77777777" w:rsidR="004D0030" w:rsidRDefault="004D0030" w:rsidP="00CD7BC9">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 xml:space="preserve">    playerDB.login(req, res)</w:t>
      </w:r>
    </w:p>
    <w:p w14:paraId="21CE6196" w14:textId="77777777" w:rsidR="004D0030" w:rsidRDefault="004D0030" w:rsidP="00CD7BC9">
      <w:pPr>
        <w:pStyle w:val="HTMLambformatprevi"/>
        <w:numPr>
          <w:ilvl w:val="0"/>
          <w:numId w:val="2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rPr>
          <w:color w:val="000000"/>
        </w:rPr>
      </w:pPr>
      <w:r>
        <w:rPr>
          <w:color w:val="545454"/>
        </w:rPr>
        <w:t>})</w:t>
      </w:r>
    </w:p>
    <w:p w14:paraId="31D99112" w14:textId="78235E5F" w:rsidR="00B52B17" w:rsidRDefault="004D0030" w:rsidP="00F10A17">
      <w:r>
        <w:lastRenderedPageBreak/>
        <w:t>Se llama a la función post</w:t>
      </w:r>
      <w:r w:rsidR="00CD7BC9">
        <w:t xml:space="preserve"> o get, se introduce la ruta, sin la primera parte del dominio, y después se </w:t>
      </w:r>
      <w:r w:rsidR="003F5414">
        <w:t>p</w:t>
      </w:r>
      <w:r w:rsidR="00CD7BC9">
        <w:t>one</w:t>
      </w:r>
      <w:r>
        <w:t xml:space="preserve"> </w:t>
      </w:r>
      <w:r w:rsidR="003F5414">
        <w:t>los parámetros req (request), que es el JSON o datos de envío, y res, que es para enviar al cliente los datos que se necesiten. A continuación, ya solo queda poner la funcionalidad del servidor una vez un usuario acceda a esa ruta. En este caso se redirige al método correspondiente en la DatabaseController.</w:t>
      </w:r>
    </w:p>
    <w:p w14:paraId="007F3EAC" w14:textId="112DDE20" w:rsidR="00B90BD6" w:rsidRPr="00B54D74" w:rsidRDefault="00B90BD6" w:rsidP="00F10A17">
      <w:pPr>
        <w:pStyle w:val="Ttol2"/>
        <w:rPr>
          <w:highlight w:val="yellow"/>
        </w:rPr>
      </w:pPr>
      <w:bookmarkStart w:id="131" w:name="_Toc70017730"/>
      <w:r w:rsidRPr="00B54D74">
        <w:rPr>
          <w:highlight w:val="yellow"/>
        </w:rPr>
        <w:t>MODO MULTIJUGADOR</w:t>
      </w:r>
      <w:bookmarkEnd w:id="131"/>
    </w:p>
    <w:p w14:paraId="61AD9070" w14:textId="2D87864B" w:rsidR="00B90BD6" w:rsidRPr="003F5414" w:rsidRDefault="003F5414" w:rsidP="00F10A17">
      <w:r w:rsidRPr="003F5414">
        <w:t>Una vez ya se tiene hecho el cliente y el servidor</w:t>
      </w:r>
      <w:r>
        <w:t>, solo queda empezar a desarrollar el modo multijugador.</w:t>
      </w:r>
    </w:p>
    <w:p w14:paraId="44228B41" w14:textId="12A9E389" w:rsidR="00BA3537" w:rsidRPr="000863CA" w:rsidRDefault="00BA3537" w:rsidP="00F10A17">
      <w:pPr>
        <w:pStyle w:val="Ttol3"/>
        <w:rPr>
          <w:rFonts w:eastAsia="Times New Roman"/>
          <w:lang w:eastAsia="ca-ES"/>
        </w:rPr>
      </w:pPr>
      <w:bookmarkStart w:id="132" w:name="_Toc70017731"/>
      <w:r w:rsidRPr="000863CA">
        <w:rPr>
          <w:rFonts w:eastAsia="Times New Roman"/>
          <w:lang w:eastAsia="ca-ES"/>
        </w:rPr>
        <w:t>COMUNICA</w:t>
      </w:r>
      <w:r w:rsidR="000D76FD" w:rsidRPr="000863CA">
        <w:rPr>
          <w:rFonts w:eastAsia="Times New Roman"/>
          <w:lang w:eastAsia="ca-ES"/>
        </w:rPr>
        <w:t>CIÓN</w:t>
      </w:r>
      <w:r w:rsidRPr="000863CA">
        <w:rPr>
          <w:rFonts w:eastAsia="Times New Roman"/>
          <w:lang w:eastAsia="ca-ES"/>
        </w:rPr>
        <w:t xml:space="preserve"> CON EL SERVIDOR</w:t>
      </w:r>
      <w:bookmarkEnd w:id="132"/>
    </w:p>
    <w:p w14:paraId="1217BA16" w14:textId="42FF1E7C" w:rsidR="00BA3537" w:rsidRDefault="003F5414" w:rsidP="00F10A17">
      <w:pPr>
        <w:rPr>
          <w:lang w:eastAsia="ca-ES"/>
        </w:rPr>
      </w:pPr>
      <w:r>
        <w:rPr>
          <w:lang w:eastAsia="ca-ES"/>
        </w:rPr>
        <w:t>Lo primero que se debe hacer establecer una conexión con el servidor. Para ello en este subapartado se ha desarrollado el inicio y cierre de sesión</w:t>
      </w:r>
      <w:r w:rsidR="001C32EB">
        <w:rPr>
          <w:lang w:eastAsia="ca-ES"/>
        </w:rPr>
        <w:t xml:space="preserve">, </w:t>
      </w:r>
      <w:r>
        <w:rPr>
          <w:lang w:eastAsia="ca-ES"/>
        </w:rPr>
        <w:t>el registro</w:t>
      </w:r>
      <w:r w:rsidR="001C32EB">
        <w:rPr>
          <w:lang w:eastAsia="ca-ES"/>
        </w:rPr>
        <w:t xml:space="preserve"> y el perfil</w:t>
      </w:r>
      <w:r>
        <w:rPr>
          <w:lang w:eastAsia="ca-ES"/>
        </w:rPr>
        <w:t>.</w:t>
      </w:r>
    </w:p>
    <w:p w14:paraId="55D9E79E" w14:textId="362F0DCF" w:rsidR="001C32EB" w:rsidRDefault="001C32EB" w:rsidP="00F10A17">
      <w:pPr>
        <w:rPr>
          <w:lang w:eastAsia="ca-ES"/>
        </w:rPr>
      </w:pPr>
      <w:r>
        <w:rPr>
          <w:lang w:eastAsia="ca-ES"/>
        </w:rPr>
        <w:t>Estas funciones se hacen en el menú principal, en la sección de multijugador. Así que lo primero que se hizo es diseñar esa parte del menú</w:t>
      </w:r>
      <w:r w:rsidR="00810A86">
        <w:rPr>
          <w:lang w:eastAsia="ca-ES"/>
        </w:rPr>
        <w:t>.</w:t>
      </w:r>
    </w:p>
    <w:p w14:paraId="289746C5" w14:textId="77777777" w:rsidR="00320AB6" w:rsidRDefault="001C32EB" w:rsidP="00320AB6">
      <w:pPr>
        <w:keepNext/>
      </w:pPr>
      <w:r>
        <w:rPr>
          <w:noProof/>
        </w:rPr>
        <w:drawing>
          <wp:inline distT="0" distB="0" distL="0" distR="0" wp14:anchorId="019ECAD2" wp14:editId="69F0B990">
            <wp:extent cx="2759730" cy="1422995"/>
            <wp:effectExtent l="0" t="0" r="2540" b="6350"/>
            <wp:docPr id="39" name="Imat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150" b="-1"/>
                    <a:stretch/>
                  </pic:blipFill>
                  <pic:spPr bwMode="auto">
                    <a:xfrm>
                      <a:off x="0" y="0"/>
                      <a:ext cx="2760602" cy="1423445"/>
                    </a:xfrm>
                    <a:prstGeom prst="rect">
                      <a:avLst/>
                    </a:prstGeom>
                    <a:ln>
                      <a:noFill/>
                    </a:ln>
                    <a:extLst>
                      <a:ext uri="{53640926-AAD7-44D8-BBD7-CCE9431645EC}">
                        <a14:shadowObscured xmlns:a14="http://schemas.microsoft.com/office/drawing/2010/main"/>
                      </a:ext>
                    </a:extLst>
                  </pic:spPr>
                </pic:pic>
              </a:graphicData>
            </a:graphic>
          </wp:inline>
        </w:drawing>
      </w:r>
      <w:r w:rsidRPr="001C32EB">
        <w:rPr>
          <w:noProof/>
        </w:rPr>
        <w:t xml:space="preserve"> </w:t>
      </w:r>
      <w:r>
        <w:rPr>
          <w:noProof/>
        </w:rPr>
        <w:drawing>
          <wp:inline distT="0" distB="0" distL="0" distR="0" wp14:anchorId="4F43B415" wp14:editId="7C142A58">
            <wp:extent cx="2720340" cy="1414608"/>
            <wp:effectExtent l="0" t="0" r="3810" b="0"/>
            <wp:docPr id="40" name="Imat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724"/>
                    <a:stretch/>
                  </pic:blipFill>
                  <pic:spPr bwMode="auto">
                    <a:xfrm>
                      <a:off x="0" y="0"/>
                      <a:ext cx="2721411" cy="1415165"/>
                    </a:xfrm>
                    <a:prstGeom prst="rect">
                      <a:avLst/>
                    </a:prstGeom>
                    <a:ln>
                      <a:noFill/>
                    </a:ln>
                    <a:extLst>
                      <a:ext uri="{53640926-AAD7-44D8-BBD7-CCE9431645EC}">
                        <a14:shadowObscured xmlns:a14="http://schemas.microsoft.com/office/drawing/2010/main"/>
                      </a:ext>
                    </a:extLst>
                  </pic:spPr>
                </pic:pic>
              </a:graphicData>
            </a:graphic>
          </wp:inline>
        </w:drawing>
      </w:r>
    </w:p>
    <w:p w14:paraId="37B1C067" w14:textId="5D934CD5" w:rsidR="001C32EB" w:rsidRPr="00320AB6" w:rsidRDefault="00320AB6" w:rsidP="00320AB6">
      <w:pPr>
        <w:pStyle w:val="Llegenda"/>
        <w:rPr>
          <w:highlight w:val="yellow"/>
        </w:rPr>
      </w:pPr>
      <w:r>
        <w:t xml:space="preserve">Figura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a \* ARABIC \s 1 </w:instrText>
      </w:r>
      <w:r>
        <w:fldChar w:fldCharType="separate"/>
      </w:r>
      <w:r>
        <w:rPr>
          <w:noProof/>
        </w:rPr>
        <w:t>11</w:t>
      </w:r>
      <w:r>
        <w:fldChar w:fldCharType="end"/>
      </w:r>
      <w:r>
        <w:t>: Diseño de la GUI del menú principal</w:t>
      </w:r>
      <w:r>
        <w:t xml:space="preserve"> en el modo multijugador</w:t>
      </w:r>
      <w:r>
        <w:t>.</w:t>
      </w:r>
    </w:p>
    <w:p w14:paraId="76B4D601" w14:textId="6733919C" w:rsidR="00810A86" w:rsidRDefault="00810A86" w:rsidP="00F10A17">
      <w:pPr>
        <w:rPr>
          <w:noProof/>
        </w:rPr>
      </w:pPr>
      <w:r>
        <w:rPr>
          <w:noProof/>
        </w:rPr>
        <w:t xml:space="preserve">Para poder gestionar bien esta parte, se cambió la clase que heredaba el WBP_MainMenu, por una clase propia, llamada MainMenuWidget. Así directamente se </w:t>
      </w:r>
      <w:r w:rsidR="00320AB6">
        <w:rPr>
          <w:noProof/>
        </w:rPr>
        <w:t>podía</w:t>
      </w:r>
      <w:r>
        <w:rPr>
          <w:noProof/>
        </w:rPr>
        <w:t xml:space="preserve"> unificar el </w:t>
      </w:r>
      <w:r w:rsidR="00320AB6">
        <w:rPr>
          <w:noProof/>
        </w:rPr>
        <w:t>código</w:t>
      </w:r>
      <w:r>
        <w:rPr>
          <w:noProof/>
        </w:rPr>
        <w:t xml:space="preserve"> en C++ con la programación gràfica. </w:t>
      </w:r>
    </w:p>
    <w:p w14:paraId="1C7B3EDF" w14:textId="0A3E65BD" w:rsidR="00810A86" w:rsidRDefault="00810A86" w:rsidP="00F10A17">
      <w:pPr>
        <w:rPr>
          <w:noProof/>
        </w:rPr>
      </w:pPr>
      <w:r>
        <w:rPr>
          <w:noProof/>
        </w:rPr>
        <w:t>A continuación se mostrará el incio de sesión en C++, que se verá como se hace la llamada a la API del servidor.</w:t>
      </w:r>
    </w:p>
    <w:p w14:paraId="77E7F8CE" w14:textId="772977B5" w:rsidR="00810A86" w:rsidRDefault="00810A86" w:rsidP="00810A86">
      <w:pPr>
        <w:rPr>
          <w:noProof/>
        </w:rPr>
      </w:pPr>
      <w:r>
        <w:rPr>
          <w:noProof/>
        </w:rPr>
        <w:lastRenderedPageBreak/>
        <w:t>Para hacer una llamada a la API Unreal Engine necesita dos métodos. El primero es el encargado de hacer el inicio de sesión. El segundo es el que, una vez llegue la respuesta, podrà gestionar los datos recibidos.</w:t>
      </w:r>
    </w:p>
    <w:p w14:paraId="0CE24DC6" w14:textId="2B2367AF" w:rsidR="00810A86" w:rsidRDefault="00810A86" w:rsidP="00810A86">
      <w:pPr>
        <w:rPr>
          <w:noProof/>
        </w:rPr>
      </w:pPr>
      <w:r>
        <w:rPr>
          <w:noProof/>
        </w:rPr>
        <w:t>El primer método, que es el que se verá a continuación, es el que hace las llamadas al servidor. Para ayudar ha hacer esas ll</w:t>
      </w:r>
      <w:r w:rsidR="00320AB6">
        <w:rPr>
          <w:noProof/>
        </w:rPr>
        <w:t>a</w:t>
      </w:r>
      <w:r>
        <w:rPr>
          <w:noProof/>
        </w:rPr>
        <w:t xml:space="preserve">madas se ha creado una clase, </w:t>
      </w:r>
      <w:r w:rsidRPr="00810A86">
        <w:rPr>
          <w:noProof/>
        </w:rPr>
        <w:t>HTTPCommunication</w:t>
      </w:r>
      <w:r>
        <w:rPr>
          <w:noProof/>
        </w:rPr>
        <w:t xml:space="preserve">, que será </w:t>
      </w:r>
      <w:r w:rsidR="00320AB6">
        <w:rPr>
          <w:noProof/>
        </w:rPr>
        <w:t>quien acabe de rellenar toda la URL y los datos que queden para que el envío sea correcto.</w:t>
      </w:r>
    </w:p>
    <w:p w14:paraId="7340700E" w14:textId="72F56A5B" w:rsidR="00320AB6" w:rsidRDefault="00320AB6" w:rsidP="00810A86">
      <w:pPr>
        <w:rPr>
          <w:noProof/>
        </w:rPr>
      </w:pPr>
      <w:r>
        <w:rPr>
          <w:noProof/>
        </w:rPr>
        <w:t>Así que en este método, solo hará falta crear el JSON, para enviarle al servidor y enviar la petición por la ruta especifica.</w:t>
      </w:r>
    </w:p>
    <w:p w14:paraId="67EF29D7" w14:textId="20A8E48F"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7928A1"/>
        </w:rPr>
        <w:t>void</w:t>
      </w:r>
      <w:r>
        <w:rPr>
          <w:color w:val="545454"/>
        </w:rPr>
        <w:t xml:space="preserve"> </w:t>
      </w:r>
      <w:r>
        <w:rPr>
          <w:color w:val="007FAA"/>
        </w:rPr>
        <w:t>UMainMenuWidget</w:t>
      </w:r>
      <w:r>
        <w:rPr>
          <w:color w:val="545454"/>
        </w:rPr>
        <w:t>::</w:t>
      </w:r>
      <w:r>
        <w:rPr>
          <w:color w:val="007FAA"/>
        </w:rPr>
        <w:t>Login</w:t>
      </w:r>
      <w:r>
        <w:rPr>
          <w:color w:val="545454"/>
        </w:rPr>
        <w:t>(</w:t>
      </w:r>
      <w:r>
        <w:rPr>
          <w:color w:val="007FAA"/>
        </w:rPr>
        <w:t>FString</w:t>
      </w:r>
      <w:r>
        <w:rPr>
          <w:color w:val="545454"/>
        </w:rPr>
        <w:t xml:space="preserve"> username, </w:t>
      </w:r>
      <w:r>
        <w:rPr>
          <w:color w:val="007FAA"/>
        </w:rPr>
        <w:t>FString</w:t>
      </w:r>
      <w:r>
        <w:rPr>
          <w:color w:val="545454"/>
        </w:rPr>
        <w:t xml:space="preserve"> password, </w:t>
      </w:r>
      <w:r>
        <w:rPr>
          <w:color w:val="545454"/>
        </w:rPr>
        <w:tab/>
      </w:r>
      <w:r>
        <w:rPr>
          <w:color w:val="545454"/>
        </w:rPr>
        <w:tab/>
      </w:r>
      <w:r>
        <w:rPr>
          <w:color w:val="545454"/>
        </w:rPr>
        <w:tab/>
      </w:r>
      <w:r>
        <w:rPr>
          <w:color w:val="7928A1"/>
        </w:rPr>
        <w:t>bool</w:t>
      </w:r>
      <w:r>
        <w:rPr>
          <w:color w:val="545454"/>
        </w:rPr>
        <w:t xml:space="preserve"> save)</w:t>
      </w:r>
    </w:p>
    <w:p w14:paraId="5D250554"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w:t>
      </w:r>
    </w:p>
    <w:p w14:paraId="704A5AC1" w14:textId="0A196AC5"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t xml:space="preserve">responseCorrect = </w:t>
      </w:r>
      <w:r>
        <w:rPr>
          <w:color w:val="7928A1"/>
        </w:rPr>
        <w:t>false</w:t>
      </w:r>
      <w:r>
        <w:rPr>
          <w:color w:val="545454"/>
        </w:rPr>
        <w:t>;</w:t>
      </w:r>
    </w:p>
    <w:p w14:paraId="6F8885E3" w14:textId="0C21C370"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t xml:space="preserve">responseRecieved = </w:t>
      </w:r>
      <w:r>
        <w:rPr>
          <w:color w:val="7928A1"/>
        </w:rPr>
        <w:t>false</w:t>
      </w:r>
      <w:r>
        <w:rPr>
          <w:color w:val="545454"/>
        </w:rPr>
        <w:t>;</w:t>
      </w:r>
    </w:p>
    <w:p w14:paraId="63854555"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 </w:t>
      </w:r>
    </w:p>
    <w:p w14:paraId="0AC1AF11" w14:textId="06535830"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r>
        <w:rPr>
          <w:color w:val="007FAA"/>
        </w:rPr>
        <w:t>FString</w:t>
      </w:r>
      <w:r>
        <w:rPr>
          <w:color w:val="545454"/>
        </w:rPr>
        <w:t xml:space="preserve"> json;</w:t>
      </w:r>
    </w:p>
    <w:p w14:paraId="4365C2D7" w14:textId="466ADB44"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r>
      <w:r>
        <w:rPr>
          <w:color w:val="007FAA"/>
        </w:rPr>
        <w:t>FLoginStruct</w:t>
      </w:r>
      <w:r>
        <w:rPr>
          <w:color w:val="545454"/>
        </w:rPr>
        <w:t xml:space="preserve"> loginStruct;</w:t>
      </w:r>
    </w:p>
    <w:p w14:paraId="31F09DA1" w14:textId="0C6A918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t>loginStruct.username = username;</w:t>
      </w:r>
    </w:p>
    <w:p w14:paraId="76DBF610" w14:textId="6F5DA901"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545454"/>
        </w:rPr>
        <w:tab/>
        <w:t>loginStruct.password = password;</w:t>
      </w:r>
    </w:p>
    <w:p w14:paraId="6F7BB613" w14:textId="76DA6954"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007FAA"/>
        </w:rPr>
        <w:t>FJsonObjectConverter</w:t>
      </w:r>
      <w:r>
        <w:rPr>
          <w:color w:val="545454"/>
        </w:rPr>
        <w:t>::</w:t>
      </w:r>
      <w:r>
        <w:rPr>
          <w:color w:val="007FAA"/>
        </w:rPr>
        <w:t>UStructToJsonObjectString</w:t>
      </w:r>
      <w:r>
        <w:rPr>
          <w:color w:val="545454"/>
        </w:rPr>
        <w:t>(</w:t>
      </w:r>
      <w:r>
        <w:rPr>
          <w:color w:val="007FAA"/>
        </w:rPr>
        <w:t>FLoginStr</w:t>
      </w:r>
      <w:r>
        <w:rPr>
          <w:color w:val="007FAA"/>
        </w:rPr>
        <w:tab/>
      </w:r>
      <w:r>
        <w:rPr>
          <w:color w:val="007FAA"/>
        </w:rPr>
        <w:tab/>
      </w:r>
      <w:r>
        <w:rPr>
          <w:color w:val="007FAA"/>
        </w:rPr>
        <w:tab/>
        <w:t>uct</w:t>
      </w:r>
      <w:r>
        <w:rPr>
          <w:color w:val="545454"/>
        </w:rPr>
        <w:t>::</w:t>
      </w:r>
      <w:r>
        <w:rPr>
          <w:color w:val="007FAA"/>
        </w:rPr>
        <w:t>StaticStruct</w:t>
      </w:r>
      <w:r>
        <w:rPr>
          <w:color w:val="545454"/>
        </w:rPr>
        <w:t xml:space="preserve">(), &amp;loginStruct, json, </w:t>
      </w:r>
      <w:r>
        <w:rPr>
          <w:color w:val="AA5D00"/>
        </w:rPr>
        <w:t>0</w:t>
      </w:r>
      <w:r>
        <w:rPr>
          <w:color w:val="545454"/>
        </w:rPr>
        <w:t xml:space="preserve">, </w:t>
      </w:r>
      <w:r>
        <w:rPr>
          <w:color w:val="AA5D00"/>
        </w:rPr>
        <w:t>0</w:t>
      </w:r>
      <w:r>
        <w:rPr>
          <w:color w:val="545454"/>
        </w:rPr>
        <w:t>);</w:t>
      </w:r>
    </w:p>
    <w:p w14:paraId="7804F740"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 </w:t>
      </w:r>
    </w:p>
    <w:p w14:paraId="718E584B" w14:textId="7A6C696C"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007FAA"/>
        </w:rPr>
        <w:t>TSharedRef</w:t>
      </w:r>
      <w:r>
        <w:rPr>
          <w:color w:val="545454"/>
        </w:rPr>
        <w:t>&lt;</w:t>
      </w:r>
      <w:r>
        <w:rPr>
          <w:color w:val="007FAA"/>
        </w:rPr>
        <w:t>IHttpRequest</w:t>
      </w:r>
      <w:r>
        <w:rPr>
          <w:color w:val="545454"/>
        </w:rPr>
        <w:t xml:space="preserve">, </w:t>
      </w:r>
      <w:r>
        <w:rPr>
          <w:color w:val="007FAA"/>
        </w:rPr>
        <w:t>ESPMode</w:t>
      </w:r>
      <w:r>
        <w:rPr>
          <w:color w:val="545454"/>
        </w:rPr>
        <w:t>::</w:t>
      </w:r>
      <w:r>
        <w:rPr>
          <w:color w:val="007FAA"/>
        </w:rPr>
        <w:t>ThreadSafe</w:t>
      </w:r>
      <w:r>
        <w:rPr>
          <w:color w:val="545454"/>
        </w:rPr>
        <w:t xml:space="preserve">&gt; </w:t>
      </w:r>
      <w:r>
        <w:rPr>
          <w:color w:val="007FAA"/>
        </w:rPr>
        <w:t>Request</w:t>
      </w:r>
      <w:r>
        <w:rPr>
          <w:color w:val="545454"/>
        </w:rPr>
        <w:t xml:space="preserve"> = </w:t>
      </w:r>
      <w:r>
        <w:rPr>
          <w:color w:val="545454"/>
        </w:rPr>
        <w:tab/>
      </w:r>
      <w:r>
        <w:rPr>
          <w:color w:val="545454"/>
        </w:rPr>
        <w:tab/>
      </w:r>
      <w:r>
        <w:rPr>
          <w:color w:val="545454"/>
        </w:rPr>
        <w:tab/>
      </w:r>
      <w:r>
        <w:rPr>
          <w:color w:val="007FAA"/>
        </w:rPr>
        <w:t>FHttpModule</w:t>
      </w:r>
      <w:r>
        <w:rPr>
          <w:color w:val="545454"/>
        </w:rPr>
        <w:t>::</w:t>
      </w:r>
      <w:r>
        <w:rPr>
          <w:color w:val="007FAA"/>
        </w:rPr>
        <w:t>Get</w:t>
      </w:r>
      <w:r>
        <w:rPr>
          <w:color w:val="545454"/>
        </w:rPr>
        <w:t>().</w:t>
      </w:r>
      <w:r>
        <w:rPr>
          <w:color w:val="007FAA"/>
        </w:rPr>
        <w:t>CreateRequest</w:t>
      </w:r>
      <w:r>
        <w:rPr>
          <w:color w:val="545454"/>
        </w:rPr>
        <w:t>();</w:t>
      </w:r>
    </w:p>
    <w:p w14:paraId="7CDE33CC" w14:textId="2E94E1BD"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r>
      <w:r>
        <w:rPr>
          <w:color w:val="007FAA"/>
        </w:rPr>
        <w:t>Request</w:t>
      </w:r>
      <w:r>
        <w:rPr>
          <w:color w:val="545454"/>
        </w:rPr>
        <w:t>-&gt;</w:t>
      </w:r>
      <w:r>
        <w:rPr>
          <w:color w:val="007FAA"/>
        </w:rPr>
        <w:t>OnProcessRequestComplete</w:t>
      </w:r>
      <w:r>
        <w:rPr>
          <w:color w:val="545454"/>
        </w:rPr>
        <w:t>().</w:t>
      </w:r>
      <w:r>
        <w:rPr>
          <w:color w:val="007FAA"/>
        </w:rPr>
        <w:t>BindUObject</w:t>
      </w:r>
      <w:r>
        <w:rPr>
          <w:color w:val="545454"/>
        </w:rPr>
        <w:t>(</w:t>
      </w:r>
      <w:r>
        <w:rPr>
          <w:color w:val="7928A1"/>
        </w:rPr>
        <w:t>this</w:t>
      </w:r>
      <w:r>
        <w:rPr>
          <w:color w:val="545454"/>
        </w:rPr>
        <w:t xml:space="preserve">, </w:t>
      </w:r>
      <w:r>
        <w:rPr>
          <w:color w:val="545454"/>
        </w:rPr>
        <w:tab/>
      </w:r>
      <w:r>
        <w:rPr>
          <w:color w:val="545454"/>
        </w:rPr>
        <w:tab/>
      </w:r>
      <w:r>
        <w:rPr>
          <w:color w:val="545454"/>
        </w:rPr>
        <w:tab/>
        <w:t>&amp;</w:t>
      </w:r>
      <w:r>
        <w:rPr>
          <w:color w:val="007FAA"/>
        </w:rPr>
        <w:t>UMainMenuWidget</w:t>
      </w:r>
      <w:r>
        <w:rPr>
          <w:color w:val="545454"/>
        </w:rPr>
        <w:t>::</w:t>
      </w:r>
      <w:r>
        <w:rPr>
          <w:color w:val="007FAA"/>
        </w:rPr>
        <w:t>OnResponseReceived</w:t>
      </w:r>
      <w:r>
        <w:rPr>
          <w:color w:val="545454"/>
        </w:rPr>
        <w:t>);</w:t>
      </w:r>
    </w:p>
    <w:p w14:paraId="7376115E"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 </w:t>
      </w:r>
    </w:p>
    <w:p w14:paraId="13853185" w14:textId="77777777" w:rsid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ab/>
        <w:t>controller-&gt;</w:t>
      </w:r>
      <w:r>
        <w:rPr>
          <w:color w:val="007FAA"/>
        </w:rPr>
        <w:t>SendPost</w:t>
      </w:r>
      <w:r>
        <w:rPr>
          <w:color w:val="545454"/>
        </w:rPr>
        <w:t>(</w:t>
      </w:r>
      <w:r>
        <w:rPr>
          <w:color w:val="007FAA"/>
        </w:rPr>
        <w:t>Request</w:t>
      </w:r>
      <w:r>
        <w:rPr>
          <w:color w:val="545454"/>
        </w:rPr>
        <w:t xml:space="preserve">, </w:t>
      </w:r>
      <w:r>
        <w:rPr>
          <w:color w:val="008000"/>
        </w:rPr>
        <w:t>"/api/login"</w:t>
      </w:r>
      <w:r>
        <w:rPr>
          <w:color w:val="545454"/>
        </w:rPr>
        <w:t>, json);</w:t>
      </w:r>
    </w:p>
    <w:p w14:paraId="77C98438" w14:textId="610A736E" w:rsidR="00810A86" w:rsidRPr="00810A86" w:rsidRDefault="00810A86" w:rsidP="00810A86">
      <w:pPr>
        <w:pStyle w:val="HTMLambformatprevi"/>
        <w:numPr>
          <w:ilvl w:val="0"/>
          <w:numId w:val="25"/>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849611177"/>
        <w:rPr>
          <w:color w:val="000000"/>
        </w:rPr>
      </w:pPr>
      <w:r>
        <w:rPr>
          <w:color w:val="545454"/>
        </w:rPr>
        <w:t>}</w:t>
      </w:r>
    </w:p>
    <w:p w14:paraId="6E76A5BC" w14:textId="7B1D7FB6" w:rsidR="00810A86" w:rsidRDefault="00320AB6" w:rsidP="00F10A17">
      <w:pPr>
        <w:rPr>
          <w:lang w:eastAsia="ca-ES"/>
        </w:rPr>
      </w:pPr>
      <w:r>
        <w:rPr>
          <w:lang w:eastAsia="ca-ES"/>
        </w:rPr>
        <w:t>La segunda clase, solo mira cuál ha sido el código de respuesta del servidor y activa un atributo bool.</w:t>
      </w:r>
    </w:p>
    <w:p w14:paraId="452E858F" w14:textId="7777777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7928A1"/>
        </w:rPr>
        <w:t>void</w:t>
      </w:r>
      <w:r>
        <w:rPr>
          <w:color w:val="545454"/>
        </w:rPr>
        <w:t xml:space="preserve"> </w:t>
      </w:r>
      <w:r>
        <w:rPr>
          <w:color w:val="007FAA"/>
        </w:rPr>
        <w:t>UMainMenuWidget</w:t>
      </w:r>
      <w:r>
        <w:rPr>
          <w:color w:val="545454"/>
        </w:rPr>
        <w:t>::</w:t>
      </w:r>
      <w:r>
        <w:rPr>
          <w:color w:val="007FAA"/>
        </w:rPr>
        <w:t>OnResponseReceived</w:t>
      </w:r>
      <w:r>
        <w:rPr>
          <w:color w:val="545454"/>
        </w:rPr>
        <w:t>(</w:t>
      </w:r>
      <w:r>
        <w:rPr>
          <w:color w:val="007FAA"/>
        </w:rPr>
        <w:t>FHttpRequestPtr</w:t>
      </w:r>
      <w:r>
        <w:rPr>
          <w:color w:val="545454"/>
        </w:rPr>
        <w:t xml:space="preserve"> </w:t>
      </w:r>
      <w:r>
        <w:rPr>
          <w:color w:val="007FAA"/>
        </w:rPr>
        <w:t>Request</w:t>
      </w:r>
      <w:r>
        <w:rPr>
          <w:color w:val="545454"/>
        </w:rPr>
        <w:t xml:space="preserve">, </w:t>
      </w:r>
      <w:r>
        <w:rPr>
          <w:color w:val="545454"/>
        </w:rPr>
        <w:tab/>
      </w:r>
      <w:r>
        <w:rPr>
          <w:color w:val="545454"/>
        </w:rPr>
        <w:tab/>
      </w:r>
      <w:r>
        <w:rPr>
          <w:color w:val="545454"/>
        </w:rPr>
        <w:tab/>
      </w:r>
      <w:r>
        <w:rPr>
          <w:color w:val="007FAA"/>
        </w:rPr>
        <w:t>FHttpResponsePtr</w:t>
      </w:r>
      <w:r>
        <w:rPr>
          <w:color w:val="545454"/>
        </w:rPr>
        <w:t xml:space="preserve"> </w:t>
      </w:r>
      <w:r>
        <w:rPr>
          <w:color w:val="007FAA"/>
        </w:rPr>
        <w:t>Response</w:t>
      </w:r>
      <w:r>
        <w:rPr>
          <w:color w:val="545454"/>
        </w:rPr>
        <w:t xml:space="preserve">, </w:t>
      </w:r>
      <w:r>
        <w:rPr>
          <w:color w:val="7928A1"/>
        </w:rPr>
        <w:t>bool</w:t>
      </w:r>
      <w:r>
        <w:rPr>
          <w:color w:val="545454"/>
        </w:rPr>
        <w:t xml:space="preserve"> bWasSuccessful)</w:t>
      </w:r>
    </w:p>
    <w:p w14:paraId="24C6951E" w14:textId="7777777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w:t>
      </w:r>
    </w:p>
    <w:p w14:paraId="71537564" w14:textId="4715DBF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sidR="00320AB6">
        <w:rPr>
          <w:color w:val="545454"/>
        </w:rPr>
        <w:tab/>
      </w:r>
      <w:r>
        <w:rPr>
          <w:color w:val="7928A1"/>
        </w:rPr>
        <w:t>if</w:t>
      </w:r>
      <w:r>
        <w:rPr>
          <w:color w:val="545454"/>
        </w:rPr>
        <w:t xml:space="preserve"> (controller-&gt;</w:t>
      </w:r>
      <w:r>
        <w:rPr>
          <w:color w:val="007FAA"/>
        </w:rPr>
        <w:t>IsSuccessful</w:t>
      </w:r>
      <w:r>
        <w:rPr>
          <w:color w:val="545454"/>
        </w:rPr>
        <w:t>(</w:t>
      </w:r>
      <w:r>
        <w:rPr>
          <w:color w:val="007FAA"/>
        </w:rPr>
        <w:t>Response</w:t>
      </w:r>
      <w:r>
        <w:rPr>
          <w:color w:val="545454"/>
        </w:rPr>
        <w:t>-&gt;</w:t>
      </w:r>
      <w:r>
        <w:rPr>
          <w:color w:val="007FAA"/>
        </w:rPr>
        <w:t>GetResponseCode</w:t>
      </w:r>
      <w:r>
        <w:rPr>
          <w:color w:val="545454"/>
        </w:rPr>
        <w:t>()))</w:t>
      </w:r>
    </w:p>
    <w:p w14:paraId="29CB60D6" w14:textId="2CA47C88"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sidR="00320AB6">
        <w:rPr>
          <w:color w:val="545454"/>
        </w:rPr>
        <w:tab/>
      </w:r>
      <w:r>
        <w:rPr>
          <w:color w:val="545454"/>
        </w:rPr>
        <w:t>{</w:t>
      </w:r>
    </w:p>
    <w:p w14:paraId="7A4EAD9B" w14:textId="3D4A332A"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Pr>
          <w:color w:val="545454"/>
        </w:rPr>
        <w:tab/>
      </w:r>
      <w:r w:rsidR="00320AB6">
        <w:rPr>
          <w:color w:val="545454"/>
        </w:rPr>
        <w:tab/>
      </w:r>
      <w:r>
        <w:rPr>
          <w:color w:val="545454"/>
        </w:rPr>
        <w:t xml:space="preserve">responseCorrect = </w:t>
      </w:r>
      <w:r>
        <w:rPr>
          <w:color w:val="7928A1"/>
        </w:rPr>
        <w:t>true</w:t>
      </w:r>
      <w:r>
        <w:rPr>
          <w:color w:val="545454"/>
        </w:rPr>
        <w:t>;</w:t>
      </w:r>
    </w:p>
    <w:p w14:paraId="37671888" w14:textId="6299B037" w:rsid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545454"/>
        </w:rPr>
        <w:tab/>
      </w:r>
      <w:r w:rsidR="00320AB6">
        <w:rPr>
          <w:color w:val="545454"/>
        </w:rPr>
        <w:tab/>
      </w:r>
      <w:r>
        <w:rPr>
          <w:color w:val="545454"/>
        </w:rPr>
        <w:t>}</w:t>
      </w:r>
    </w:p>
    <w:p w14:paraId="602C6AC0" w14:textId="5FF90400" w:rsidR="00810A86" w:rsidRDefault="00320AB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Pr>
          <w:color w:val="7928A1"/>
        </w:rPr>
        <w:tab/>
      </w:r>
      <w:r w:rsidR="00810A86">
        <w:rPr>
          <w:color w:val="545454"/>
        </w:rPr>
        <w:tab/>
        <w:t xml:space="preserve">responseRecieved = </w:t>
      </w:r>
      <w:r w:rsidR="00810A86">
        <w:rPr>
          <w:color w:val="7928A1"/>
        </w:rPr>
        <w:t>true</w:t>
      </w:r>
      <w:r w:rsidR="00810A86">
        <w:rPr>
          <w:color w:val="545454"/>
        </w:rPr>
        <w:t>;</w:t>
      </w:r>
    </w:p>
    <w:p w14:paraId="23083034" w14:textId="77777777" w:rsidR="00810A86" w:rsidRPr="00810A86" w:rsidRDefault="00810A86" w:rsidP="00810A86">
      <w:pPr>
        <w:pStyle w:val="HTMLambformatprevi"/>
        <w:numPr>
          <w:ilvl w:val="0"/>
          <w:numId w:val="26"/>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rPr>
          <w:color w:val="000000"/>
        </w:rPr>
      </w:pPr>
      <w:r w:rsidRPr="00810A86">
        <w:rPr>
          <w:color w:val="545454"/>
        </w:rPr>
        <w:t>} </w:t>
      </w:r>
    </w:p>
    <w:p w14:paraId="41539146" w14:textId="4B10CFDF" w:rsidR="00810A86" w:rsidRDefault="00320AB6" w:rsidP="00F10A17">
      <w:pPr>
        <w:rPr>
          <w:lang w:eastAsia="ca-ES"/>
        </w:rPr>
      </w:pPr>
      <w:r>
        <w:rPr>
          <w:lang w:eastAsia="ca-ES"/>
        </w:rPr>
        <w:t xml:space="preserve">Una vez hechos esos métodos, se ha programado una función en el blueprint del menú principal. Lo importante que tiene esa función es que, al ser una llamada </w:t>
      </w:r>
      <w:r>
        <w:rPr>
          <w:lang w:eastAsia="ca-ES"/>
        </w:rPr>
        <w:lastRenderedPageBreak/>
        <w:t>asíncrona, se debe esperar a que lleguen los datos. Para hacer eso se ha hecho una espera activa, así que, cuando ya se ha enviado la petición y no se haya recibido una respuesta, se esperará 0.1 segundos, así continuamente hasta que llegue la respuesta.</w:t>
      </w:r>
    </w:p>
    <w:p w14:paraId="284A2698" w14:textId="77777777" w:rsidR="00320AB6" w:rsidRDefault="00320AB6" w:rsidP="00320AB6">
      <w:pPr>
        <w:keepNext/>
      </w:pPr>
      <w:r>
        <w:rPr>
          <w:noProof/>
        </w:rPr>
        <w:drawing>
          <wp:inline distT="0" distB="0" distL="0" distR="0" wp14:anchorId="65536CB4" wp14:editId="19BD0D3C">
            <wp:extent cx="5579110" cy="2371090"/>
            <wp:effectExtent l="0" t="0" r="2540" b="0"/>
            <wp:docPr id="42" name="Imat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110" cy="2371090"/>
                    </a:xfrm>
                    <a:prstGeom prst="rect">
                      <a:avLst/>
                    </a:prstGeom>
                  </pic:spPr>
                </pic:pic>
              </a:graphicData>
            </a:graphic>
          </wp:inline>
        </w:drawing>
      </w:r>
    </w:p>
    <w:p w14:paraId="3DE770BE" w14:textId="08FD4CDF" w:rsidR="00320AB6" w:rsidRDefault="00320AB6" w:rsidP="00320AB6">
      <w:pPr>
        <w:pStyle w:val="Llegenda"/>
      </w:pPr>
      <w:r>
        <w:t xml:space="preserve">Figura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a \* ARABIC \s 1 </w:instrText>
      </w:r>
      <w:r>
        <w:fldChar w:fldCharType="separate"/>
      </w:r>
      <w:r>
        <w:rPr>
          <w:noProof/>
        </w:rPr>
        <w:t>12</w:t>
      </w:r>
      <w:r>
        <w:fldChar w:fldCharType="end"/>
      </w:r>
      <w:r>
        <w:t>: Sección del código del método Login de WBP_MainMenu.</w:t>
      </w:r>
    </w:p>
    <w:p w14:paraId="6489CE09" w14:textId="14AFF18E" w:rsidR="000863CA" w:rsidRDefault="00320AB6" w:rsidP="00320AB6">
      <w:r>
        <w:t>Las otras funcionalidades</w:t>
      </w:r>
      <w:r w:rsidR="000863CA">
        <w:t xml:space="preserve"> son</w:t>
      </w:r>
      <w:r>
        <w:t xml:space="preserve"> bastante </w:t>
      </w:r>
      <w:r w:rsidR="000863CA">
        <w:t>simétricas, ya que</w:t>
      </w:r>
      <w:r>
        <w:t xml:space="preserve"> no reciben ningún dato, solo informan al servidor. Aunque la única diferencia que hay es en el método que </w:t>
      </w:r>
      <w:r w:rsidR="000863CA">
        <w:t xml:space="preserve">recibe los datos cuando se pide un perfil. </w:t>
      </w:r>
    </w:p>
    <w:p w14:paraId="787ABA7C" w14:textId="2DAB9AF7" w:rsidR="00320AB6" w:rsidRDefault="000863CA" w:rsidP="00320AB6">
      <w:r>
        <w:t>Así que, en vez de usar el método anterior, OnResponseRecieved, usa el siguiente.</w:t>
      </w:r>
    </w:p>
    <w:p w14:paraId="64427F8F" w14:textId="7413BB79" w:rsidR="000863CA" w:rsidRDefault="000863CA" w:rsidP="00320AB6">
      <w:r>
        <w:t>Ese método, aparte de hacer la función del método anterior, crea un struct con los datos del jugador y los guarda. Ya que de momento esos datos solo lo puede consultar el propio jugador.</w:t>
      </w:r>
    </w:p>
    <w:p w14:paraId="0706F333" w14:textId="01EECFC5"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7928A1"/>
        </w:rPr>
        <w:t>void</w:t>
      </w:r>
      <w:r>
        <w:rPr>
          <w:color w:val="545454"/>
        </w:rPr>
        <w:t xml:space="preserve"> </w:t>
      </w:r>
      <w:r>
        <w:rPr>
          <w:color w:val="007FAA"/>
        </w:rPr>
        <w:t>UMainMenuWidget</w:t>
      </w:r>
      <w:r>
        <w:rPr>
          <w:color w:val="545454"/>
        </w:rPr>
        <w:t>::</w:t>
      </w:r>
      <w:r>
        <w:rPr>
          <w:color w:val="007FAA"/>
        </w:rPr>
        <w:t>OnResponseUserReceived</w:t>
      </w:r>
      <w:r>
        <w:rPr>
          <w:color w:val="545454"/>
        </w:rPr>
        <w:t>(</w:t>
      </w:r>
      <w:r>
        <w:rPr>
          <w:color w:val="007FAA"/>
        </w:rPr>
        <w:t>FHttpRequestPtr</w:t>
      </w:r>
      <w:r>
        <w:rPr>
          <w:color w:val="545454"/>
        </w:rPr>
        <w:t xml:space="preserve"> </w:t>
      </w:r>
      <w:r>
        <w:rPr>
          <w:color w:val="545454"/>
        </w:rPr>
        <w:tab/>
      </w:r>
      <w:r>
        <w:rPr>
          <w:color w:val="545454"/>
        </w:rPr>
        <w:tab/>
      </w:r>
      <w:r>
        <w:rPr>
          <w:color w:val="545454"/>
        </w:rPr>
        <w:tab/>
      </w:r>
      <w:r>
        <w:rPr>
          <w:color w:val="007FAA"/>
        </w:rPr>
        <w:t>Request</w:t>
      </w:r>
      <w:r>
        <w:rPr>
          <w:color w:val="545454"/>
        </w:rPr>
        <w:t xml:space="preserve">, </w:t>
      </w:r>
      <w:r>
        <w:rPr>
          <w:color w:val="007FAA"/>
        </w:rPr>
        <w:t>FHttpResponsePtr</w:t>
      </w:r>
      <w:r>
        <w:rPr>
          <w:color w:val="545454"/>
        </w:rPr>
        <w:t xml:space="preserve"> </w:t>
      </w:r>
      <w:r>
        <w:rPr>
          <w:color w:val="007FAA"/>
        </w:rPr>
        <w:t>Response</w:t>
      </w:r>
      <w:r>
        <w:rPr>
          <w:color w:val="545454"/>
        </w:rPr>
        <w:t xml:space="preserve">, </w:t>
      </w:r>
      <w:r>
        <w:rPr>
          <w:color w:val="7928A1"/>
        </w:rPr>
        <w:t>bool</w:t>
      </w:r>
      <w:r>
        <w:rPr>
          <w:color w:val="545454"/>
        </w:rPr>
        <w:t xml:space="preserve"> bWasSuccessful)</w:t>
      </w:r>
    </w:p>
    <w:p w14:paraId="30ACAB4B"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w:t>
      </w:r>
    </w:p>
    <w:p w14:paraId="6B3425D3"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7928A1"/>
        </w:rPr>
        <w:t>if</w:t>
      </w:r>
      <w:r>
        <w:rPr>
          <w:color w:val="545454"/>
        </w:rPr>
        <w:t xml:space="preserve"> (controller-&gt;</w:t>
      </w:r>
      <w:r>
        <w:rPr>
          <w:color w:val="007FAA"/>
        </w:rPr>
        <w:t>IsSuccessful</w:t>
      </w:r>
      <w:r>
        <w:rPr>
          <w:color w:val="545454"/>
        </w:rPr>
        <w:t>(</w:t>
      </w:r>
      <w:r>
        <w:rPr>
          <w:color w:val="007FAA"/>
        </w:rPr>
        <w:t>Response</w:t>
      </w:r>
      <w:r>
        <w:rPr>
          <w:color w:val="545454"/>
        </w:rPr>
        <w:t>-&gt;</w:t>
      </w:r>
      <w:r>
        <w:rPr>
          <w:color w:val="007FAA"/>
        </w:rPr>
        <w:t>GetResponseCode</w:t>
      </w:r>
      <w:r>
        <w:rPr>
          <w:color w:val="545454"/>
        </w:rPr>
        <w:t>()))</w:t>
      </w:r>
    </w:p>
    <w:p w14:paraId="4A9BF7BA"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t>{</w:t>
      </w:r>
    </w:p>
    <w:p w14:paraId="5C7B7FF2" w14:textId="00A20585"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t xml:space="preserve">responseCorrect = </w:t>
      </w:r>
      <w:r>
        <w:rPr>
          <w:color w:val="7928A1"/>
        </w:rPr>
        <w:t>true</w:t>
      </w:r>
      <w:r>
        <w:rPr>
          <w:color w:val="545454"/>
        </w:rPr>
        <w:t>;</w:t>
      </w:r>
    </w:p>
    <w:p w14:paraId="08E85DE7" w14:textId="62BA829A"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r>
        <w:rPr>
          <w:color w:val="007FAA"/>
        </w:rPr>
        <w:t>TArray</w:t>
      </w:r>
      <w:r>
        <w:rPr>
          <w:color w:val="545454"/>
        </w:rPr>
        <w:t>&lt;</w:t>
      </w:r>
      <w:r>
        <w:rPr>
          <w:color w:val="007FAA"/>
        </w:rPr>
        <w:t>FPlayerStruct</w:t>
      </w:r>
      <w:r>
        <w:rPr>
          <w:color w:val="545454"/>
        </w:rPr>
        <w:t>&gt; data;</w:t>
      </w:r>
    </w:p>
    <w:p w14:paraId="55672B7A" w14:textId="28312C22"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r>
        <w:rPr>
          <w:color w:val="007FAA"/>
        </w:rPr>
        <w:t>FJsonObjectConverter</w:t>
      </w:r>
      <w:r>
        <w:rPr>
          <w:color w:val="545454"/>
        </w:rPr>
        <w:t>::</w:t>
      </w:r>
      <w:r>
        <w:rPr>
          <w:color w:val="007FAA"/>
        </w:rPr>
        <w:t>JsonArrayStringToUStruct</w:t>
      </w:r>
      <w:r>
        <w:rPr>
          <w:color w:val="545454"/>
        </w:rPr>
        <w:t>(</w:t>
      </w:r>
      <w:r>
        <w:rPr>
          <w:color w:val="007FAA"/>
        </w:rPr>
        <w:t>Response</w:t>
      </w:r>
      <w:r>
        <w:rPr>
          <w:color w:val="545454"/>
        </w:rPr>
        <w:t xml:space="preserve">-&gt; </w:t>
      </w:r>
      <w:r>
        <w:rPr>
          <w:color w:val="545454"/>
        </w:rPr>
        <w:tab/>
      </w:r>
      <w:r>
        <w:rPr>
          <w:color w:val="545454"/>
        </w:rPr>
        <w:tab/>
      </w:r>
      <w:r>
        <w:rPr>
          <w:color w:val="545454"/>
        </w:rPr>
        <w:tab/>
      </w:r>
      <w:r>
        <w:rPr>
          <w:color w:val="007FAA"/>
        </w:rPr>
        <w:t>GetContentAsString</w:t>
      </w:r>
      <w:r>
        <w:rPr>
          <w:color w:val="545454"/>
        </w:rPr>
        <w:t xml:space="preserve">(), &amp;data, </w:t>
      </w:r>
      <w:r>
        <w:rPr>
          <w:color w:val="AA5D00"/>
        </w:rPr>
        <w:t>0</w:t>
      </w:r>
      <w:r>
        <w:rPr>
          <w:color w:val="545454"/>
        </w:rPr>
        <w:t xml:space="preserve">, </w:t>
      </w:r>
      <w:r>
        <w:rPr>
          <w:color w:val="AA5D00"/>
        </w:rPr>
        <w:t>0</w:t>
      </w:r>
      <w:r>
        <w:rPr>
          <w:color w:val="545454"/>
        </w:rPr>
        <w:t>);</w:t>
      </w:r>
    </w:p>
    <w:p w14:paraId="71FBC8E0"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 </w:t>
      </w:r>
    </w:p>
    <w:p w14:paraId="6356263E" w14:textId="0176DFA9"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r>
      <w:r>
        <w:rPr>
          <w:color w:val="7928A1"/>
        </w:rPr>
        <w:t>if</w:t>
      </w:r>
      <w:r>
        <w:rPr>
          <w:color w:val="545454"/>
        </w:rPr>
        <w:t xml:space="preserve"> (data.</w:t>
      </w:r>
      <w:r>
        <w:rPr>
          <w:color w:val="007FAA"/>
        </w:rPr>
        <w:t>Num</w:t>
      </w:r>
      <w:r>
        <w:rPr>
          <w:color w:val="545454"/>
        </w:rPr>
        <w:t xml:space="preserve">() &gt; </w:t>
      </w:r>
      <w:r>
        <w:rPr>
          <w:color w:val="AA5D00"/>
        </w:rPr>
        <w:t>0</w:t>
      </w:r>
      <w:r>
        <w:rPr>
          <w:color w:val="545454"/>
        </w:rPr>
        <w:t>)</w:t>
      </w:r>
    </w:p>
    <w:p w14:paraId="7B0615E0"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t>{</w:t>
      </w:r>
    </w:p>
    <w:p w14:paraId="33822E28"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r>
      <w:r>
        <w:rPr>
          <w:color w:val="545454"/>
        </w:rPr>
        <w:tab/>
        <w:t xml:space="preserve">playerLoggedIn = </w:t>
      </w:r>
      <w:r>
        <w:rPr>
          <w:color w:val="7928A1"/>
        </w:rPr>
        <w:t>new</w:t>
      </w:r>
      <w:r>
        <w:rPr>
          <w:color w:val="545454"/>
        </w:rPr>
        <w:t xml:space="preserve"> </w:t>
      </w:r>
      <w:r>
        <w:rPr>
          <w:color w:val="007FAA"/>
        </w:rPr>
        <w:t>FPlayerStruct</w:t>
      </w:r>
      <w:r>
        <w:rPr>
          <w:color w:val="545454"/>
        </w:rPr>
        <w:t>(&amp;data[</w:t>
      </w:r>
      <w:r>
        <w:rPr>
          <w:color w:val="AA5D00"/>
        </w:rPr>
        <w:t>0</w:t>
      </w:r>
      <w:r>
        <w:rPr>
          <w:color w:val="545454"/>
        </w:rPr>
        <w:t>]);</w:t>
      </w:r>
    </w:p>
    <w:p w14:paraId="24319112"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r>
      <w:r>
        <w:rPr>
          <w:color w:val="545454"/>
        </w:rPr>
        <w:tab/>
        <w:t>}</w:t>
      </w:r>
    </w:p>
    <w:p w14:paraId="1C971F88"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lastRenderedPageBreak/>
        <w:tab/>
        <w:t>}</w:t>
      </w:r>
    </w:p>
    <w:p w14:paraId="729D253B" w14:textId="77777777" w:rsidR="000863CA" w:rsidRDefault="000863CA" w:rsidP="000863CA">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Pr>
          <w:color w:val="545454"/>
        </w:rPr>
        <w:tab/>
        <w:t xml:space="preserve">responseRecieved = </w:t>
      </w:r>
      <w:r>
        <w:rPr>
          <w:color w:val="7928A1"/>
        </w:rPr>
        <w:t>true</w:t>
      </w:r>
      <w:r>
        <w:rPr>
          <w:color w:val="545454"/>
        </w:rPr>
        <w:t>;</w:t>
      </w:r>
    </w:p>
    <w:p w14:paraId="4AF99AD3" w14:textId="0EA039DB" w:rsidR="000863CA" w:rsidRPr="000863CA" w:rsidRDefault="000863CA" w:rsidP="00BE0926">
      <w:pPr>
        <w:pStyle w:val="HTMLambformatprevi"/>
        <w:numPr>
          <w:ilvl w:val="0"/>
          <w:numId w:val="27"/>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99300334"/>
        <w:rPr>
          <w:color w:val="000000"/>
        </w:rPr>
      </w:pPr>
      <w:r w:rsidRPr="000863CA">
        <w:rPr>
          <w:color w:val="545454"/>
        </w:rPr>
        <w:t>} </w:t>
      </w:r>
    </w:p>
    <w:p w14:paraId="1428A81F" w14:textId="77777777" w:rsidR="00810A86" w:rsidRPr="00BA3537" w:rsidRDefault="00810A86" w:rsidP="00F10A17">
      <w:pPr>
        <w:rPr>
          <w:lang w:eastAsia="ca-ES"/>
        </w:rPr>
      </w:pPr>
    </w:p>
    <w:p w14:paraId="7C450285" w14:textId="334A9B36" w:rsidR="00BA3537" w:rsidRPr="00BA3537" w:rsidRDefault="00BA3537" w:rsidP="00F10A17">
      <w:pPr>
        <w:pStyle w:val="Ttol3"/>
        <w:rPr>
          <w:rFonts w:eastAsia="Times New Roman"/>
          <w:highlight w:val="red"/>
          <w:lang w:eastAsia="ca-ES"/>
        </w:rPr>
      </w:pPr>
      <w:bookmarkStart w:id="133" w:name="_Toc70017732"/>
      <w:r w:rsidRPr="00BA3537">
        <w:rPr>
          <w:rFonts w:eastAsia="Times New Roman"/>
          <w:highlight w:val="red"/>
          <w:lang w:eastAsia="ca-ES"/>
        </w:rPr>
        <w:t>MATCHMAKING</w:t>
      </w:r>
      <w:bookmarkEnd w:id="133"/>
    </w:p>
    <w:p w14:paraId="7E7E9436" w14:textId="091021E2" w:rsidR="00BA3537" w:rsidRPr="00BA3537" w:rsidRDefault="00BA3537" w:rsidP="00F10A17">
      <w:pPr>
        <w:pStyle w:val="Ttol3"/>
        <w:rPr>
          <w:rFonts w:eastAsia="Times New Roman"/>
          <w:highlight w:val="red"/>
          <w:lang w:eastAsia="ca-ES"/>
        </w:rPr>
      </w:pPr>
      <w:bookmarkStart w:id="134" w:name="_Toc70017733"/>
      <w:r w:rsidRPr="00BA3537">
        <w:rPr>
          <w:rFonts w:eastAsia="Times New Roman"/>
          <w:highlight w:val="red"/>
          <w:lang w:eastAsia="ca-ES"/>
        </w:rPr>
        <w:t>MOVIMIENTO DE LOS JUGADORES</w:t>
      </w:r>
      <w:bookmarkEnd w:id="134"/>
    </w:p>
    <w:p w14:paraId="5908CB09" w14:textId="0969B7A4" w:rsidR="00BA3537" w:rsidRPr="00BA3537" w:rsidRDefault="00BA3537" w:rsidP="00F10A17">
      <w:pPr>
        <w:pStyle w:val="Ttol3"/>
        <w:rPr>
          <w:rFonts w:eastAsia="Times New Roman"/>
          <w:highlight w:val="red"/>
          <w:lang w:eastAsia="ca-ES"/>
        </w:rPr>
      </w:pPr>
      <w:bookmarkStart w:id="135" w:name="_Toc70017734"/>
      <w:r w:rsidRPr="00BA3537">
        <w:rPr>
          <w:rFonts w:eastAsia="Times New Roman"/>
          <w:highlight w:val="red"/>
          <w:lang w:eastAsia="ca-ES"/>
        </w:rPr>
        <w:t>LANZAR OBJETOS</w:t>
      </w:r>
      <w:bookmarkEnd w:id="135"/>
    </w:p>
    <w:p w14:paraId="4161F601" w14:textId="782E510A" w:rsidR="00BA3537" w:rsidRPr="00BA3537" w:rsidRDefault="00BA3537" w:rsidP="00F10A17">
      <w:pPr>
        <w:pStyle w:val="Ttol3"/>
        <w:rPr>
          <w:rFonts w:eastAsia="Times New Roman"/>
          <w:highlight w:val="red"/>
          <w:lang w:eastAsia="ca-ES"/>
        </w:rPr>
      </w:pPr>
      <w:bookmarkStart w:id="136" w:name="_Toc70017735"/>
      <w:r w:rsidRPr="00BA3537">
        <w:rPr>
          <w:rFonts w:eastAsia="Times New Roman"/>
          <w:highlight w:val="red"/>
          <w:lang w:eastAsia="ca-ES"/>
        </w:rPr>
        <w:t>PREDICCIÓN, RECONCILIACIÓN E INTERPOLACIÓN</w:t>
      </w:r>
      <w:bookmarkEnd w:id="136"/>
    </w:p>
    <w:p w14:paraId="0922EDDF" w14:textId="7972962B" w:rsidR="002E3530" w:rsidRPr="003F5414" w:rsidRDefault="00BA3537" w:rsidP="00F10A17">
      <w:pPr>
        <w:pStyle w:val="Ttol3"/>
        <w:rPr>
          <w:rFonts w:eastAsia="Times New Roman"/>
          <w:highlight w:val="red"/>
          <w:lang w:eastAsia="ca-ES"/>
        </w:rPr>
      </w:pPr>
      <w:bookmarkStart w:id="137" w:name="_Toc70017736"/>
      <w:r w:rsidRPr="00BA3537">
        <w:rPr>
          <w:rFonts w:eastAsia="Times New Roman"/>
          <w:highlight w:val="red"/>
          <w:lang w:eastAsia="ca-ES"/>
        </w:rPr>
        <w:t>BOTS</w:t>
      </w:r>
      <w:bookmarkEnd w:id="137"/>
    </w:p>
    <w:p w14:paraId="32AD61DE" w14:textId="77777777" w:rsidR="00BA3537" w:rsidRPr="00BA3537" w:rsidRDefault="00BA3537" w:rsidP="00F10A17">
      <w:pPr>
        <w:rPr>
          <w:lang w:eastAsia="ca-ES"/>
        </w:rPr>
      </w:pPr>
    </w:p>
    <w:p w14:paraId="31E93636" w14:textId="77777777" w:rsidR="00BA3537" w:rsidRDefault="00BA3537" w:rsidP="00F10A17">
      <w:pPr>
        <w:rPr>
          <w:lang w:eastAsia="ca-ES"/>
        </w:rPr>
      </w:pPr>
    </w:p>
    <w:p w14:paraId="54A288DB" w14:textId="17C66A50" w:rsidR="00BA3537" w:rsidRPr="00BA3537" w:rsidRDefault="00BA3537" w:rsidP="00F10A17">
      <w:pPr>
        <w:rPr>
          <w:lang w:eastAsia="ca-ES"/>
        </w:rPr>
        <w:sectPr w:rsidR="00BA3537" w:rsidRPr="00BA3537" w:rsidSect="00B90BD6">
          <w:headerReference w:type="default" r:id="rId58"/>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F10A17">
      <w:pPr>
        <w:pStyle w:val="Ttol1"/>
      </w:pPr>
      <w:bookmarkStart w:id="138" w:name="_BIBLIOGRAFÍA"/>
      <w:bookmarkStart w:id="139" w:name="_Toc60338181"/>
      <w:bookmarkStart w:id="140" w:name="_Hlk64030814"/>
      <w:bookmarkStart w:id="141" w:name="_Toc70017737"/>
      <w:bookmarkEnd w:id="138"/>
      <w:r w:rsidRPr="00112EF1">
        <w:lastRenderedPageBreak/>
        <w:t>BIBLIOGRAFÍ</w:t>
      </w:r>
      <w:bookmarkEnd w:id="9"/>
      <w:r w:rsidRPr="00112EF1">
        <w:t>A</w:t>
      </w:r>
      <w:bookmarkEnd w:id="139"/>
      <w:bookmarkEnd w:id="141"/>
    </w:p>
    <w:p w14:paraId="6058F1B4" w14:textId="77777777" w:rsidR="006510B9" w:rsidRPr="006510B9" w:rsidRDefault="00F16449" w:rsidP="00F10A17">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6510B9" w:rsidRPr="006510B9">
        <w:rPr>
          <w:rFonts w:cs="Arial"/>
          <w:szCs w:val="24"/>
          <w:lang w:val="en-US"/>
        </w:rPr>
        <w:t xml:space="preserve">Activision. (2004). </w:t>
      </w:r>
      <w:r w:rsidR="006510B9" w:rsidRPr="006510B9">
        <w:rPr>
          <w:rFonts w:cs="Arial"/>
          <w:i/>
          <w:iCs/>
          <w:szCs w:val="24"/>
          <w:lang w:val="en-US"/>
        </w:rPr>
        <w:t>Call of Duty</w:t>
      </w:r>
      <w:r w:rsidR="006510B9" w:rsidRPr="006510B9">
        <w:rPr>
          <w:rFonts w:cs="Arial"/>
          <w:szCs w:val="24"/>
          <w:lang w:val="en-US"/>
        </w:rPr>
        <w:t>. https://www.youtube.com/watch?v=PrvX0sanW_E</w:t>
      </w:r>
    </w:p>
    <w:p w14:paraId="4F3D6493" w14:textId="77777777" w:rsidR="006510B9" w:rsidRPr="006510B9" w:rsidRDefault="006510B9" w:rsidP="00F10A17">
      <w:pPr>
        <w:pStyle w:val="Bibliografia"/>
        <w:rPr>
          <w:lang w:val="en-US"/>
        </w:rPr>
      </w:pPr>
      <w:r w:rsidRPr="006510B9">
        <w:rPr>
          <w:lang w:val="en-US"/>
        </w:rPr>
        <w:t xml:space="preserve">Beenox. (2019). </w:t>
      </w:r>
      <w:r w:rsidRPr="006510B9">
        <w:rPr>
          <w:i/>
          <w:iCs/>
          <w:lang w:val="en-US"/>
        </w:rPr>
        <w:t>Crash Team Racing Nitro Fueled</w:t>
      </w:r>
      <w:r w:rsidRPr="006510B9">
        <w:rPr>
          <w:lang w:val="en-US"/>
        </w:rPr>
        <w:t>. https://www.youtube.com/watch?v=51fqnxwQ1kg</w:t>
      </w:r>
    </w:p>
    <w:p w14:paraId="0148419C" w14:textId="77777777" w:rsidR="006510B9" w:rsidRPr="006510B9" w:rsidRDefault="006510B9" w:rsidP="00F10A17">
      <w:pPr>
        <w:pStyle w:val="Bibliografia"/>
        <w:rPr>
          <w:lang w:val="en-US"/>
        </w:rPr>
      </w:pPr>
      <w:r w:rsidRPr="006510B9">
        <w:rPr>
          <w:lang w:val="en-US"/>
        </w:rPr>
        <w:t xml:space="preserve">Dahl, R. L. (2009). </w:t>
      </w:r>
      <w:r w:rsidRPr="006510B9">
        <w:rPr>
          <w:i/>
          <w:iCs/>
          <w:lang w:val="en-US"/>
        </w:rPr>
        <w:t>Node.js</w:t>
      </w:r>
      <w:r w:rsidRPr="006510B9">
        <w:rPr>
          <w:lang w:val="en-US"/>
        </w:rPr>
        <w:t>. https://nodejs.org/en/</w:t>
      </w:r>
    </w:p>
    <w:p w14:paraId="4C09A7DB" w14:textId="77777777" w:rsidR="006510B9" w:rsidRPr="006510B9" w:rsidRDefault="006510B9" w:rsidP="00F10A17">
      <w:pPr>
        <w:pStyle w:val="Bibliografia"/>
        <w:rPr>
          <w:lang w:val="en-US"/>
        </w:rPr>
      </w:pPr>
      <w:r w:rsidRPr="006510B9">
        <w:rPr>
          <w:lang w:val="en-US"/>
        </w:rPr>
        <w:t xml:space="preserve">Daleske, J., y Warner, S. (1973). </w:t>
      </w:r>
      <w:r w:rsidRPr="006510B9">
        <w:rPr>
          <w:i/>
          <w:iCs/>
          <w:lang w:val="en-US"/>
        </w:rPr>
        <w:t>Empire</w:t>
      </w:r>
      <w:r w:rsidRPr="006510B9">
        <w:rPr>
          <w:lang w:val="en-US"/>
        </w:rPr>
        <w:t>. https://www.youtube.com/watch?v=Yo8mrNPr_3o</w:t>
      </w:r>
    </w:p>
    <w:p w14:paraId="29796084" w14:textId="77777777" w:rsidR="006510B9" w:rsidRPr="006510B9" w:rsidRDefault="006510B9" w:rsidP="00F10A17">
      <w:pPr>
        <w:pStyle w:val="Bibliografia"/>
        <w:rPr>
          <w:lang w:val="en-US"/>
        </w:rPr>
      </w:pPr>
      <w:r w:rsidRPr="006510B9">
        <w:rPr>
          <w:lang w:val="en-US"/>
        </w:rPr>
        <w:t xml:space="preserve">Epic Games. (2014). </w:t>
      </w:r>
      <w:r w:rsidRPr="006510B9">
        <w:rPr>
          <w:i/>
          <w:iCs/>
          <w:lang w:val="en-US"/>
        </w:rPr>
        <w:t>Unreal Engine 4</w:t>
      </w:r>
      <w:r w:rsidRPr="006510B9">
        <w:rPr>
          <w:lang w:val="en-US"/>
        </w:rPr>
        <w:t>. https://www.unrealengine.com/en-US/</w:t>
      </w:r>
    </w:p>
    <w:p w14:paraId="307872BC" w14:textId="77777777" w:rsidR="006510B9" w:rsidRPr="006510B9" w:rsidRDefault="006510B9" w:rsidP="00F10A17">
      <w:pPr>
        <w:pStyle w:val="Bibliografia"/>
        <w:rPr>
          <w:lang w:val="en-US"/>
        </w:rPr>
      </w:pPr>
      <w:r w:rsidRPr="006510B9">
        <w:t xml:space="preserve">Epic MegaGames y Digital Extremes. </w:t>
      </w:r>
      <w:r w:rsidRPr="006510B9">
        <w:rPr>
          <w:lang w:val="en-US"/>
        </w:rPr>
        <w:t xml:space="preserve">(1998). </w:t>
      </w:r>
      <w:r w:rsidRPr="006510B9">
        <w:rPr>
          <w:i/>
          <w:iCs/>
          <w:lang w:val="en-US"/>
        </w:rPr>
        <w:t>Epic Game’s Unreal</w:t>
      </w:r>
      <w:r w:rsidRPr="006510B9">
        <w:rPr>
          <w:lang w:val="en-US"/>
        </w:rPr>
        <w:t>. https://www.youtube.com/watch?v=WTRmZ6aFEWM</w:t>
      </w:r>
    </w:p>
    <w:p w14:paraId="17D6546A" w14:textId="77777777" w:rsidR="006510B9" w:rsidRPr="006510B9" w:rsidRDefault="006510B9" w:rsidP="00F10A17">
      <w:pPr>
        <w:pStyle w:val="Bibliografia"/>
        <w:rPr>
          <w:lang w:val="en-US"/>
        </w:rPr>
      </w:pPr>
      <w:r w:rsidRPr="006510B9">
        <w:rPr>
          <w:lang w:val="en-US"/>
        </w:rPr>
        <w:t xml:space="preserve">Fielding, R., Gettys, J., Mogul, J., Frystyk, H., Masinter, L., y T. Berners-Lee. (1999). </w:t>
      </w:r>
      <w:r w:rsidRPr="006510B9">
        <w:rPr>
          <w:i/>
          <w:iCs/>
          <w:lang w:val="en-US"/>
        </w:rPr>
        <w:t>Hypertext Transfer Protocol—HTTP/1.1</w:t>
      </w:r>
      <w:r w:rsidRPr="006510B9">
        <w:rPr>
          <w:lang w:val="en-US"/>
        </w:rPr>
        <w:t>. Internet    Official Protocol Standards. https://tools.ietf.org/html/rfc2616</w:t>
      </w:r>
    </w:p>
    <w:p w14:paraId="1471303E" w14:textId="77777777" w:rsidR="006510B9" w:rsidRPr="006510B9" w:rsidRDefault="006510B9" w:rsidP="00F10A17">
      <w:pPr>
        <w:pStyle w:val="Bibliografia"/>
        <w:rPr>
          <w:lang w:val="en-US"/>
        </w:rPr>
      </w:pPr>
      <w:r w:rsidRPr="006510B9">
        <w:rPr>
          <w:lang w:val="en-US"/>
        </w:rPr>
        <w:t xml:space="preserve">Gambetta, G. (s. f.). </w:t>
      </w:r>
      <w:r w:rsidRPr="006510B9">
        <w:rPr>
          <w:i/>
          <w:iCs/>
          <w:lang w:val="en-US"/>
        </w:rPr>
        <w:t>Fast-Paced Multiplayer</w:t>
      </w:r>
      <w:r w:rsidRPr="006510B9">
        <w:rPr>
          <w:lang w:val="en-US"/>
        </w:rPr>
        <w:t>. https://www.gabrielgambetta.com/client-server-game-architecture.html</w:t>
      </w:r>
    </w:p>
    <w:p w14:paraId="555463CF" w14:textId="77777777" w:rsidR="006510B9" w:rsidRPr="006510B9" w:rsidRDefault="006510B9" w:rsidP="00F10A17">
      <w:pPr>
        <w:pStyle w:val="Bibliografia"/>
        <w:rPr>
          <w:lang w:val="en-US"/>
        </w:rPr>
      </w:pPr>
      <w:r w:rsidRPr="006510B9">
        <w:t xml:space="preserve">Glazer, J. y Sanjay Madhav. </w:t>
      </w:r>
      <w:r w:rsidRPr="006510B9">
        <w:rPr>
          <w:lang w:val="en-US"/>
        </w:rPr>
        <w:t xml:space="preserve">(2016). </w:t>
      </w:r>
      <w:r w:rsidRPr="006510B9">
        <w:rPr>
          <w:i/>
          <w:iCs/>
          <w:lang w:val="en-US"/>
        </w:rPr>
        <w:t>Multiplayer Game Programming</w:t>
      </w:r>
      <w:r w:rsidRPr="006510B9">
        <w:rPr>
          <w:lang w:val="en-US"/>
        </w:rPr>
        <w:t>. Addison-Wesley.</w:t>
      </w:r>
    </w:p>
    <w:p w14:paraId="2185D943" w14:textId="77777777" w:rsidR="006510B9" w:rsidRPr="006510B9" w:rsidRDefault="006510B9" w:rsidP="00F10A17">
      <w:pPr>
        <w:pStyle w:val="Bibliografia"/>
        <w:rPr>
          <w:lang w:val="en-US"/>
        </w:rPr>
      </w:pPr>
      <w:r w:rsidRPr="006510B9">
        <w:rPr>
          <w:lang w:val="en-US"/>
        </w:rPr>
        <w:t xml:space="preserve">ID Software. (1993). </w:t>
      </w:r>
      <w:r w:rsidRPr="006510B9">
        <w:rPr>
          <w:i/>
          <w:iCs/>
          <w:lang w:val="en-US"/>
        </w:rPr>
        <w:t>Doom</w:t>
      </w:r>
      <w:r w:rsidRPr="006510B9">
        <w:rPr>
          <w:lang w:val="en-US"/>
        </w:rPr>
        <w:t>. https://www.youtube.com/watch?v=iFnOLFd_ByQ</w:t>
      </w:r>
    </w:p>
    <w:p w14:paraId="26ECA9BF" w14:textId="77777777" w:rsidR="006510B9" w:rsidRPr="006510B9" w:rsidRDefault="006510B9" w:rsidP="00F10A17">
      <w:pPr>
        <w:pStyle w:val="Bibliografia"/>
        <w:rPr>
          <w:lang w:val="en-US"/>
        </w:rPr>
      </w:pPr>
      <w:r w:rsidRPr="006510B9">
        <w:rPr>
          <w:lang w:val="en-US"/>
        </w:rPr>
        <w:t>Ignatchenko, S. (2017). Development and deployment of multiplayer online games. ITHare.com.</w:t>
      </w:r>
    </w:p>
    <w:p w14:paraId="6038C606" w14:textId="77777777" w:rsidR="006510B9" w:rsidRPr="006510B9" w:rsidRDefault="006510B9" w:rsidP="00F10A17">
      <w:pPr>
        <w:pStyle w:val="Bibliografia"/>
        <w:rPr>
          <w:lang w:val="en-US"/>
        </w:rPr>
      </w:pPr>
      <w:r w:rsidRPr="006510B9">
        <w:rPr>
          <w:lang w:val="en-US"/>
        </w:rPr>
        <w:lastRenderedPageBreak/>
        <w:t xml:space="preserve">ISO/IEC JTC 1. (1994). 7. Detailed description of the resulting OSI architecture. En </w:t>
      </w:r>
      <w:r w:rsidRPr="006510B9">
        <w:rPr>
          <w:i/>
          <w:iCs/>
          <w:lang w:val="en-US"/>
        </w:rPr>
        <w:t>ISO/IEC 7498-1:1994</w:t>
      </w:r>
      <w:r w:rsidRPr="006510B9">
        <w:rPr>
          <w:lang w:val="en-US"/>
        </w:rPr>
        <w:t xml:space="preserve"> (1st Edition, p. 59). https://www.iso.org/standard/20269.html</w:t>
      </w:r>
    </w:p>
    <w:p w14:paraId="7D11B283" w14:textId="77777777" w:rsidR="006510B9" w:rsidRPr="006510B9" w:rsidRDefault="006510B9" w:rsidP="00F10A17">
      <w:pPr>
        <w:pStyle w:val="Bibliografia"/>
        <w:rPr>
          <w:lang w:val="en-US"/>
        </w:rPr>
      </w:pPr>
      <w:r w:rsidRPr="006510B9">
        <w:rPr>
          <w:lang w:val="en-US"/>
        </w:rPr>
        <w:t xml:space="preserve">Jim Bowery. (1974). </w:t>
      </w:r>
      <w:r w:rsidRPr="006510B9">
        <w:rPr>
          <w:i/>
          <w:iCs/>
          <w:lang w:val="en-US"/>
        </w:rPr>
        <w:t>Maze War</w:t>
      </w:r>
      <w:r w:rsidRPr="006510B9">
        <w:rPr>
          <w:lang w:val="en-US"/>
        </w:rPr>
        <w:t>. https://www.youtube.com/watch?v=9wX5L03r-qA</w:t>
      </w:r>
    </w:p>
    <w:p w14:paraId="2AFA3FBB" w14:textId="77777777" w:rsidR="006510B9" w:rsidRPr="006510B9" w:rsidRDefault="006510B9" w:rsidP="00F10A17">
      <w:pPr>
        <w:pStyle w:val="Bibliografia"/>
        <w:rPr>
          <w:lang w:val="en-US"/>
        </w:rPr>
      </w:pPr>
      <w:r w:rsidRPr="006510B9">
        <w:rPr>
          <w:lang w:val="en-US"/>
        </w:rPr>
        <w:t xml:space="preserve">Konieczny, Ł., y Burdzik, R. (2017). Modern suspension systems for automotive vehicles and their test methods. </w:t>
      </w:r>
      <w:r w:rsidRPr="006510B9">
        <w:rPr>
          <w:i/>
          <w:iCs/>
          <w:lang w:val="en-US"/>
        </w:rPr>
        <w:t>Vibroengineering PROCEDIA</w:t>
      </w:r>
      <w:r w:rsidRPr="006510B9">
        <w:rPr>
          <w:lang w:val="en-US"/>
        </w:rPr>
        <w:t xml:space="preserve">, </w:t>
      </w:r>
      <w:r w:rsidRPr="006510B9">
        <w:rPr>
          <w:i/>
          <w:iCs/>
          <w:lang w:val="en-US"/>
        </w:rPr>
        <w:t>14</w:t>
      </w:r>
      <w:r w:rsidRPr="006510B9">
        <w:rPr>
          <w:lang w:val="en-US"/>
        </w:rPr>
        <w:t>, 233-237. https://doi.org/10.21595/vp.2017.19238</w:t>
      </w:r>
    </w:p>
    <w:p w14:paraId="5D6BB163" w14:textId="77777777" w:rsidR="006510B9" w:rsidRPr="006510B9" w:rsidRDefault="006510B9" w:rsidP="00F10A17">
      <w:pPr>
        <w:pStyle w:val="Bibliografia"/>
        <w:rPr>
          <w:lang w:val="en-US"/>
        </w:rPr>
      </w:pPr>
      <w:r w:rsidRPr="006510B9">
        <w:rPr>
          <w:lang w:val="en-US"/>
        </w:rPr>
        <w:t xml:space="preserve">Mockapetris, P. (1987). </w:t>
      </w:r>
      <w:r w:rsidRPr="006510B9">
        <w:rPr>
          <w:i/>
          <w:iCs/>
          <w:lang w:val="en-US"/>
        </w:rPr>
        <w:t>Domain Names—Implementation and Specification</w:t>
      </w:r>
      <w:r w:rsidRPr="006510B9">
        <w:rPr>
          <w:lang w:val="en-US"/>
        </w:rPr>
        <w:t>. Internet    Official Protocol Standards. https://tools.ietf.org/html/rfc1035</w:t>
      </w:r>
    </w:p>
    <w:p w14:paraId="0781159C" w14:textId="77777777" w:rsidR="006510B9" w:rsidRPr="006510B9" w:rsidRDefault="006510B9" w:rsidP="00F10A17">
      <w:pPr>
        <w:pStyle w:val="Bibliografia"/>
        <w:rPr>
          <w:lang w:val="en-US"/>
        </w:rPr>
      </w:pPr>
      <w:r w:rsidRPr="006510B9">
        <w:rPr>
          <w:lang w:val="en-US"/>
        </w:rPr>
        <w:t xml:space="preserve">Mojang. (2011). </w:t>
      </w:r>
      <w:r w:rsidRPr="006510B9">
        <w:rPr>
          <w:i/>
          <w:iCs/>
          <w:lang w:val="en-US"/>
        </w:rPr>
        <w:t>Minecraft</w:t>
      </w:r>
      <w:r w:rsidRPr="006510B9">
        <w:rPr>
          <w:lang w:val="en-US"/>
        </w:rPr>
        <w:t>. https://www.youtube.com/watch?v=srd17aD7P3Y</w:t>
      </w:r>
    </w:p>
    <w:p w14:paraId="7E26B1B3" w14:textId="77777777" w:rsidR="006510B9" w:rsidRPr="006510B9" w:rsidRDefault="006510B9" w:rsidP="00F10A17">
      <w:pPr>
        <w:pStyle w:val="Bibliografia"/>
        <w:rPr>
          <w:lang w:val="en-US"/>
        </w:rPr>
      </w:pPr>
      <w:r w:rsidRPr="006510B9">
        <w:rPr>
          <w:lang w:val="en-US"/>
        </w:rPr>
        <w:t xml:space="preserve">Naughty Dog. (1999). </w:t>
      </w:r>
      <w:r w:rsidRPr="006510B9">
        <w:rPr>
          <w:i/>
          <w:iCs/>
          <w:lang w:val="en-US"/>
        </w:rPr>
        <w:t>Crash Team Racing</w:t>
      </w:r>
      <w:r w:rsidRPr="006510B9">
        <w:rPr>
          <w:lang w:val="en-US"/>
        </w:rPr>
        <w:t>. https://www.youtube.com/watch?v=OTLREpMM9tE</w:t>
      </w:r>
    </w:p>
    <w:p w14:paraId="2D7C0A6D" w14:textId="77777777" w:rsidR="006510B9" w:rsidRPr="006510B9" w:rsidRDefault="006510B9" w:rsidP="00F10A17">
      <w:pPr>
        <w:pStyle w:val="Bibliografia"/>
      </w:pPr>
      <w:r w:rsidRPr="006510B9">
        <w:t xml:space="preserve">Nintendo. (1992). </w:t>
      </w:r>
      <w:r w:rsidRPr="006510B9">
        <w:rPr>
          <w:i/>
          <w:iCs/>
        </w:rPr>
        <w:t>Super Mario Kart</w:t>
      </w:r>
      <w:r w:rsidRPr="006510B9">
        <w:t>. https://www.youtube.com/watch?v=AlAmXXNz5ac</w:t>
      </w:r>
    </w:p>
    <w:p w14:paraId="0AA8CEBE" w14:textId="77777777" w:rsidR="006510B9" w:rsidRPr="006510B9" w:rsidRDefault="006510B9" w:rsidP="00F10A17">
      <w:pPr>
        <w:pStyle w:val="Bibliografia"/>
      </w:pPr>
      <w:r w:rsidRPr="006510B9">
        <w:t xml:space="preserve">Nintendo. (2013). </w:t>
      </w:r>
      <w:r w:rsidRPr="006510B9">
        <w:rPr>
          <w:i/>
          <w:iCs/>
        </w:rPr>
        <w:t>Mario Kart 8</w:t>
      </w:r>
      <w:r w:rsidRPr="006510B9">
        <w:t>. https://www.youtube.com/watch?v=BR0l84gjEXg</w:t>
      </w:r>
    </w:p>
    <w:p w14:paraId="09100C05" w14:textId="77777777" w:rsidR="006510B9" w:rsidRPr="006510B9" w:rsidRDefault="006510B9" w:rsidP="00F10A17">
      <w:pPr>
        <w:pStyle w:val="Bibliografia"/>
        <w:rPr>
          <w:lang w:val="en-US"/>
        </w:rPr>
      </w:pPr>
      <w:r w:rsidRPr="006510B9">
        <w:rPr>
          <w:lang w:val="en-US"/>
        </w:rPr>
        <w:t xml:space="preserve">NSW Department of Education and Training. (2008). </w:t>
      </w:r>
      <w:r w:rsidRPr="006510B9">
        <w:rPr>
          <w:i/>
          <w:iCs/>
          <w:lang w:val="en-US"/>
        </w:rPr>
        <w:t>Inspect &amp; Service Cooling Systems</w:t>
      </w:r>
      <w:r w:rsidRPr="006510B9">
        <w:rPr>
          <w:lang w:val="en-US"/>
        </w:rPr>
        <w:t>.</w:t>
      </w:r>
    </w:p>
    <w:p w14:paraId="47A9C9BF" w14:textId="77777777" w:rsidR="006510B9" w:rsidRPr="006510B9" w:rsidRDefault="006510B9" w:rsidP="00F10A17">
      <w:pPr>
        <w:pStyle w:val="Bibliografia"/>
        <w:rPr>
          <w:lang w:val="en-US"/>
        </w:rPr>
      </w:pPr>
      <w:r w:rsidRPr="006510B9">
        <w:rPr>
          <w:lang w:val="en-US"/>
        </w:rPr>
        <w:t xml:space="preserve">Postel, J. (1980). </w:t>
      </w:r>
      <w:r w:rsidRPr="006510B9">
        <w:rPr>
          <w:i/>
          <w:iCs/>
          <w:lang w:val="en-US"/>
        </w:rPr>
        <w:t>User Datagram Protocol</w:t>
      </w:r>
      <w:r w:rsidRPr="006510B9">
        <w:rPr>
          <w:lang w:val="en-US"/>
        </w:rPr>
        <w:t>. Internet    Official Protocol Standards. https://tools.ietf.org/html/rfc768</w:t>
      </w:r>
    </w:p>
    <w:p w14:paraId="57AD8B7D" w14:textId="77777777" w:rsidR="006510B9" w:rsidRPr="006510B9" w:rsidRDefault="006510B9" w:rsidP="00F10A17">
      <w:pPr>
        <w:pStyle w:val="Bibliografia"/>
        <w:rPr>
          <w:lang w:val="en-US"/>
        </w:rPr>
      </w:pPr>
      <w:r w:rsidRPr="006510B9">
        <w:rPr>
          <w:lang w:val="en-US"/>
        </w:rPr>
        <w:t xml:space="preserve">Postel, J. (1981). </w:t>
      </w:r>
      <w:r w:rsidRPr="006510B9">
        <w:rPr>
          <w:i/>
          <w:iCs/>
          <w:lang w:val="en-US"/>
        </w:rPr>
        <w:t>Transmission Control Protocol</w:t>
      </w:r>
      <w:r w:rsidRPr="006510B9">
        <w:rPr>
          <w:lang w:val="en-US"/>
        </w:rPr>
        <w:t>. Internet    Official Protocol Standards. https://tools.ietf.org/html/rfc793</w:t>
      </w:r>
    </w:p>
    <w:p w14:paraId="37CD11DA" w14:textId="77777777" w:rsidR="006510B9" w:rsidRPr="006510B9" w:rsidRDefault="006510B9" w:rsidP="00F10A17">
      <w:pPr>
        <w:pStyle w:val="Bibliografia"/>
        <w:rPr>
          <w:lang w:val="en-US"/>
        </w:rPr>
      </w:pPr>
      <w:r w:rsidRPr="006510B9">
        <w:rPr>
          <w:lang w:val="en-US"/>
        </w:rPr>
        <w:lastRenderedPageBreak/>
        <w:t xml:space="preserve">Psyonix. (2015). </w:t>
      </w:r>
      <w:r w:rsidRPr="006510B9">
        <w:rPr>
          <w:i/>
          <w:iCs/>
          <w:lang w:val="en-US"/>
        </w:rPr>
        <w:t>Rocket League</w:t>
      </w:r>
      <w:r w:rsidRPr="006510B9">
        <w:rPr>
          <w:lang w:val="en-US"/>
        </w:rPr>
        <w:t>. https://www.rocketleague.com/</w:t>
      </w:r>
    </w:p>
    <w:p w14:paraId="5132B10F" w14:textId="77777777" w:rsidR="006510B9" w:rsidRPr="006510B9" w:rsidRDefault="006510B9" w:rsidP="00F10A17">
      <w:pPr>
        <w:pStyle w:val="Bibliografia"/>
        <w:rPr>
          <w:lang w:val="en-US"/>
        </w:rPr>
      </w:pPr>
      <w:r w:rsidRPr="006510B9">
        <w:rPr>
          <w:lang w:val="en-US"/>
        </w:rPr>
        <w:t>Schnubel, M. (2018). Classroom manual for automotive suspension &amp; steering systems (Seventh edition). Cengage Learning.</w:t>
      </w:r>
    </w:p>
    <w:p w14:paraId="20BF76A0" w14:textId="77777777" w:rsidR="006510B9" w:rsidRPr="006510B9" w:rsidRDefault="006510B9" w:rsidP="00F10A17">
      <w:pPr>
        <w:pStyle w:val="Bibliografia"/>
        <w:rPr>
          <w:lang w:val="en-US"/>
        </w:rPr>
      </w:pPr>
      <w:r w:rsidRPr="006510B9">
        <w:rPr>
          <w:lang w:val="en-US"/>
        </w:rPr>
        <w:t xml:space="preserve">Shuler, R. (2002). </w:t>
      </w:r>
      <w:r w:rsidRPr="006510B9">
        <w:rPr>
          <w:i/>
          <w:iCs/>
          <w:lang w:val="en-US"/>
        </w:rPr>
        <w:t>How Does the Internet Work?</w:t>
      </w:r>
      <w:r w:rsidRPr="006510B9">
        <w:rPr>
          <w:lang w:val="en-US"/>
        </w:rPr>
        <w:t xml:space="preserve"> https://web.stanford.edu/class/msande91si/www-spr04/readings/week1/InternetWhitepaper.htm</w:t>
      </w:r>
    </w:p>
    <w:p w14:paraId="6C369A5C" w14:textId="77777777" w:rsidR="006510B9" w:rsidRPr="006510B9" w:rsidRDefault="006510B9" w:rsidP="00F10A17">
      <w:pPr>
        <w:pStyle w:val="Bibliografia"/>
        <w:rPr>
          <w:lang w:val="en-US"/>
        </w:rPr>
      </w:pPr>
      <w:r w:rsidRPr="006510B9">
        <w:rPr>
          <w:lang w:val="en-US"/>
        </w:rPr>
        <w:t xml:space="preserve">Space Dust Studios. (2016). </w:t>
      </w:r>
      <w:r w:rsidRPr="006510B9">
        <w:rPr>
          <w:i/>
          <w:iCs/>
          <w:lang w:val="en-US"/>
        </w:rPr>
        <w:t>Obliteracers</w:t>
      </w:r>
      <w:r w:rsidRPr="006510B9">
        <w:rPr>
          <w:lang w:val="en-US"/>
        </w:rPr>
        <w:t>. https://www.youtube.com/watch?v=LG1CtlFRmpU</w:t>
      </w:r>
    </w:p>
    <w:p w14:paraId="05CCAB25" w14:textId="77777777" w:rsidR="006510B9" w:rsidRPr="006510B9" w:rsidRDefault="006510B9" w:rsidP="00F10A17">
      <w:pPr>
        <w:pStyle w:val="Bibliografia"/>
        <w:rPr>
          <w:lang w:val="en-US"/>
        </w:rPr>
      </w:pPr>
      <w:r w:rsidRPr="006510B9">
        <w:rPr>
          <w:lang w:val="en-US"/>
        </w:rPr>
        <w:t xml:space="preserve">Square Enix. (2004). </w:t>
      </w:r>
      <w:r w:rsidRPr="006510B9">
        <w:rPr>
          <w:i/>
          <w:iCs/>
          <w:lang w:val="en-US"/>
        </w:rPr>
        <w:t>Final Fantasy: Crystal Chronicles</w:t>
      </w:r>
      <w:r w:rsidRPr="006510B9">
        <w:rPr>
          <w:lang w:val="en-US"/>
        </w:rPr>
        <w:t>. https://www.youtube.com/watch?v=pOA0U6yWJqo</w:t>
      </w:r>
    </w:p>
    <w:p w14:paraId="17CE5754" w14:textId="77777777" w:rsidR="006510B9" w:rsidRPr="006510B9" w:rsidRDefault="006510B9" w:rsidP="00F10A17">
      <w:pPr>
        <w:pStyle w:val="Bibliografia"/>
        <w:rPr>
          <w:lang w:val="en-US"/>
        </w:rPr>
      </w:pPr>
      <w:r w:rsidRPr="006510B9">
        <w:rPr>
          <w:lang w:val="en-US"/>
        </w:rPr>
        <w:t xml:space="preserve">Sumo Digital. (2019). </w:t>
      </w:r>
      <w:r w:rsidRPr="006510B9">
        <w:rPr>
          <w:i/>
          <w:iCs/>
          <w:lang w:val="en-US"/>
        </w:rPr>
        <w:t>Team Sonic Racing</w:t>
      </w:r>
      <w:r w:rsidRPr="006510B9">
        <w:rPr>
          <w:lang w:val="en-US"/>
        </w:rPr>
        <w:t>. https://www.youtube.com/watch?v=s7I_SI4pRzw</w:t>
      </w:r>
    </w:p>
    <w:p w14:paraId="61F8DD6C" w14:textId="77777777" w:rsidR="006510B9" w:rsidRPr="006510B9" w:rsidRDefault="006510B9" w:rsidP="00F10A17">
      <w:pPr>
        <w:pStyle w:val="Bibliografia"/>
        <w:rPr>
          <w:lang w:val="en-US"/>
        </w:rPr>
      </w:pPr>
      <w:r w:rsidRPr="006510B9">
        <w:rPr>
          <w:lang w:val="en-US"/>
        </w:rPr>
        <w:t xml:space="preserve">Unity Technologies. (2005). </w:t>
      </w:r>
      <w:r w:rsidRPr="006510B9">
        <w:rPr>
          <w:i/>
          <w:iCs/>
          <w:lang w:val="en-US"/>
        </w:rPr>
        <w:t>Unity Engine</w:t>
      </w:r>
      <w:r w:rsidRPr="006510B9">
        <w:rPr>
          <w:lang w:val="en-US"/>
        </w:rPr>
        <w:t>. https://unity.com/es</w:t>
      </w:r>
    </w:p>
    <w:p w14:paraId="23536302" w14:textId="77777777" w:rsidR="006510B9" w:rsidRPr="006510B9" w:rsidRDefault="006510B9" w:rsidP="00F10A17">
      <w:pPr>
        <w:pStyle w:val="Bibliografia"/>
      </w:pPr>
      <w:r w:rsidRPr="006510B9">
        <w:t xml:space="preserve">Universidad de Illinois. (1960). </w:t>
      </w:r>
      <w:r w:rsidRPr="006510B9">
        <w:rPr>
          <w:i/>
          <w:iCs/>
        </w:rPr>
        <w:t>PLATO</w:t>
      </w:r>
      <w:r w:rsidRPr="006510B9">
        <w:t>. https://distributedmuseum.illinois.edu/exhibit/plato/</w:t>
      </w:r>
    </w:p>
    <w:p w14:paraId="510A1759" w14:textId="77777777" w:rsidR="006510B9" w:rsidRPr="006510B9" w:rsidRDefault="006510B9" w:rsidP="00F10A17">
      <w:pPr>
        <w:pStyle w:val="Bibliografia"/>
        <w:rPr>
          <w:lang w:val="en-US"/>
        </w:rPr>
      </w:pPr>
      <w:r w:rsidRPr="006510B9">
        <w:rPr>
          <w:lang w:val="en-US"/>
        </w:rPr>
        <w:t xml:space="preserve">William Higginbotham. (1958). </w:t>
      </w:r>
      <w:r w:rsidRPr="006510B9">
        <w:rPr>
          <w:i/>
          <w:iCs/>
          <w:lang w:val="en-US"/>
        </w:rPr>
        <w:t>Tennis for Two</w:t>
      </w:r>
      <w:r w:rsidRPr="006510B9">
        <w:rPr>
          <w:lang w:val="en-US"/>
        </w:rPr>
        <w:t>. https://www.youtube.com/watch?v=s2E9iSQfGdg</w:t>
      </w:r>
    </w:p>
    <w:p w14:paraId="273C7D3B" w14:textId="11F47BCD" w:rsidR="00234549" w:rsidRPr="00112EF1" w:rsidRDefault="00F16449" w:rsidP="00F10A17">
      <w:r w:rsidRPr="00112EF1">
        <w:fldChar w:fldCharType="end"/>
      </w:r>
      <w:bookmarkEnd w:id="140"/>
    </w:p>
    <w:sectPr w:rsidR="00234549" w:rsidRPr="00112EF1" w:rsidSect="00234549">
      <w:headerReference w:type="default" r:id="rId59"/>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2CE22" w14:textId="77777777" w:rsidR="00CF161D" w:rsidRDefault="00CF161D" w:rsidP="00F10A17">
      <w:r>
        <w:separator/>
      </w:r>
    </w:p>
  </w:endnote>
  <w:endnote w:type="continuationSeparator" w:id="0">
    <w:p w14:paraId="0A700C73" w14:textId="77777777" w:rsidR="00CF161D" w:rsidRDefault="00CF161D" w:rsidP="00F10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C41C6" w14:textId="77777777" w:rsidR="00CF161D" w:rsidRDefault="00CF161D" w:rsidP="00F10A17">
      <w:r>
        <w:separator/>
      </w:r>
    </w:p>
  </w:footnote>
  <w:footnote w:type="continuationSeparator" w:id="0">
    <w:p w14:paraId="086C5C2E" w14:textId="77777777" w:rsidR="00CF161D" w:rsidRDefault="00CF161D" w:rsidP="00F10A17">
      <w:r>
        <w:continuationSeparator/>
      </w:r>
    </w:p>
  </w:footnote>
  <w:footnote w:id="1">
    <w:p w14:paraId="4B0CC210" w14:textId="7967A68D" w:rsidR="003F5414" w:rsidRPr="009D2F47" w:rsidRDefault="003F5414" w:rsidP="00F10A17">
      <w:pPr>
        <w:pStyle w:val="Textdenotaapeudepgina"/>
      </w:pPr>
      <w:r>
        <w:rPr>
          <w:rStyle w:val="Refernciadenotaapeudepgina"/>
        </w:rPr>
        <w:footnoteRef/>
      </w:r>
      <w:r>
        <w:t xml:space="preserve"> El paquete está muy simplificado. En verdad estaría compuesto de valores binarios.</w:t>
      </w:r>
    </w:p>
  </w:footnote>
  <w:footnote w:id="2">
    <w:p w14:paraId="729A6BA3" w14:textId="0103CA16" w:rsidR="003F5414" w:rsidRPr="00E01218" w:rsidRDefault="003F5414" w:rsidP="00F10A17">
      <w:pPr>
        <w:pStyle w:val="Textdenotaapeudepgina"/>
      </w:pPr>
      <w:r w:rsidRPr="00E01218">
        <w:rPr>
          <w:rStyle w:val="Refernciadenotaapeudepgina"/>
        </w:rPr>
        <w:footnoteRef/>
      </w:r>
      <w:r w:rsidRPr="00E01218">
        <w:t xml:space="preserve"> Los botones tendrán como referencia el mando de Play Station</w:t>
      </w:r>
    </w:p>
  </w:footnote>
  <w:footnote w:id="3">
    <w:p w14:paraId="4AD92ADB" w14:textId="75C06BC4" w:rsidR="003F5414" w:rsidRPr="003641AC" w:rsidRDefault="003F5414">
      <w:pPr>
        <w:pStyle w:val="Textdenotaapeudepgina"/>
        <w:rPr>
          <w:lang w:val="ca-ES"/>
        </w:rPr>
      </w:pPr>
      <w:r>
        <w:rPr>
          <w:rStyle w:val="Refernciadenotaapeudepgina"/>
        </w:rPr>
        <w:footnoteRef/>
      </w:r>
      <w:r>
        <w:t xml:space="preserve"> </w:t>
      </w:r>
      <w:r w:rsidRPr="003641AC">
        <w:t xml:space="preserve">El </w:t>
      </w:r>
      <w:r>
        <w:t>código</w:t>
      </w:r>
      <w:r w:rsidRPr="003641AC">
        <w:t xml:space="preserve"> mencionado corresponde a los </w:t>
      </w:r>
      <w:r>
        <w:t>códigos</w:t>
      </w:r>
      <w:r w:rsidRPr="003641AC">
        <w:t xml:space="preserve"> del estado del protocolo HTTP. Siempre son tres </w:t>
      </w:r>
      <w:r>
        <w:t>dígitos</w:t>
      </w:r>
      <w:r w:rsidRPr="003641AC">
        <w:t xml:space="preserve">. Si el primero empieza por 1, significa que es una </w:t>
      </w:r>
      <w:r>
        <w:t>información</w:t>
      </w:r>
      <w:r w:rsidRPr="003641AC">
        <w:t xml:space="preserve">. Si empieza por 2 significa que el </w:t>
      </w:r>
      <w:r>
        <w:t>envío</w:t>
      </w:r>
      <w:r w:rsidRPr="003641AC">
        <w:t xml:space="preserve"> ha sido exitoso. Si empieza por 3 significa que es de </w:t>
      </w:r>
      <w:r>
        <w:t>redirección</w:t>
      </w:r>
      <w:r w:rsidRPr="003641AC">
        <w:t>. Si empieza por 4 es porque ha habido un error en el cliente. Para acabar si empieza por 5 significa que ha sido un error del servi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3F5414" w:rsidRPr="004B0EDC" w:rsidRDefault="003F5414" w:rsidP="00F10A17">
        <w:pPr>
          <w:pStyle w:val="Capalera"/>
        </w:pPr>
        <w:r w:rsidRPr="0031547A">
          <w:fldChar w:fldCharType="begin"/>
        </w:r>
        <w:r w:rsidRPr="0031547A">
          <w:instrText>PAGE  \* ROMAN  \* MERGEFORMAT</w:instrText>
        </w:r>
        <w:r w:rsidRPr="0031547A">
          <w:fldChar w:fldCharType="separate"/>
        </w:r>
        <w:r w:rsidRPr="0031547A">
          <w:rPr>
            <w:lang w:val="ca-ES"/>
          </w:rPr>
          <w:t>II</w:t>
        </w:r>
        <w:r w:rsidRPr="0031547A">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03969"/>
      <w:docPartObj>
        <w:docPartGallery w:val="Page Numbers (Top of Page)"/>
        <w:docPartUnique/>
      </w:docPartObj>
    </w:sdtPr>
    <w:sdtContent>
      <w:p w14:paraId="5C3BA8F6" w14:textId="46DEB08B" w:rsidR="003F5414" w:rsidRPr="006F4837" w:rsidRDefault="003F5414" w:rsidP="00F10A17">
        <w:pPr>
          <w:pStyle w:val="Capalera"/>
        </w:pPr>
        <w:hyperlink w:anchor="_BIBLIOGRAFÍA" w:history="1">
          <w:r w:rsidRPr="00BD7E87">
            <w:rPr>
              <w:rStyle w:val="Enlla"/>
              <w:i/>
              <w:iCs/>
              <w:color w:val="auto"/>
              <w:sz w:val="20"/>
              <w:szCs w:val="20"/>
            </w:rPr>
            <w:t>CAPÍTULO 7. BIBLIOGRAFÍA</w:t>
          </w:r>
        </w:hyperlink>
        <w:r w:rsidRPr="00BD7E87">
          <w:rPr>
            <w:sz w:val="20"/>
            <w:szCs w:val="20"/>
            <w:u w:val="single"/>
          </w:rPr>
          <w:ptab w:relativeTo="margin" w:alignment="right" w:leader="none"/>
        </w:r>
        <w:r w:rsidRPr="00BD7E87">
          <w:rPr>
            <w:i/>
            <w:iCs/>
            <w:sz w:val="20"/>
            <w:szCs w:val="20"/>
            <w:u w:val="single"/>
          </w:rPr>
          <w:fldChar w:fldCharType="begin"/>
        </w:r>
        <w:r w:rsidRPr="00BD7E87">
          <w:rPr>
            <w:i/>
            <w:iCs/>
            <w:sz w:val="20"/>
            <w:szCs w:val="20"/>
            <w:u w:val="single"/>
          </w:rPr>
          <w:instrText xml:space="preserve"> PAGE   \* MERGEFORMAT </w:instrText>
        </w:r>
        <w:r w:rsidRPr="00BD7E87">
          <w:rPr>
            <w:i/>
            <w:iCs/>
            <w:sz w:val="20"/>
            <w:szCs w:val="20"/>
            <w:u w:val="single"/>
          </w:rPr>
          <w:fldChar w:fldCharType="separate"/>
        </w:r>
        <w:r w:rsidRPr="00BD7E87">
          <w:rPr>
            <w:i/>
            <w:iCs/>
            <w:sz w:val="20"/>
            <w:szCs w:val="20"/>
            <w:u w:val="single"/>
          </w:rPr>
          <w:t>25</w:t>
        </w:r>
        <w:r w:rsidRPr="00BD7E87">
          <w:rPr>
            <w:i/>
            <w:iCs/>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424722700"/>
      <w:docPartObj>
        <w:docPartGallery w:val="Page Numbers (Top of Page)"/>
        <w:docPartUnique/>
      </w:docPartObj>
    </w:sdtPr>
    <w:sdtEndPr>
      <w:rPr>
        <w:sz w:val="24"/>
      </w:rPr>
    </w:sdtEndPr>
    <w:sdtContent>
      <w:p w14:paraId="355D9CAD" w14:textId="60EAE73F" w:rsidR="003F5414" w:rsidRPr="0031547A" w:rsidRDefault="003F5414" w:rsidP="00F10A17">
        <w:pPr>
          <w:pStyle w:val="Capalera"/>
        </w:pPr>
        <w:r w:rsidRPr="0031547A">
          <w:fldChar w:fldCharType="begin"/>
        </w:r>
        <w:r w:rsidRPr="0031547A">
          <w:instrText>PAGE  \* ROMAN  \* MERGEFORMAT</w:instrText>
        </w:r>
        <w:r w:rsidRPr="0031547A">
          <w:fldChar w:fldCharType="separate"/>
        </w:r>
        <w:r w:rsidRPr="0031547A">
          <w:t>III</w:t>
        </w:r>
        <w:r w:rsidRPr="0031547A">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621490"/>
      <w:docPartObj>
        <w:docPartGallery w:val="Page Numbers (Top of Page)"/>
        <w:docPartUnique/>
      </w:docPartObj>
    </w:sdtPr>
    <w:sdtContent>
      <w:p w14:paraId="1E407466" w14:textId="51ED2EDC" w:rsidR="003F5414" w:rsidRPr="0031547A" w:rsidRDefault="003F5414" w:rsidP="00F10A17">
        <w:pPr>
          <w:pStyle w:val="Capalera"/>
        </w:pPr>
        <w:r w:rsidRPr="00F10A17">
          <w:rPr>
            <w:i/>
            <w:iCs/>
            <w:sz w:val="20"/>
            <w:szCs w:val="20"/>
            <w:u w:val="single"/>
          </w:rPr>
          <w:fldChar w:fldCharType="begin"/>
        </w:r>
        <w:r w:rsidRPr="00F10A17">
          <w:rPr>
            <w:i/>
            <w:iCs/>
            <w:sz w:val="20"/>
            <w:szCs w:val="20"/>
            <w:u w:val="single"/>
          </w:rPr>
          <w:instrText>PAGE   \* MERGEFORMAT</w:instrText>
        </w:r>
        <w:r w:rsidRPr="00F10A17">
          <w:rPr>
            <w:i/>
            <w:iCs/>
            <w:sz w:val="20"/>
            <w:szCs w:val="20"/>
            <w:u w:val="single"/>
          </w:rPr>
          <w:fldChar w:fldCharType="separate"/>
        </w:r>
        <w:r w:rsidRPr="00F10A17">
          <w:rPr>
            <w:i/>
            <w:iCs/>
            <w:sz w:val="20"/>
            <w:szCs w:val="20"/>
            <w:u w:val="single"/>
            <w:lang w:val="ca-ES"/>
          </w:rPr>
          <w:t>2</w:t>
        </w:r>
        <w:r w:rsidRPr="00F10A17">
          <w:rPr>
            <w:i/>
            <w:iCs/>
            <w:sz w:val="20"/>
            <w:szCs w:val="20"/>
            <w:u w:val="single"/>
          </w:rPr>
          <w:fldChar w:fldCharType="end"/>
        </w:r>
        <w:r w:rsidRPr="00F10A17">
          <w:rPr>
            <w:rFonts w:cs="Arial"/>
            <w:sz w:val="20"/>
            <w:szCs w:val="20"/>
            <w:u w:val="single"/>
          </w:rPr>
          <w:ptab w:relativeTo="margin" w:alignment="right" w:leader="none"/>
        </w:r>
        <w:hyperlink w:anchor="Índice" w:history="1">
          <w:r w:rsidRPr="00F10A17">
            <w:rPr>
              <w:rStyle w:val="Enlla"/>
              <w:i/>
              <w:iCs/>
              <w:color w:val="auto"/>
              <w:sz w:val="20"/>
              <w:szCs w:val="20"/>
            </w:rPr>
            <w:t>DESARROLLO DE UN PROTOTIPO DE JUEGO EN RED – MEMORIA INTERMEDIA</w:t>
          </w:r>
        </w:hyperlink>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17560" w14:textId="3808315C" w:rsidR="003F5414" w:rsidRPr="00BD7E87" w:rsidRDefault="003F5414" w:rsidP="00F10A17">
    <w:pPr>
      <w:pStyle w:val="Capalera"/>
      <w:rPr>
        <w:rStyle w:val="CabeceraCar"/>
        <w:rFonts w:ascii="Arial" w:hAnsi="Arial" w:cs="Arial"/>
        <w:szCs w:val="20"/>
        <w:lang w:val="es-ES"/>
      </w:rPr>
    </w:pPr>
    <w:hyperlink w:anchor="_INTRODUCCIÓN" w:history="1">
      <w:r w:rsidRPr="00BD7E87">
        <w:rPr>
          <w:rStyle w:val="Enlla"/>
          <w:rFonts w:cs="Arial"/>
          <w:i/>
          <w:iCs/>
          <w:color w:val="auto"/>
          <w:sz w:val="20"/>
          <w:szCs w:val="20"/>
        </w:rPr>
        <w:t>CAPÍTULO 1. INTRODUCCIÓN</w:t>
      </w:r>
    </w:hyperlink>
    <w:r w:rsidRPr="00BD7E87">
      <w:rPr>
        <w:u w:val="single"/>
      </w:rPr>
      <w:ptab w:relativeTo="margin" w:alignment="right" w:leader="none"/>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Arabic  \* MERGEFORMAT </w:instrText>
    </w:r>
    <w:r w:rsidRPr="00BD7E87">
      <w:rPr>
        <w:rStyle w:val="CabeceraCar"/>
        <w:rFonts w:ascii="Arial" w:hAnsi="Arial" w:cs="Arial"/>
        <w:szCs w:val="20"/>
        <w:lang w:val="es-ES"/>
      </w:rPr>
      <w:fldChar w:fldCharType="separate"/>
    </w:r>
    <w:r w:rsidRPr="00BD7E87">
      <w:rPr>
        <w:rStyle w:val="CabeceraCar"/>
        <w:rFonts w:ascii="Arial" w:hAnsi="Arial" w:cs="Arial"/>
        <w:noProof/>
        <w:szCs w:val="20"/>
        <w:lang w:val="es-ES"/>
      </w:rPr>
      <w:t>15</w:t>
    </w:r>
    <w:r w:rsidRPr="00BD7E87">
      <w:rPr>
        <w:rStyle w:val="CabeceraCar"/>
        <w:rFonts w:ascii="Arial" w:hAnsi="Arial" w:cs="Arial"/>
        <w:szCs w:val="20"/>
        <w:lang w:val="es-E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113931"/>
      <w:docPartObj>
        <w:docPartGallery w:val="Page Numbers (Top of Page)"/>
        <w:docPartUnique/>
      </w:docPartObj>
    </w:sdtPr>
    <w:sdtContent>
      <w:p w14:paraId="14655CAD" w14:textId="1613288D" w:rsidR="003F5414" w:rsidRPr="0031547A" w:rsidRDefault="003F5414" w:rsidP="00F10A17">
        <w:pPr>
          <w:pStyle w:val="Capalera"/>
        </w:pPr>
        <w:hyperlink w:anchor="_ANÁLISIS_DE_REFERENTES" w:history="1">
          <w:r w:rsidRPr="00BD7E87">
            <w:rPr>
              <w:rStyle w:val="Enlla"/>
              <w:rFonts w:cs="Arial"/>
              <w:i/>
              <w:iCs/>
              <w:color w:val="auto"/>
              <w:sz w:val="20"/>
              <w:szCs w:val="20"/>
            </w:rPr>
            <w:t>CAPÍTULO 2. ANÁLISIS DE REFERENTES</w:t>
          </w:r>
        </w:hyperlink>
        <w:r w:rsidRPr="00BD7E87">
          <w:rPr>
            <w:u w:val="single"/>
          </w:rPr>
          <w:ptab w:relativeTo="margin" w:alignment="right" w:leader="none"/>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5</w:t>
        </w:r>
        <w:r w:rsidRPr="00BD7E87">
          <w:rPr>
            <w:rStyle w:val="CabeceraCar"/>
            <w:rFonts w:ascii="Arial" w:hAnsi="Arial" w:cs="Arial"/>
            <w:szCs w:val="20"/>
            <w:lang w:val="es-ES"/>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408508"/>
      <w:docPartObj>
        <w:docPartGallery w:val="Page Numbers (Top of Page)"/>
        <w:docPartUnique/>
      </w:docPartObj>
    </w:sdtPr>
    <w:sdtContent>
      <w:p w14:paraId="09808E9E" w14:textId="0089DED9" w:rsidR="003F5414" w:rsidRPr="006F4837" w:rsidRDefault="003F5414" w:rsidP="00F10A17">
        <w:pPr>
          <w:pStyle w:val="Cabecera"/>
        </w:pPr>
        <w:hyperlink w:anchor="_MARCO_TEÓRICO" w:history="1">
          <w:r w:rsidRPr="003B00D2">
            <w:rPr>
              <w:rStyle w:val="Enlla"/>
              <w:color w:val="auto"/>
            </w:rPr>
            <w:t xml:space="preserve">CAPÍTULO </w:t>
          </w:r>
          <w:r>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841218"/>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19303963" w14:textId="6653158E" w:rsidR="003F5414" w:rsidRPr="00BD7E87" w:rsidRDefault="003F5414" w:rsidP="00F10A17">
        <w:pPr>
          <w:pStyle w:val="Capalera"/>
          <w:rPr>
            <w:rStyle w:val="CabeceraCar"/>
            <w:rFonts w:ascii="Arial" w:hAnsi="Arial" w:cs="Arial"/>
            <w:i w:val="0"/>
            <w:iCs w:val="0"/>
            <w:szCs w:val="20"/>
            <w:lang w:val="es-ES"/>
          </w:rPr>
        </w:pPr>
        <w:hyperlink w:anchor="_DISEÑO_METODOLÓGICO_Y_1" w:history="1">
          <w:r w:rsidRPr="00BD7E87">
            <w:rPr>
              <w:rStyle w:val="Enlla"/>
              <w:rFonts w:cs="Arial"/>
              <w:i/>
              <w:iCs/>
              <w:color w:val="auto"/>
              <w:sz w:val="20"/>
              <w:szCs w:val="20"/>
            </w:rPr>
            <w:t>CAPÍTULO 4. OBJETIVOS</w:t>
          </w:r>
        </w:hyperlink>
        <w:r w:rsidRPr="00BD7E87">
          <w:rPr>
            <w:u w:val="single"/>
          </w:rPr>
          <w:ptab w:relativeTo="margin" w:alignment="right" w:leader="none"/>
        </w:r>
        <w:r w:rsidRPr="00BD7E87">
          <w:rPr>
            <w:rStyle w:val="CabeceraCar"/>
            <w:rFonts w:ascii="Arial" w:hAnsi="Arial" w:cs="Arial"/>
            <w:szCs w:val="20"/>
            <w:lang w:val="es-ES"/>
          </w:rPr>
          <w:t xml:space="preserve"> </w:t>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19</w:t>
        </w:r>
        <w:r w:rsidRPr="00BD7E87">
          <w:rPr>
            <w:rStyle w:val="CabeceraCar"/>
            <w:rFonts w:ascii="Arial" w:hAnsi="Arial" w:cs="Arial"/>
            <w:szCs w:val="20"/>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094910"/>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478CBB4B" w14:textId="77777777" w:rsidR="003F5414" w:rsidRPr="00BD7E87" w:rsidRDefault="003F5414" w:rsidP="00F10A17">
        <w:pPr>
          <w:pStyle w:val="Capalera"/>
          <w:rPr>
            <w:rStyle w:val="CabeceraCar"/>
            <w:rFonts w:ascii="Arial" w:hAnsi="Arial" w:cs="Arial"/>
            <w:i w:val="0"/>
            <w:iCs w:val="0"/>
            <w:szCs w:val="20"/>
            <w:lang w:val="es-ES"/>
          </w:rPr>
        </w:pPr>
        <w:hyperlink w:anchor="_DISEÑO_METODOLÓGICO_Y_1" w:history="1">
          <w:r w:rsidRPr="00BD7E87">
            <w:rPr>
              <w:rStyle w:val="Enlla"/>
              <w:rFonts w:cs="Arial"/>
              <w:i/>
              <w:iCs/>
              <w:color w:val="auto"/>
              <w:sz w:val="20"/>
              <w:szCs w:val="20"/>
            </w:rPr>
            <w:t>CAPÍTULO 5. DISEÑO METODOLÓGICO Y CRONOGRAMA</w:t>
          </w:r>
        </w:hyperlink>
        <w:r w:rsidRPr="00BD7E87">
          <w:rPr>
            <w:u w:val="single"/>
          </w:rPr>
          <w:ptab w:relativeTo="margin" w:alignment="right" w:leader="none"/>
        </w:r>
        <w:r w:rsidRPr="00BD7E87">
          <w:rPr>
            <w:rStyle w:val="CabeceraCar"/>
            <w:rFonts w:ascii="Arial" w:hAnsi="Arial" w:cs="Arial"/>
            <w:szCs w:val="20"/>
            <w:lang w:val="es-ES"/>
          </w:rPr>
          <w:t xml:space="preserve"> </w:t>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19</w:t>
        </w:r>
        <w:r w:rsidRPr="00BD7E87">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1952234695"/>
      <w:docPartObj>
        <w:docPartGallery w:val="Page Numbers (Top of Page)"/>
        <w:docPartUnique/>
      </w:docPartObj>
    </w:sdtPr>
    <w:sdtEndPr>
      <w:rPr>
        <w:rStyle w:val="CabeceraCar"/>
        <w:rFonts w:ascii="Times New Roman" w:hAnsi="Times New Roman"/>
        <w:i/>
        <w:iCs/>
        <w:sz w:val="20"/>
        <w:szCs w:val="20"/>
        <w:u w:val="single"/>
        <w:lang w:val="ca-ES"/>
      </w:rPr>
    </w:sdtEndPr>
    <w:sdtContent>
      <w:p w14:paraId="19441E97" w14:textId="10B9BB65" w:rsidR="003F5414" w:rsidRPr="00F10A17" w:rsidRDefault="003F5414" w:rsidP="00F10A17">
        <w:pPr>
          <w:pStyle w:val="Capalera"/>
          <w:rPr>
            <w:rStyle w:val="CabeceraCar"/>
            <w:rFonts w:ascii="Arial" w:hAnsi="Arial" w:cs="Arial"/>
            <w:i w:val="0"/>
            <w:iCs w:val="0"/>
            <w:szCs w:val="20"/>
            <w:lang w:val="es-ES"/>
          </w:rPr>
        </w:pPr>
        <w:hyperlink w:anchor="_DESARROLLO" w:history="1">
          <w:r w:rsidRPr="00F10A17">
            <w:rPr>
              <w:rStyle w:val="Enlla"/>
              <w:i/>
              <w:iCs/>
              <w:color w:val="auto"/>
              <w:sz w:val="20"/>
              <w:szCs w:val="20"/>
            </w:rPr>
            <w:t>CAPÍTULO 6. DESARROLLO</w:t>
          </w:r>
        </w:hyperlink>
        <w:r w:rsidRPr="00F10A17">
          <w:rPr>
            <w:rFonts w:cs="Arial"/>
            <w:u w:val="single"/>
          </w:rPr>
          <w:ptab w:relativeTo="margin" w:alignment="right" w:leader="none"/>
        </w:r>
        <w:r w:rsidRPr="00F10A17">
          <w:rPr>
            <w:rStyle w:val="CabeceraCar"/>
            <w:rFonts w:ascii="Arial" w:hAnsi="Arial" w:cs="Arial"/>
            <w:i w:val="0"/>
            <w:iCs w:val="0"/>
            <w:szCs w:val="20"/>
            <w:lang w:val="es-ES"/>
          </w:rPr>
          <w:t xml:space="preserve"> </w:t>
        </w:r>
        <w:r w:rsidRPr="00F10A17">
          <w:rPr>
            <w:rStyle w:val="CabeceraCar"/>
            <w:rFonts w:ascii="Arial" w:hAnsi="Arial" w:cs="Arial"/>
            <w:szCs w:val="20"/>
            <w:lang w:val="es-ES"/>
          </w:rPr>
          <w:fldChar w:fldCharType="begin"/>
        </w:r>
        <w:r w:rsidRPr="00F10A17">
          <w:rPr>
            <w:rStyle w:val="CabeceraCar"/>
            <w:rFonts w:ascii="Arial" w:hAnsi="Arial" w:cs="Arial"/>
            <w:szCs w:val="20"/>
            <w:lang w:val="es-ES"/>
          </w:rPr>
          <w:instrText xml:space="preserve"> PAGE   \* MERGEFORMAT </w:instrText>
        </w:r>
        <w:r w:rsidRPr="00F10A17">
          <w:rPr>
            <w:rStyle w:val="CabeceraCar"/>
            <w:rFonts w:ascii="Arial" w:hAnsi="Arial" w:cs="Arial"/>
            <w:szCs w:val="20"/>
            <w:lang w:val="es-ES"/>
          </w:rPr>
          <w:fldChar w:fldCharType="separate"/>
        </w:r>
        <w:r w:rsidRPr="00F10A17">
          <w:rPr>
            <w:rStyle w:val="CabeceraCar"/>
            <w:rFonts w:ascii="Arial" w:hAnsi="Arial" w:cs="Arial"/>
            <w:szCs w:val="20"/>
          </w:rPr>
          <w:t>19</w:t>
        </w:r>
        <w:r w:rsidRPr="00F10A17">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E379C"/>
    <w:multiLevelType w:val="multilevel"/>
    <w:tmpl w:val="2E141C9C"/>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D203CE3"/>
    <w:multiLevelType w:val="multilevel"/>
    <w:tmpl w:val="79AC5BE6"/>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0E836226"/>
    <w:multiLevelType w:val="multilevel"/>
    <w:tmpl w:val="4E346EC8"/>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1C4B1CA5"/>
    <w:multiLevelType w:val="multilevel"/>
    <w:tmpl w:val="2A6A8BC0"/>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5" w15:restartNumberingAfterBreak="0">
    <w:nsid w:val="1F5419CC"/>
    <w:multiLevelType w:val="multilevel"/>
    <w:tmpl w:val="A64E9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130927"/>
    <w:multiLevelType w:val="multilevel"/>
    <w:tmpl w:val="8B3E52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DC6AB3"/>
    <w:multiLevelType w:val="multilevel"/>
    <w:tmpl w:val="356CBFE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35D43366"/>
    <w:multiLevelType w:val="multilevel"/>
    <w:tmpl w:val="28C80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4D2C91"/>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484CDA"/>
    <w:multiLevelType w:val="multilevel"/>
    <w:tmpl w:val="1B7EFA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5108B1"/>
    <w:multiLevelType w:val="multilevel"/>
    <w:tmpl w:val="309412A4"/>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3E1B6236"/>
    <w:multiLevelType w:val="multilevel"/>
    <w:tmpl w:val="BE229482"/>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E644F59"/>
    <w:multiLevelType w:val="multilevel"/>
    <w:tmpl w:val="E7903A1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6"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17" w15:restartNumberingAfterBreak="0">
    <w:nsid w:val="5A054496"/>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5E42DF"/>
    <w:multiLevelType w:val="multilevel"/>
    <w:tmpl w:val="5D90BA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F1C7A75"/>
    <w:multiLevelType w:val="multilevel"/>
    <w:tmpl w:val="2E141C9C"/>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4427531"/>
    <w:multiLevelType w:val="multilevel"/>
    <w:tmpl w:val="A2FC4546"/>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8F41471"/>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AC13601"/>
    <w:multiLevelType w:val="multilevel"/>
    <w:tmpl w:val="53E85FA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AE80201"/>
    <w:multiLevelType w:val="multilevel"/>
    <w:tmpl w:val="C21EAFEC"/>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B130A31"/>
    <w:multiLevelType w:val="multilevel"/>
    <w:tmpl w:val="636E00B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F846F25"/>
    <w:multiLevelType w:val="multilevel"/>
    <w:tmpl w:val="049C2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8CF713D"/>
    <w:multiLevelType w:val="multilevel"/>
    <w:tmpl w:val="07E66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6"/>
  </w:num>
  <w:num w:numId="3">
    <w:abstractNumId w:val="8"/>
  </w:num>
  <w:num w:numId="4">
    <w:abstractNumId w:val="4"/>
  </w:num>
  <w:num w:numId="5">
    <w:abstractNumId w:val="26"/>
  </w:num>
  <w:num w:numId="6">
    <w:abstractNumId w:val="6"/>
  </w:num>
  <w:num w:numId="7">
    <w:abstractNumId w:val="5"/>
  </w:num>
  <w:num w:numId="8">
    <w:abstractNumId w:val="24"/>
  </w:num>
  <w:num w:numId="9">
    <w:abstractNumId w:val="7"/>
  </w:num>
  <w:num w:numId="10">
    <w:abstractNumId w:val="13"/>
  </w:num>
  <w:num w:numId="11">
    <w:abstractNumId w:val="11"/>
  </w:num>
  <w:num w:numId="12">
    <w:abstractNumId w:val="9"/>
  </w:num>
  <w:num w:numId="13">
    <w:abstractNumId w:val="2"/>
  </w:num>
  <w:num w:numId="14">
    <w:abstractNumId w:val="23"/>
  </w:num>
  <w:num w:numId="15">
    <w:abstractNumId w:val="3"/>
  </w:num>
  <w:num w:numId="16">
    <w:abstractNumId w:val="20"/>
  </w:num>
  <w:num w:numId="17">
    <w:abstractNumId w:val="1"/>
  </w:num>
  <w:num w:numId="18">
    <w:abstractNumId w:val="12"/>
  </w:num>
  <w:num w:numId="19">
    <w:abstractNumId w:val="14"/>
  </w:num>
  <w:num w:numId="20">
    <w:abstractNumId w:val="18"/>
  </w:num>
  <w:num w:numId="21">
    <w:abstractNumId w:val="17"/>
  </w:num>
  <w:num w:numId="22">
    <w:abstractNumId w:val="10"/>
  </w:num>
  <w:num w:numId="23">
    <w:abstractNumId w:val="21"/>
  </w:num>
  <w:num w:numId="24">
    <w:abstractNumId w:val="25"/>
  </w:num>
  <w:num w:numId="25">
    <w:abstractNumId w:val="19"/>
  </w:num>
  <w:num w:numId="26">
    <w:abstractNumId w:val="0"/>
  </w:num>
  <w:num w:numId="27">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iOzWgDt7Dfh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8554D"/>
    <w:rsid w:val="000859D3"/>
    <w:rsid w:val="000863CA"/>
    <w:rsid w:val="00092555"/>
    <w:rsid w:val="000978A1"/>
    <w:rsid w:val="000A2A0D"/>
    <w:rsid w:val="000A7166"/>
    <w:rsid w:val="000A75C0"/>
    <w:rsid w:val="000B5247"/>
    <w:rsid w:val="000B54B5"/>
    <w:rsid w:val="000B70F4"/>
    <w:rsid w:val="000C0FF6"/>
    <w:rsid w:val="000C6D98"/>
    <w:rsid w:val="000C7820"/>
    <w:rsid w:val="000C79F7"/>
    <w:rsid w:val="000D02D6"/>
    <w:rsid w:val="000D5BAF"/>
    <w:rsid w:val="000D76FD"/>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16B5D"/>
    <w:rsid w:val="001204EB"/>
    <w:rsid w:val="0012325F"/>
    <w:rsid w:val="00124B42"/>
    <w:rsid w:val="001310D3"/>
    <w:rsid w:val="0013707B"/>
    <w:rsid w:val="001406A5"/>
    <w:rsid w:val="00147CDD"/>
    <w:rsid w:val="00151642"/>
    <w:rsid w:val="001521FD"/>
    <w:rsid w:val="001534DA"/>
    <w:rsid w:val="0015723E"/>
    <w:rsid w:val="0016114B"/>
    <w:rsid w:val="0016421B"/>
    <w:rsid w:val="001658C0"/>
    <w:rsid w:val="0017370F"/>
    <w:rsid w:val="00177608"/>
    <w:rsid w:val="00183749"/>
    <w:rsid w:val="00187F06"/>
    <w:rsid w:val="0019052A"/>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2EB"/>
    <w:rsid w:val="001C3673"/>
    <w:rsid w:val="001D0A0F"/>
    <w:rsid w:val="001D14D3"/>
    <w:rsid w:val="001D1763"/>
    <w:rsid w:val="001D19BA"/>
    <w:rsid w:val="001D3AE3"/>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6B27"/>
    <w:rsid w:val="002471F3"/>
    <w:rsid w:val="00247CA2"/>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982"/>
    <w:rsid w:val="002C6DBD"/>
    <w:rsid w:val="002D1EAB"/>
    <w:rsid w:val="002D428D"/>
    <w:rsid w:val="002D752E"/>
    <w:rsid w:val="002D7941"/>
    <w:rsid w:val="002D7A48"/>
    <w:rsid w:val="002D7C8D"/>
    <w:rsid w:val="002E3530"/>
    <w:rsid w:val="002E475E"/>
    <w:rsid w:val="002E6D90"/>
    <w:rsid w:val="002F001C"/>
    <w:rsid w:val="00301B42"/>
    <w:rsid w:val="003022D6"/>
    <w:rsid w:val="00303213"/>
    <w:rsid w:val="0030355E"/>
    <w:rsid w:val="00312F67"/>
    <w:rsid w:val="00314099"/>
    <w:rsid w:val="0031455F"/>
    <w:rsid w:val="0031547A"/>
    <w:rsid w:val="00315928"/>
    <w:rsid w:val="00316A06"/>
    <w:rsid w:val="00320AB6"/>
    <w:rsid w:val="00321D02"/>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619F1"/>
    <w:rsid w:val="0036353C"/>
    <w:rsid w:val="003641AC"/>
    <w:rsid w:val="0037180C"/>
    <w:rsid w:val="00372906"/>
    <w:rsid w:val="003741E8"/>
    <w:rsid w:val="003828B5"/>
    <w:rsid w:val="00384AEB"/>
    <w:rsid w:val="0038684D"/>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3F5414"/>
    <w:rsid w:val="003F71EF"/>
    <w:rsid w:val="004004CF"/>
    <w:rsid w:val="00400DAE"/>
    <w:rsid w:val="00405317"/>
    <w:rsid w:val="004077AF"/>
    <w:rsid w:val="004216F7"/>
    <w:rsid w:val="00423D52"/>
    <w:rsid w:val="004263D5"/>
    <w:rsid w:val="004304E3"/>
    <w:rsid w:val="00432CDB"/>
    <w:rsid w:val="0044062B"/>
    <w:rsid w:val="004456F2"/>
    <w:rsid w:val="004471D6"/>
    <w:rsid w:val="00451109"/>
    <w:rsid w:val="00452F4E"/>
    <w:rsid w:val="00453D12"/>
    <w:rsid w:val="004546D7"/>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030"/>
    <w:rsid w:val="004D0171"/>
    <w:rsid w:val="004D03AF"/>
    <w:rsid w:val="004D1284"/>
    <w:rsid w:val="004D2673"/>
    <w:rsid w:val="004D2900"/>
    <w:rsid w:val="004D2D48"/>
    <w:rsid w:val="004D4F61"/>
    <w:rsid w:val="004E406B"/>
    <w:rsid w:val="004E427A"/>
    <w:rsid w:val="004E4424"/>
    <w:rsid w:val="004E7180"/>
    <w:rsid w:val="004E74A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3580"/>
    <w:rsid w:val="00554FFE"/>
    <w:rsid w:val="0055624C"/>
    <w:rsid w:val="00557CE2"/>
    <w:rsid w:val="0056132E"/>
    <w:rsid w:val="0056381E"/>
    <w:rsid w:val="00570197"/>
    <w:rsid w:val="00572182"/>
    <w:rsid w:val="00575CD5"/>
    <w:rsid w:val="005773B7"/>
    <w:rsid w:val="00581890"/>
    <w:rsid w:val="00583857"/>
    <w:rsid w:val="0058626D"/>
    <w:rsid w:val="00587F8E"/>
    <w:rsid w:val="00591FAE"/>
    <w:rsid w:val="00595E8B"/>
    <w:rsid w:val="005A2A40"/>
    <w:rsid w:val="005A41AE"/>
    <w:rsid w:val="005B059C"/>
    <w:rsid w:val="005B1355"/>
    <w:rsid w:val="005B21A9"/>
    <w:rsid w:val="005B37EA"/>
    <w:rsid w:val="005B60E4"/>
    <w:rsid w:val="005C3941"/>
    <w:rsid w:val="005C4538"/>
    <w:rsid w:val="005C6C27"/>
    <w:rsid w:val="005D13C7"/>
    <w:rsid w:val="005D1FE5"/>
    <w:rsid w:val="005D24E4"/>
    <w:rsid w:val="005D551D"/>
    <w:rsid w:val="005D57B4"/>
    <w:rsid w:val="005D63A0"/>
    <w:rsid w:val="005E0F1C"/>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515D"/>
    <w:rsid w:val="00637159"/>
    <w:rsid w:val="006426F0"/>
    <w:rsid w:val="00642FC4"/>
    <w:rsid w:val="006510B9"/>
    <w:rsid w:val="00656C4F"/>
    <w:rsid w:val="00657206"/>
    <w:rsid w:val="006603EA"/>
    <w:rsid w:val="00662973"/>
    <w:rsid w:val="00663BC6"/>
    <w:rsid w:val="00671740"/>
    <w:rsid w:val="006808A2"/>
    <w:rsid w:val="006835F7"/>
    <w:rsid w:val="0068569E"/>
    <w:rsid w:val="00687C24"/>
    <w:rsid w:val="00690445"/>
    <w:rsid w:val="006911DD"/>
    <w:rsid w:val="00691CEE"/>
    <w:rsid w:val="00692209"/>
    <w:rsid w:val="006927BF"/>
    <w:rsid w:val="00693185"/>
    <w:rsid w:val="00694D6E"/>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40C3C"/>
    <w:rsid w:val="007479BD"/>
    <w:rsid w:val="007513A7"/>
    <w:rsid w:val="00752150"/>
    <w:rsid w:val="00754683"/>
    <w:rsid w:val="00755B25"/>
    <w:rsid w:val="007561F0"/>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0A86"/>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907"/>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446"/>
    <w:rsid w:val="008B0B25"/>
    <w:rsid w:val="008B3D2D"/>
    <w:rsid w:val="008B423A"/>
    <w:rsid w:val="008B4FE1"/>
    <w:rsid w:val="008B6EBE"/>
    <w:rsid w:val="008D11DD"/>
    <w:rsid w:val="008D4798"/>
    <w:rsid w:val="008D7455"/>
    <w:rsid w:val="008D7E2F"/>
    <w:rsid w:val="008E31D4"/>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6266"/>
    <w:rsid w:val="00937954"/>
    <w:rsid w:val="00937B04"/>
    <w:rsid w:val="00937D1C"/>
    <w:rsid w:val="0094012D"/>
    <w:rsid w:val="009402C6"/>
    <w:rsid w:val="009412F0"/>
    <w:rsid w:val="009459D3"/>
    <w:rsid w:val="0095035B"/>
    <w:rsid w:val="0095404F"/>
    <w:rsid w:val="00955F1D"/>
    <w:rsid w:val="009568AC"/>
    <w:rsid w:val="00957205"/>
    <w:rsid w:val="00957F34"/>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670D"/>
    <w:rsid w:val="009D7354"/>
    <w:rsid w:val="009D7C89"/>
    <w:rsid w:val="009E2A0E"/>
    <w:rsid w:val="009E3292"/>
    <w:rsid w:val="009E5826"/>
    <w:rsid w:val="009E6262"/>
    <w:rsid w:val="009F1C17"/>
    <w:rsid w:val="009F3A41"/>
    <w:rsid w:val="009F4E76"/>
    <w:rsid w:val="009F64FA"/>
    <w:rsid w:val="00A00FCE"/>
    <w:rsid w:val="00A010E1"/>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115"/>
    <w:rsid w:val="00A55A49"/>
    <w:rsid w:val="00A55BF4"/>
    <w:rsid w:val="00A6409E"/>
    <w:rsid w:val="00A64162"/>
    <w:rsid w:val="00A64F95"/>
    <w:rsid w:val="00A66D14"/>
    <w:rsid w:val="00A673D2"/>
    <w:rsid w:val="00A767A5"/>
    <w:rsid w:val="00A82F2D"/>
    <w:rsid w:val="00A8324A"/>
    <w:rsid w:val="00A84A26"/>
    <w:rsid w:val="00A90687"/>
    <w:rsid w:val="00A92AEE"/>
    <w:rsid w:val="00A9416B"/>
    <w:rsid w:val="00A947B7"/>
    <w:rsid w:val="00A94A0A"/>
    <w:rsid w:val="00A94B2A"/>
    <w:rsid w:val="00AA053F"/>
    <w:rsid w:val="00AA1AB0"/>
    <w:rsid w:val="00AA22CF"/>
    <w:rsid w:val="00AA32F5"/>
    <w:rsid w:val="00AA6F8A"/>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2A15"/>
    <w:rsid w:val="00B25C6C"/>
    <w:rsid w:val="00B2655F"/>
    <w:rsid w:val="00B2731C"/>
    <w:rsid w:val="00B3160A"/>
    <w:rsid w:val="00B3522E"/>
    <w:rsid w:val="00B3623B"/>
    <w:rsid w:val="00B50B53"/>
    <w:rsid w:val="00B5222B"/>
    <w:rsid w:val="00B52B17"/>
    <w:rsid w:val="00B53078"/>
    <w:rsid w:val="00B54D74"/>
    <w:rsid w:val="00B550F4"/>
    <w:rsid w:val="00B55DA7"/>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D7E87"/>
    <w:rsid w:val="00BE2363"/>
    <w:rsid w:val="00BE3E53"/>
    <w:rsid w:val="00BE6403"/>
    <w:rsid w:val="00BE65A6"/>
    <w:rsid w:val="00BF04E1"/>
    <w:rsid w:val="00BF0652"/>
    <w:rsid w:val="00BF0C2E"/>
    <w:rsid w:val="00BF245A"/>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00D0"/>
    <w:rsid w:val="00CD2F64"/>
    <w:rsid w:val="00CD42B3"/>
    <w:rsid w:val="00CD7BC9"/>
    <w:rsid w:val="00CE0F4B"/>
    <w:rsid w:val="00CE350F"/>
    <w:rsid w:val="00CE3ECC"/>
    <w:rsid w:val="00CE42C3"/>
    <w:rsid w:val="00CF161D"/>
    <w:rsid w:val="00CF438C"/>
    <w:rsid w:val="00CF4B46"/>
    <w:rsid w:val="00CF5302"/>
    <w:rsid w:val="00CF5C65"/>
    <w:rsid w:val="00D01B4F"/>
    <w:rsid w:val="00D020BB"/>
    <w:rsid w:val="00D02878"/>
    <w:rsid w:val="00D0739B"/>
    <w:rsid w:val="00D10201"/>
    <w:rsid w:val="00D2026F"/>
    <w:rsid w:val="00D20794"/>
    <w:rsid w:val="00D23826"/>
    <w:rsid w:val="00D307A0"/>
    <w:rsid w:val="00D315C5"/>
    <w:rsid w:val="00D346C6"/>
    <w:rsid w:val="00D35ED1"/>
    <w:rsid w:val="00D42493"/>
    <w:rsid w:val="00D42A78"/>
    <w:rsid w:val="00D43184"/>
    <w:rsid w:val="00D501FC"/>
    <w:rsid w:val="00D52BF2"/>
    <w:rsid w:val="00D52D45"/>
    <w:rsid w:val="00D55D08"/>
    <w:rsid w:val="00D55F28"/>
    <w:rsid w:val="00D56E08"/>
    <w:rsid w:val="00D60970"/>
    <w:rsid w:val="00D628F5"/>
    <w:rsid w:val="00D6344F"/>
    <w:rsid w:val="00D6435C"/>
    <w:rsid w:val="00D6575E"/>
    <w:rsid w:val="00D71B4B"/>
    <w:rsid w:val="00D74D09"/>
    <w:rsid w:val="00D82653"/>
    <w:rsid w:val="00D839FC"/>
    <w:rsid w:val="00D843A1"/>
    <w:rsid w:val="00D86B2F"/>
    <w:rsid w:val="00D87E07"/>
    <w:rsid w:val="00D87EB4"/>
    <w:rsid w:val="00D90CD4"/>
    <w:rsid w:val="00D93A73"/>
    <w:rsid w:val="00D94D5F"/>
    <w:rsid w:val="00D94EE5"/>
    <w:rsid w:val="00D9515E"/>
    <w:rsid w:val="00D95CBD"/>
    <w:rsid w:val="00D96113"/>
    <w:rsid w:val="00DA69DC"/>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1218"/>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37746"/>
    <w:rsid w:val="00E41F0E"/>
    <w:rsid w:val="00E4223E"/>
    <w:rsid w:val="00E42BEC"/>
    <w:rsid w:val="00E46623"/>
    <w:rsid w:val="00E5063F"/>
    <w:rsid w:val="00E516B9"/>
    <w:rsid w:val="00E51B1E"/>
    <w:rsid w:val="00E52FEC"/>
    <w:rsid w:val="00E53D8F"/>
    <w:rsid w:val="00E55332"/>
    <w:rsid w:val="00E55335"/>
    <w:rsid w:val="00E5639A"/>
    <w:rsid w:val="00E5654A"/>
    <w:rsid w:val="00E56EDF"/>
    <w:rsid w:val="00E61014"/>
    <w:rsid w:val="00E61F4D"/>
    <w:rsid w:val="00E62286"/>
    <w:rsid w:val="00E64F3A"/>
    <w:rsid w:val="00E73D75"/>
    <w:rsid w:val="00E75840"/>
    <w:rsid w:val="00E766D2"/>
    <w:rsid w:val="00E76C5A"/>
    <w:rsid w:val="00E779EF"/>
    <w:rsid w:val="00E8317E"/>
    <w:rsid w:val="00E91EFA"/>
    <w:rsid w:val="00E93564"/>
    <w:rsid w:val="00E937D1"/>
    <w:rsid w:val="00EA06EC"/>
    <w:rsid w:val="00EA13E3"/>
    <w:rsid w:val="00EA27E5"/>
    <w:rsid w:val="00EA3991"/>
    <w:rsid w:val="00EA7818"/>
    <w:rsid w:val="00EB1305"/>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5BAB"/>
    <w:rsid w:val="00EE6F6F"/>
    <w:rsid w:val="00EF4964"/>
    <w:rsid w:val="00EF7114"/>
    <w:rsid w:val="00F02915"/>
    <w:rsid w:val="00F0606B"/>
    <w:rsid w:val="00F0653C"/>
    <w:rsid w:val="00F10A17"/>
    <w:rsid w:val="00F11780"/>
    <w:rsid w:val="00F12A08"/>
    <w:rsid w:val="00F13BBA"/>
    <w:rsid w:val="00F16449"/>
    <w:rsid w:val="00F16918"/>
    <w:rsid w:val="00F172E1"/>
    <w:rsid w:val="00F239BD"/>
    <w:rsid w:val="00F2684B"/>
    <w:rsid w:val="00F26B66"/>
    <w:rsid w:val="00F312E7"/>
    <w:rsid w:val="00F347CE"/>
    <w:rsid w:val="00F40131"/>
    <w:rsid w:val="00F42CE2"/>
    <w:rsid w:val="00F43372"/>
    <w:rsid w:val="00F4398E"/>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 w:val="00FF76AE"/>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A17"/>
    <w:pPr>
      <w:spacing w:before="240" w:after="0"/>
      <w:jc w:val="both"/>
    </w:pPr>
    <w:rPr>
      <w:rFonts w:ascii="Arial" w:eastAsiaTheme="majorEastAsia"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2"/>
      </w:numPr>
      <w:outlineLvl w:val="1"/>
    </w:pPr>
    <w:rPr>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Arial" w:eastAsiaTheme="majorEastAsia" w:hAnsi="Arial"/>
      <w:b/>
      <w:bCs/>
      <w:sz w:val="28"/>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6911DD"/>
    <w:pPr>
      <w:spacing w:after="0" w:line="240" w:lineRule="auto"/>
      <w:jc w:val="center"/>
    </w:pPr>
    <w:rPr>
      <w:rFonts w:ascii="Arial" w:eastAsiaTheme="minorHAnsi" w:hAnsi="Arial" w:cs="Times New Roman"/>
      <w:b/>
      <w:bCs/>
      <w:sz w:val="24"/>
      <w:szCs w:val="24"/>
      <w:lang w:val="ca-ES" w:eastAsia="ca-ES"/>
    </w:rPr>
  </w:style>
  <w:style w:type="character" w:customStyle="1" w:styleId="SenseespaiatCar">
    <w:name w:val="Sense espaiat Car"/>
    <w:basedOn w:val="Lletraperdefectedelpargraf"/>
    <w:link w:val="Senseespaiat"/>
    <w:uiPriority w:val="1"/>
    <w:rsid w:val="006911DD"/>
    <w:rPr>
      <w:rFonts w:ascii="Arial" w:eastAsiaTheme="minorHAnsi" w:hAnsi="Arial" w:cs="Times New Roman"/>
      <w:b/>
      <w:bCs/>
      <w:sz w:val="24"/>
      <w:szCs w:val="24"/>
      <w:lang w:val="ca-ES" w:eastAsia="ca-ES"/>
    </w:rPr>
  </w:style>
  <w:style w:type="paragraph" w:styleId="IDC4">
    <w:name w:val="toc 4"/>
    <w:basedOn w:val="Normal"/>
    <w:next w:val="Normal"/>
    <w:autoRedefine/>
    <w:uiPriority w:val="39"/>
    <w:unhideWhenUsed/>
    <w:rsid w:val="006A1A5B"/>
    <w:pPr>
      <w:ind w:left="720"/>
    </w:pPr>
    <w:rPr>
      <w:rFonts w:cstheme="minorHAnsi"/>
      <w:szCs w:val="20"/>
    </w:rPr>
  </w:style>
  <w:style w:type="paragraph" w:styleId="IDC5">
    <w:name w:val="toc 5"/>
    <w:basedOn w:val="Normal"/>
    <w:next w:val="Normal"/>
    <w:autoRedefine/>
    <w:uiPriority w:val="39"/>
    <w:unhideWhenUsed/>
    <w:rsid w:val="00EB3894"/>
    <w:pPr>
      <w:ind w:left="960"/>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 w:type="paragraph" w:styleId="HTMLambformatprevi">
    <w:name w:val="HTML Preformatted"/>
    <w:basedOn w:val="Normal"/>
    <w:link w:val="HTMLambformatpreviCar"/>
    <w:uiPriority w:val="99"/>
    <w:unhideWhenUsed/>
    <w:rsid w:val="00B22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pPr>
    <w:rPr>
      <w:rFonts w:ascii="Courier New" w:eastAsiaTheme="minorEastAsia" w:hAnsi="Courier New" w:cs="Courier New"/>
      <w:sz w:val="20"/>
      <w:szCs w:val="20"/>
      <w:lang w:val="ca-ES" w:eastAsia="ca-ES"/>
    </w:rPr>
  </w:style>
  <w:style w:type="character" w:customStyle="1" w:styleId="HTMLambformatpreviCar">
    <w:name w:val="HTML amb format previ Car"/>
    <w:basedOn w:val="Lletraperdefectedelpargraf"/>
    <w:link w:val="HTMLambformatprevi"/>
    <w:uiPriority w:val="99"/>
    <w:rsid w:val="00B22A15"/>
    <w:rPr>
      <w:rFonts w:ascii="Courier New" w:hAnsi="Courier New" w:cs="Courier New"/>
      <w:sz w:val="20"/>
      <w:szCs w:val="20"/>
      <w:lang w:val="ca-ES"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1088">
      <w:bodyDiv w:val="1"/>
      <w:marLeft w:val="0"/>
      <w:marRight w:val="0"/>
      <w:marTop w:val="0"/>
      <w:marBottom w:val="0"/>
      <w:divBdr>
        <w:top w:val="none" w:sz="0" w:space="0" w:color="auto"/>
        <w:left w:val="none" w:sz="0" w:space="0" w:color="auto"/>
        <w:bottom w:val="none" w:sz="0" w:space="0" w:color="auto"/>
        <w:right w:val="none" w:sz="0" w:space="0" w:color="auto"/>
      </w:divBdr>
    </w:div>
    <w:div w:id="32965919">
      <w:bodyDiv w:val="1"/>
      <w:marLeft w:val="0"/>
      <w:marRight w:val="0"/>
      <w:marTop w:val="0"/>
      <w:marBottom w:val="0"/>
      <w:divBdr>
        <w:top w:val="none" w:sz="0" w:space="0" w:color="auto"/>
        <w:left w:val="none" w:sz="0" w:space="0" w:color="auto"/>
        <w:bottom w:val="none" w:sz="0" w:space="0" w:color="auto"/>
        <w:right w:val="none" w:sz="0" w:space="0" w:color="auto"/>
      </w:divBdr>
    </w:div>
    <w:div w:id="75056149">
      <w:bodyDiv w:val="1"/>
      <w:marLeft w:val="0"/>
      <w:marRight w:val="0"/>
      <w:marTop w:val="0"/>
      <w:marBottom w:val="0"/>
      <w:divBdr>
        <w:top w:val="none" w:sz="0" w:space="0" w:color="auto"/>
        <w:left w:val="none" w:sz="0" w:space="0" w:color="auto"/>
        <w:bottom w:val="none" w:sz="0" w:space="0" w:color="auto"/>
        <w:right w:val="none" w:sz="0" w:space="0" w:color="auto"/>
      </w:divBdr>
    </w:div>
    <w:div w:id="78062727">
      <w:bodyDiv w:val="1"/>
      <w:marLeft w:val="0"/>
      <w:marRight w:val="0"/>
      <w:marTop w:val="0"/>
      <w:marBottom w:val="0"/>
      <w:divBdr>
        <w:top w:val="none" w:sz="0" w:space="0" w:color="auto"/>
        <w:left w:val="none" w:sz="0" w:space="0" w:color="auto"/>
        <w:bottom w:val="none" w:sz="0" w:space="0" w:color="auto"/>
        <w:right w:val="none" w:sz="0" w:space="0" w:color="auto"/>
      </w:divBdr>
    </w:div>
    <w:div w:id="80680890">
      <w:bodyDiv w:val="1"/>
      <w:marLeft w:val="0"/>
      <w:marRight w:val="0"/>
      <w:marTop w:val="0"/>
      <w:marBottom w:val="0"/>
      <w:divBdr>
        <w:top w:val="none" w:sz="0" w:space="0" w:color="auto"/>
        <w:left w:val="none" w:sz="0" w:space="0" w:color="auto"/>
        <w:bottom w:val="none" w:sz="0" w:space="0" w:color="auto"/>
        <w:right w:val="none" w:sz="0" w:space="0" w:color="auto"/>
      </w:divBdr>
    </w:div>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99300334">
      <w:bodyDiv w:val="1"/>
      <w:marLeft w:val="0"/>
      <w:marRight w:val="0"/>
      <w:marTop w:val="0"/>
      <w:marBottom w:val="0"/>
      <w:divBdr>
        <w:top w:val="none" w:sz="0" w:space="0" w:color="auto"/>
        <w:left w:val="none" w:sz="0" w:space="0" w:color="auto"/>
        <w:bottom w:val="none" w:sz="0" w:space="0" w:color="auto"/>
        <w:right w:val="none" w:sz="0" w:space="0" w:color="auto"/>
      </w:divBdr>
    </w:div>
    <w:div w:id="116995149">
      <w:bodyDiv w:val="1"/>
      <w:marLeft w:val="0"/>
      <w:marRight w:val="0"/>
      <w:marTop w:val="0"/>
      <w:marBottom w:val="0"/>
      <w:divBdr>
        <w:top w:val="none" w:sz="0" w:space="0" w:color="auto"/>
        <w:left w:val="none" w:sz="0" w:space="0" w:color="auto"/>
        <w:bottom w:val="none" w:sz="0" w:space="0" w:color="auto"/>
        <w:right w:val="none" w:sz="0" w:space="0" w:color="auto"/>
      </w:divBdr>
    </w:div>
    <w:div w:id="146439926">
      <w:bodyDiv w:val="1"/>
      <w:marLeft w:val="0"/>
      <w:marRight w:val="0"/>
      <w:marTop w:val="0"/>
      <w:marBottom w:val="0"/>
      <w:divBdr>
        <w:top w:val="none" w:sz="0" w:space="0" w:color="auto"/>
        <w:left w:val="none" w:sz="0" w:space="0" w:color="auto"/>
        <w:bottom w:val="none" w:sz="0" w:space="0" w:color="auto"/>
        <w:right w:val="none" w:sz="0" w:space="0" w:color="auto"/>
      </w:divBdr>
    </w:div>
    <w:div w:id="231355065">
      <w:bodyDiv w:val="1"/>
      <w:marLeft w:val="0"/>
      <w:marRight w:val="0"/>
      <w:marTop w:val="0"/>
      <w:marBottom w:val="0"/>
      <w:divBdr>
        <w:top w:val="none" w:sz="0" w:space="0" w:color="auto"/>
        <w:left w:val="none" w:sz="0" w:space="0" w:color="auto"/>
        <w:bottom w:val="none" w:sz="0" w:space="0" w:color="auto"/>
        <w:right w:val="none" w:sz="0" w:space="0" w:color="auto"/>
      </w:divBdr>
    </w:div>
    <w:div w:id="35608603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443813148">
      <w:bodyDiv w:val="1"/>
      <w:marLeft w:val="0"/>
      <w:marRight w:val="0"/>
      <w:marTop w:val="0"/>
      <w:marBottom w:val="0"/>
      <w:divBdr>
        <w:top w:val="none" w:sz="0" w:space="0" w:color="auto"/>
        <w:left w:val="none" w:sz="0" w:space="0" w:color="auto"/>
        <w:bottom w:val="none" w:sz="0" w:space="0" w:color="auto"/>
        <w:right w:val="none" w:sz="0" w:space="0" w:color="auto"/>
      </w:divBdr>
    </w:div>
    <w:div w:id="494077045">
      <w:bodyDiv w:val="1"/>
      <w:marLeft w:val="0"/>
      <w:marRight w:val="0"/>
      <w:marTop w:val="0"/>
      <w:marBottom w:val="0"/>
      <w:divBdr>
        <w:top w:val="none" w:sz="0" w:space="0" w:color="auto"/>
        <w:left w:val="none" w:sz="0" w:space="0" w:color="auto"/>
        <w:bottom w:val="none" w:sz="0" w:space="0" w:color="auto"/>
        <w:right w:val="none" w:sz="0" w:space="0" w:color="auto"/>
      </w:divBdr>
    </w:div>
    <w:div w:id="543565647">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648902595">
      <w:bodyDiv w:val="1"/>
      <w:marLeft w:val="0"/>
      <w:marRight w:val="0"/>
      <w:marTop w:val="0"/>
      <w:marBottom w:val="0"/>
      <w:divBdr>
        <w:top w:val="none" w:sz="0" w:space="0" w:color="auto"/>
        <w:left w:val="none" w:sz="0" w:space="0" w:color="auto"/>
        <w:bottom w:val="none" w:sz="0" w:space="0" w:color="auto"/>
        <w:right w:val="none" w:sz="0" w:space="0" w:color="auto"/>
      </w:divBdr>
    </w:div>
    <w:div w:id="660356371">
      <w:bodyDiv w:val="1"/>
      <w:marLeft w:val="0"/>
      <w:marRight w:val="0"/>
      <w:marTop w:val="0"/>
      <w:marBottom w:val="0"/>
      <w:divBdr>
        <w:top w:val="none" w:sz="0" w:space="0" w:color="auto"/>
        <w:left w:val="none" w:sz="0" w:space="0" w:color="auto"/>
        <w:bottom w:val="none" w:sz="0" w:space="0" w:color="auto"/>
        <w:right w:val="none" w:sz="0" w:space="0" w:color="auto"/>
      </w:divBdr>
    </w:div>
    <w:div w:id="700787837">
      <w:bodyDiv w:val="1"/>
      <w:marLeft w:val="0"/>
      <w:marRight w:val="0"/>
      <w:marTop w:val="0"/>
      <w:marBottom w:val="0"/>
      <w:divBdr>
        <w:top w:val="none" w:sz="0" w:space="0" w:color="auto"/>
        <w:left w:val="none" w:sz="0" w:space="0" w:color="auto"/>
        <w:bottom w:val="none" w:sz="0" w:space="0" w:color="auto"/>
        <w:right w:val="none" w:sz="0" w:space="0" w:color="auto"/>
      </w:divBdr>
    </w:div>
    <w:div w:id="703095057">
      <w:bodyDiv w:val="1"/>
      <w:marLeft w:val="0"/>
      <w:marRight w:val="0"/>
      <w:marTop w:val="0"/>
      <w:marBottom w:val="0"/>
      <w:divBdr>
        <w:top w:val="none" w:sz="0" w:space="0" w:color="auto"/>
        <w:left w:val="none" w:sz="0" w:space="0" w:color="auto"/>
        <w:bottom w:val="none" w:sz="0" w:space="0" w:color="auto"/>
        <w:right w:val="none" w:sz="0" w:space="0" w:color="auto"/>
      </w:divBdr>
    </w:div>
    <w:div w:id="731658718">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767458780">
      <w:bodyDiv w:val="1"/>
      <w:marLeft w:val="0"/>
      <w:marRight w:val="0"/>
      <w:marTop w:val="0"/>
      <w:marBottom w:val="0"/>
      <w:divBdr>
        <w:top w:val="none" w:sz="0" w:space="0" w:color="auto"/>
        <w:left w:val="none" w:sz="0" w:space="0" w:color="auto"/>
        <w:bottom w:val="none" w:sz="0" w:space="0" w:color="auto"/>
        <w:right w:val="none" w:sz="0" w:space="0" w:color="auto"/>
      </w:divBdr>
    </w:div>
    <w:div w:id="801075696">
      <w:bodyDiv w:val="1"/>
      <w:marLeft w:val="0"/>
      <w:marRight w:val="0"/>
      <w:marTop w:val="0"/>
      <w:marBottom w:val="0"/>
      <w:divBdr>
        <w:top w:val="none" w:sz="0" w:space="0" w:color="auto"/>
        <w:left w:val="none" w:sz="0" w:space="0" w:color="auto"/>
        <w:bottom w:val="none" w:sz="0" w:space="0" w:color="auto"/>
        <w:right w:val="none" w:sz="0" w:space="0" w:color="auto"/>
      </w:divBdr>
    </w:div>
    <w:div w:id="820854910">
      <w:bodyDiv w:val="1"/>
      <w:marLeft w:val="0"/>
      <w:marRight w:val="0"/>
      <w:marTop w:val="0"/>
      <w:marBottom w:val="0"/>
      <w:divBdr>
        <w:top w:val="none" w:sz="0" w:space="0" w:color="auto"/>
        <w:left w:val="none" w:sz="0" w:space="0" w:color="auto"/>
        <w:bottom w:val="none" w:sz="0" w:space="0" w:color="auto"/>
        <w:right w:val="none" w:sz="0" w:space="0" w:color="auto"/>
      </w:divBdr>
    </w:div>
    <w:div w:id="837887014">
      <w:bodyDiv w:val="1"/>
      <w:marLeft w:val="0"/>
      <w:marRight w:val="0"/>
      <w:marTop w:val="0"/>
      <w:marBottom w:val="0"/>
      <w:divBdr>
        <w:top w:val="none" w:sz="0" w:space="0" w:color="auto"/>
        <w:left w:val="none" w:sz="0" w:space="0" w:color="auto"/>
        <w:bottom w:val="none" w:sz="0" w:space="0" w:color="auto"/>
        <w:right w:val="none" w:sz="0" w:space="0" w:color="auto"/>
      </w:divBdr>
    </w:div>
    <w:div w:id="846602207">
      <w:bodyDiv w:val="1"/>
      <w:marLeft w:val="0"/>
      <w:marRight w:val="0"/>
      <w:marTop w:val="0"/>
      <w:marBottom w:val="0"/>
      <w:divBdr>
        <w:top w:val="none" w:sz="0" w:space="0" w:color="auto"/>
        <w:left w:val="none" w:sz="0" w:space="0" w:color="auto"/>
        <w:bottom w:val="none" w:sz="0" w:space="0" w:color="auto"/>
        <w:right w:val="none" w:sz="0" w:space="0" w:color="auto"/>
      </w:divBdr>
    </w:div>
    <w:div w:id="849611177">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874273283">
      <w:bodyDiv w:val="1"/>
      <w:marLeft w:val="0"/>
      <w:marRight w:val="0"/>
      <w:marTop w:val="0"/>
      <w:marBottom w:val="0"/>
      <w:divBdr>
        <w:top w:val="none" w:sz="0" w:space="0" w:color="auto"/>
        <w:left w:val="none" w:sz="0" w:space="0" w:color="auto"/>
        <w:bottom w:val="none" w:sz="0" w:space="0" w:color="auto"/>
        <w:right w:val="none" w:sz="0" w:space="0" w:color="auto"/>
      </w:divBdr>
    </w:div>
    <w:div w:id="901982749">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923681099">
      <w:bodyDiv w:val="1"/>
      <w:marLeft w:val="0"/>
      <w:marRight w:val="0"/>
      <w:marTop w:val="0"/>
      <w:marBottom w:val="0"/>
      <w:divBdr>
        <w:top w:val="none" w:sz="0" w:space="0" w:color="auto"/>
        <w:left w:val="none" w:sz="0" w:space="0" w:color="auto"/>
        <w:bottom w:val="none" w:sz="0" w:space="0" w:color="auto"/>
        <w:right w:val="none" w:sz="0" w:space="0" w:color="auto"/>
      </w:divBdr>
    </w:div>
    <w:div w:id="935944037">
      <w:bodyDiv w:val="1"/>
      <w:marLeft w:val="0"/>
      <w:marRight w:val="0"/>
      <w:marTop w:val="0"/>
      <w:marBottom w:val="0"/>
      <w:divBdr>
        <w:top w:val="none" w:sz="0" w:space="0" w:color="auto"/>
        <w:left w:val="none" w:sz="0" w:space="0" w:color="auto"/>
        <w:bottom w:val="none" w:sz="0" w:space="0" w:color="auto"/>
        <w:right w:val="none" w:sz="0" w:space="0" w:color="auto"/>
      </w:divBdr>
    </w:div>
    <w:div w:id="961806555">
      <w:bodyDiv w:val="1"/>
      <w:marLeft w:val="0"/>
      <w:marRight w:val="0"/>
      <w:marTop w:val="0"/>
      <w:marBottom w:val="0"/>
      <w:divBdr>
        <w:top w:val="none" w:sz="0" w:space="0" w:color="auto"/>
        <w:left w:val="none" w:sz="0" w:space="0" w:color="auto"/>
        <w:bottom w:val="none" w:sz="0" w:space="0" w:color="auto"/>
        <w:right w:val="none" w:sz="0" w:space="0" w:color="auto"/>
      </w:divBdr>
    </w:div>
    <w:div w:id="977763603">
      <w:bodyDiv w:val="1"/>
      <w:marLeft w:val="0"/>
      <w:marRight w:val="0"/>
      <w:marTop w:val="0"/>
      <w:marBottom w:val="0"/>
      <w:divBdr>
        <w:top w:val="none" w:sz="0" w:space="0" w:color="auto"/>
        <w:left w:val="none" w:sz="0" w:space="0" w:color="auto"/>
        <w:bottom w:val="none" w:sz="0" w:space="0" w:color="auto"/>
        <w:right w:val="none" w:sz="0" w:space="0" w:color="auto"/>
      </w:divBdr>
    </w:div>
    <w:div w:id="1058165897">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65167557">
      <w:bodyDiv w:val="1"/>
      <w:marLeft w:val="0"/>
      <w:marRight w:val="0"/>
      <w:marTop w:val="0"/>
      <w:marBottom w:val="0"/>
      <w:divBdr>
        <w:top w:val="none" w:sz="0" w:space="0" w:color="auto"/>
        <w:left w:val="none" w:sz="0" w:space="0" w:color="auto"/>
        <w:bottom w:val="none" w:sz="0" w:space="0" w:color="auto"/>
        <w:right w:val="none" w:sz="0" w:space="0" w:color="auto"/>
      </w:divBdr>
    </w:div>
    <w:div w:id="1178732706">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275748053">
      <w:bodyDiv w:val="1"/>
      <w:marLeft w:val="0"/>
      <w:marRight w:val="0"/>
      <w:marTop w:val="0"/>
      <w:marBottom w:val="0"/>
      <w:divBdr>
        <w:top w:val="none" w:sz="0" w:space="0" w:color="auto"/>
        <w:left w:val="none" w:sz="0" w:space="0" w:color="auto"/>
        <w:bottom w:val="none" w:sz="0" w:space="0" w:color="auto"/>
        <w:right w:val="none" w:sz="0" w:space="0" w:color="auto"/>
      </w:divBdr>
    </w:div>
    <w:div w:id="1329137587">
      <w:bodyDiv w:val="1"/>
      <w:marLeft w:val="0"/>
      <w:marRight w:val="0"/>
      <w:marTop w:val="0"/>
      <w:marBottom w:val="0"/>
      <w:divBdr>
        <w:top w:val="none" w:sz="0" w:space="0" w:color="auto"/>
        <w:left w:val="none" w:sz="0" w:space="0" w:color="auto"/>
        <w:bottom w:val="none" w:sz="0" w:space="0" w:color="auto"/>
        <w:right w:val="none" w:sz="0" w:space="0" w:color="auto"/>
      </w:divBdr>
    </w:div>
    <w:div w:id="1351031748">
      <w:bodyDiv w:val="1"/>
      <w:marLeft w:val="0"/>
      <w:marRight w:val="0"/>
      <w:marTop w:val="0"/>
      <w:marBottom w:val="0"/>
      <w:divBdr>
        <w:top w:val="none" w:sz="0" w:space="0" w:color="auto"/>
        <w:left w:val="none" w:sz="0" w:space="0" w:color="auto"/>
        <w:bottom w:val="none" w:sz="0" w:space="0" w:color="auto"/>
        <w:right w:val="none" w:sz="0" w:space="0" w:color="auto"/>
      </w:divBdr>
    </w:div>
    <w:div w:id="1361859734">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411929511">
      <w:bodyDiv w:val="1"/>
      <w:marLeft w:val="0"/>
      <w:marRight w:val="0"/>
      <w:marTop w:val="0"/>
      <w:marBottom w:val="0"/>
      <w:divBdr>
        <w:top w:val="none" w:sz="0" w:space="0" w:color="auto"/>
        <w:left w:val="none" w:sz="0" w:space="0" w:color="auto"/>
        <w:bottom w:val="none" w:sz="0" w:space="0" w:color="auto"/>
        <w:right w:val="none" w:sz="0" w:space="0" w:color="auto"/>
      </w:divBdr>
    </w:div>
    <w:div w:id="1432241546">
      <w:bodyDiv w:val="1"/>
      <w:marLeft w:val="0"/>
      <w:marRight w:val="0"/>
      <w:marTop w:val="0"/>
      <w:marBottom w:val="0"/>
      <w:divBdr>
        <w:top w:val="none" w:sz="0" w:space="0" w:color="auto"/>
        <w:left w:val="none" w:sz="0" w:space="0" w:color="auto"/>
        <w:bottom w:val="none" w:sz="0" w:space="0" w:color="auto"/>
        <w:right w:val="none" w:sz="0" w:space="0" w:color="auto"/>
      </w:divBdr>
    </w:div>
    <w:div w:id="1542324598">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0962511">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08606098">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69498816">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71646897">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 w:id="1964116182">
      <w:bodyDiv w:val="1"/>
      <w:marLeft w:val="0"/>
      <w:marRight w:val="0"/>
      <w:marTop w:val="0"/>
      <w:marBottom w:val="0"/>
      <w:divBdr>
        <w:top w:val="none" w:sz="0" w:space="0" w:color="auto"/>
        <w:left w:val="none" w:sz="0" w:space="0" w:color="auto"/>
        <w:bottom w:val="none" w:sz="0" w:space="0" w:color="auto"/>
        <w:right w:val="none" w:sz="0" w:space="0" w:color="auto"/>
      </w:divBdr>
    </w:div>
    <w:div w:id="1980304702">
      <w:bodyDiv w:val="1"/>
      <w:marLeft w:val="0"/>
      <w:marRight w:val="0"/>
      <w:marTop w:val="0"/>
      <w:marBottom w:val="0"/>
      <w:divBdr>
        <w:top w:val="none" w:sz="0" w:space="0" w:color="auto"/>
        <w:left w:val="none" w:sz="0" w:space="0" w:color="auto"/>
        <w:bottom w:val="none" w:sz="0" w:space="0" w:color="auto"/>
        <w:right w:val="none" w:sz="0" w:space="0" w:color="auto"/>
      </w:divBdr>
    </w:div>
    <w:div w:id="1985810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jpeg"/><Relationship Id="rId34" Type="http://schemas.openxmlformats.org/officeDocument/2006/relationships/image" Target="media/image21.png"/><Relationship Id="rId42" Type="http://schemas.openxmlformats.org/officeDocument/2006/relationships/header" Target="header8.xml"/><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header" Target="header7.xml"/><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jpg"/><Relationship Id="rId14" Type="http://schemas.openxmlformats.org/officeDocument/2006/relationships/header" Target="header4.xml"/><Relationship Id="rId22" Type="http://schemas.openxmlformats.org/officeDocument/2006/relationships/image" Target="media/image10.jp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yperlink" Target="file:///G:\Desarrollo%20de%20un%20Prototipo%20de%20Videojuego%20en%20Red\Documentaci&#243;n\Entregables\MemoriaIntermedia_ErikEspunesJubero.docx" TargetMode="External"/><Relationship Id="rId17" Type="http://schemas.openxmlformats.org/officeDocument/2006/relationships/image" Target="media/image5.png"/><Relationship Id="rId25" Type="http://schemas.openxmlformats.org/officeDocument/2006/relationships/header" Target="header5.xml"/><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header" Target="header10.xml"/><Relationship Id="rId20" Type="http://schemas.openxmlformats.org/officeDocument/2006/relationships/image" Target="media/image8.png"/><Relationship Id="rId41" Type="http://schemas.openxmlformats.org/officeDocument/2006/relationships/image" Target="media/image26.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header" Target="header6.xml"/><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92048FB-C20C-429C-BC16-EB18BC6F53BC}">
  <we:reference id="wa104380646" version="1.0.0.0" store="es-ES" storeType="OMEX"/>
  <we:alternateReferences>
    <we:reference id="WA104380646"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31FB9A2-969A-4800-8808-2D8CE68844EB}">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18651</Words>
  <Characters>106313</Characters>
  <Application>Microsoft Office Word</Application>
  <DocSecurity>0</DocSecurity>
  <Lines>885</Lines>
  <Paragraphs>249</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12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4-22T19:01:00Z</dcterms:created>
  <dcterms:modified xsi:type="dcterms:W3CDTF">2021-04-2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DoRZCYj"/&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